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57E4" w:rsidRPr="00CF57E4" w:rsidRDefault="00CF57E4" w:rsidP="00CF57E4">
      <w:pPr>
        <w:jc w:val="center"/>
        <w:rPr>
          <w:rFonts w:ascii="Times New Roman" w:hAnsi="Times New Roman" w:cs="Times New Roman"/>
          <w:b/>
          <w:sz w:val="20"/>
          <w:szCs w:val="20"/>
        </w:rPr>
      </w:pPr>
      <w:bookmarkStart w:id="0" w:name="_GoBack"/>
      <w:bookmarkEnd w:id="0"/>
      <w:r w:rsidRPr="00CF57E4">
        <w:rPr>
          <w:rFonts w:ascii="Times New Roman" w:hAnsi="Times New Roman" w:cs="Times New Roman"/>
          <w:b/>
          <w:sz w:val="20"/>
          <w:szCs w:val="20"/>
        </w:rPr>
        <w:t>Supplemental Data Tables and Figures</w:t>
      </w:r>
      <w:r w:rsidRPr="00CF57E4">
        <w:rPr>
          <w:rFonts w:ascii="Times New Roman" w:eastAsia="Times New Roman" w:hAnsi="Times New Roman" w:cs="Times New Roman"/>
          <w:b/>
          <w:sz w:val="20"/>
          <w:szCs w:val="20"/>
        </w:rPr>
        <w:t xml:space="preserve"> for the </w:t>
      </w:r>
      <w:r w:rsidRPr="00CF57E4">
        <w:rPr>
          <w:rFonts w:ascii="Times New Roman" w:hAnsi="Times New Roman" w:cs="Times New Roman"/>
          <w:b/>
          <w:color w:val="000000"/>
          <w:sz w:val="20"/>
          <w:szCs w:val="20"/>
        </w:rPr>
        <w:t xml:space="preserve">Diagnosis and Treatment of Leishmaniasis </w:t>
      </w:r>
      <w:r w:rsidRPr="00CF57E4">
        <w:rPr>
          <w:rFonts w:ascii="Times New Roman" w:eastAsia="Times New Roman" w:hAnsi="Times New Roman" w:cs="Times New Roman"/>
          <w:b/>
          <w:sz w:val="20"/>
          <w:szCs w:val="20"/>
        </w:rPr>
        <w:t>2016 Clinical Practice Guidelines by the Infectious Diseases Society of America and the American Society of Tropical Medicine and Hygiene (ASTMH)</w:t>
      </w:r>
    </w:p>
    <w:tbl>
      <w:tblPr>
        <w:tblStyle w:val="TableGrid"/>
        <w:tblpPr w:leftFromText="180" w:rightFromText="180" w:vertAnchor="page" w:horzAnchor="margin" w:tblpY="2266"/>
        <w:tblW w:w="13788" w:type="dxa"/>
        <w:tblLayout w:type="fixed"/>
        <w:tblLook w:val="04A0" w:firstRow="1" w:lastRow="0" w:firstColumn="1" w:lastColumn="0" w:noHBand="0" w:noVBand="1"/>
      </w:tblPr>
      <w:tblGrid>
        <w:gridCol w:w="493"/>
        <w:gridCol w:w="493"/>
        <w:gridCol w:w="493"/>
        <w:gridCol w:w="493"/>
        <w:gridCol w:w="493"/>
        <w:gridCol w:w="493"/>
        <w:gridCol w:w="493"/>
        <w:gridCol w:w="493"/>
        <w:gridCol w:w="493"/>
        <w:gridCol w:w="493"/>
        <w:gridCol w:w="493"/>
        <w:gridCol w:w="493"/>
        <w:gridCol w:w="492"/>
        <w:gridCol w:w="492"/>
        <w:gridCol w:w="492"/>
        <w:gridCol w:w="492"/>
        <w:gridCol w:w="492"/>
        <w:gridCol w:w="492"/>
        <w:gridCol w:w="492"/>
        <w:gridCol w:w="492"/>
        <w:gridCol w:w="492"/>
        <w:gridCol w:w="492"/>
        <w:gridCol w:w="492"/>
        <w:gridCol w:w="492"/>
        <w:gridCol w:w="492"/>
        <w:gridCol w:w="492"/>
        <w:gridCol w:w="492"/>
        <w:gridCol w:w="492"/>
      </w:tblGrid>
      <w:tr w:rsidR="00CF57E4" w:rsidRPr="00CF57E4" w:rsidTr="00CF57E4">
        <w:trPr>
          <w:trHeight w:val="153"/>
        </w:trPr>
        <w:tc>
          <w:tcPr>
            <w:tcW w:w="13788" w:type="dxa"/>
            <w:gridSpan w:val="28"/>
          </w:tcPr>
          <w:p w:rsidR="00CF57E4" w:rsidRPr="000A3277" w:rsidRDefault="00CF57E4" w:rsidP="008F4B81">
            <w:pPr>
              <w:rPr>
                <w:rFonts w:ascii="Times New Roman" w:eastAsia="Times New Roman" w:hAnsi="Times New Roman" w:cs="Times New Roman"/>
                <w:b/>
                <w:bCs/>
                <w:color w:val="000000"/>
                <w:sz w:val="16"/>
                <w:szCs w:val="16"/>
              </w:rPr>
            </w:pPr>
            <w:r w:rsidRPr="000A3277">
              <w:rPr>
                <w:rFonts w:ascii="Times New Roman" w:eastAsia="Times New Roman" w:hAnsi="Times New Roman" w:cs="Times New Roman"/>
                <w:b/>
                <w:bCs/>
                <w:color w:val="000000"/>
                <w:sz w:val="16"/>
                <w:szCs w:val="16"/>
              </w:rPr>
              <w:t>Score Sheet</w:t>
            </w:r>
          </w:p>
        </w:tc>
      </w:tr>
      <w:tr w:rsidR="00CF57E4" w:rsidRPr="00CF57E4" w:rsidTr="00CF57E4">
        <w:trPr>
          <w:trHeight w:val="1002"/>
        </w:trPr>
        <w:tc>
          <w:tcPr>
            <w:tcW w:w="720" w:type="dxa"/>
          </w:tcPr>
          <w:p w:rsidR="00CF57E4" w:rsidRPr="00CF57E4" w:rsidRDefault="00CF57E4" w:rsidP="008F4B81">
            <w:pPr>
              <w:jc w:val="center"/>
              <w:rPr>
                <w:rFonts w:ascii="Times New Roman" w:eastAsia="Times New Roman" w:hAnsi="Times New Roman" w:cs="Times New Roman"/>
                <w:color w:val="000000"/>
                <w:sz w:val="8"/>
                <w:szCs w:val="8"/>
              </w:rPr>
            </w:pPr>
          </w:p>
          <w:p w:rsidR="00CF57E4" w:rsidRPr="00CF57E4" w:rsidRDefault="00CF57E4" w:rsidP="008F4B81">
            <w:pPr>
              <w:jc w:val="center"/>
              <w:rPr>
                <w:rFonts w:ascii="Times New Roman" w:eastAsia="Times New Roman" w:hAnsi="Times New Roman" w:cs="Times New Roman"/>
                <w:color w:val="000000"/>
                <w:sz w:val="8"/>
                <w:szCs w:val="8"/>
              </w:rPr>
            </w:pPr>
          </w:p>
          <w:p w:rsidR="00CF57E4" w:rsidRPr="00CF57E4" w:rsidRDefault="00CF57E4" w:rsidP="008F4B81">
            <w:pPr>
              <w:jc w:val="center"/>
              <w:rPr>
                <w:rFonts w:ascii="Times New Roman" w:eastAsia="Times New Roman" w:hAnsi="Times New Roman" w:cs="Times New Roman"/>
                <w:color w:val="000000"/>
                <w:sz w:val="8"/>
                <w:szCs w:val="8"/>
              </w:rPr>
            </w:pPr>
          </w:p>
          <w:p w:rsidR="00CF57E4" w:rsidRPr="00CF57E4" w:rsidRDefault="00CF57E4" w:rsidP="008F4B81">
            <w:pPr>
              <w:jc w:val="center"/>
              <w:rPr>
                <w:rFonts w:ascii="Times New Roman" w:eastAsia="Times New Roman" w:hAnsi="Times New Roman" w:cs="Times New Roman"/>
                <w:color w:val="000000"/>
                <w:sz w:val="8"/>
                <w:szCs w:val="8"/>
              </w:rPr>
            </w:pPr>
          </w:p>
          <w:p w:rsidR="00CF57E4" w:rsidRPr="00CF57E4" w:rsidRDefault="00CF57E4" w:rsidP="008F4B81">
            <w:pPr>
              <w:jc w:val="center"/>
              <w:rPr>
                <w:rFonts w:ascii="Times New Roman" w:eastAsia="Times New Roman" w:hAnsi="Times New Roman" w:cs="Times New Roman"/>
                <w:color w:val="000000"/>
                <w:sz w:val="8"/>
                <w:szCs w:val="8"/>
              </w:rPr>
            </w:pP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INTERVENTION</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NUMBER PER ARM</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COUNTRY</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SPECIATION PERFORMED</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SPECIES 1</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SPECIES 2</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DIAGNOSTIC CRITERIA</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METHODS</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ORAL TREATMENTS</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LOCAL TREATMENTS</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PARENTERAL TREATMENT</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OUTCOMES</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CLINICAL ENDPOINT</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RESULTS</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AUTHORS' CONCLUSIONS</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SIMILARITY         OF GROUPS</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LOSS TO FOLLOW-UP &amp; FOLLOW-UP TIME</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BLINDING</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RANDOMIZATION</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TOTAL QUALITY SCORE</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NUMBER SCORE</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SPECIATION SCORE</w:t>
            </w:r>
          </w:p>
        </w:tc>
        <w:tc>
          <w:tcPr>
            <w:tcW w:w="720" w:type="dxa"/>
          </w:tcPr>
          <w:p w:rsidR="00CF57E4" w:rsidRPr="00CF57E4" w:rsidRDefault="00CF57E4" w:rsidP="008F4B81">
            <w:pPr>
              <w:jc w:val="center"/>
              <w:rPr>
                <w:rFonts w:ascii="Times New Roman" w:eastAsia="Times New Roman" w:hAnsi="Times New Roman" w:cs="Times New Roman"/>
                <w:b/>
                <w:bCs/>
                <w:color w:val="222222"/>
                <w:sz w:val="8"/>
                <w:szCs w:val="8"/>
              </w:rPr>
            </w:pPr>
            <w:r w:rsidRPr="00CF57E4">
              <w:rPr>
                <w:rFonts w:ascii="Times New Roman" w:eastAsia="Times New Roman" w:hAnsi="Times New Roman" w:cs="Times New Roman"/>
                <w:b/>
                <w:bCs/>
                <w:color w:val="222222"/>
                <w:sz w:val="8"/>
                <w:szCs w:val="8"/>
              </w:rPr>
              <w:t>DIAGNOSTIC SCORE</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ENDPOINT SCORE</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SIMILARITY         SCORE</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FOLLOW-UP SCORE</w:t>
            </w:r>
          </w:p>
        </w:tc>
        <w:tc>
          <w:tcPr>
            <w:tcW w:w="720" w:type="dxa"/>
          </w:tcPr>
          <w:p w:rsidR="00CF57E4" w:rsidRPr="00CF57E4" w:rsidRDefault="00CF57E4" w:rsidP="008F4B81">
            <w:pPr>
              <w:jc w:val="center"/>
              <w:rPr>
                <w:rFonts w:ascii="Times New Roman" w:eastAsia="Times New Roman" w:hAnsi="Times New Roman" w:cs="Times New Roman"/>
                <w:b/>
                <w:bCs/>
                <w:color w:val="000000"/>
                <w:sz w:val="8"/>
                <w:szCs w:val="8"/>
              </w:rPr>
            </w:pPr>
            <w:r w:rsidRPr="00CF57E4">
              <w:rPr>
                <w:rFonts w:ascii="Times New Roman" w:eastAsia="Times New Roman" w:hAnsi="Times New Roman" w:cs="Times New Roman"/>
                <w:b/>
                <w:bCs/>
                <w:color w:val="000000"/>
                <w:sz w:val="8"/>
                <w:szCs w:val="8"/>
              </w:rPr>
              <w:t>BLINDING SCORE</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NEW WORLD CUTANEOUS LEISHMANIASIS</w:t>
            </w:r>
          </w:p>
        </w:tc>
        <w:tc>
          <w:tcPr>
            <w:tcW w:w="534"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50"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40"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97" w:type="dxa"/>
          </w:tcPr>
          <w:p w:rsidR="00CF57E4" w:rsidRPr="00CF57E4" w:rsidRDefault="00CF57E4" w:rsidP="008F4B81">
            <w:pP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51" w:type="dxa"/>
          </w:tcPr>
          <w:p w:rsidR="00CF57E4" w:rsidRPr="00CF57E4" w:rsidRDefault="00CF57E4" w:rsidP="008F4B81">
            <w:pP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475" w:type="dxa"/>
          </w:tcPr>
          <w:p w:rsidR="00CF57E4" w:rsidRPr="00CF57E4" w:rsidRDefault="00CF57E4" w:rsidP="008F4B81">
            <w:pPr>
              <w:jc w:val="center"/>
              <w:rPr>
                <w:rFonts w:ascii="Times New Roman" w:hAnsi="Times New Roman" w:cs="Times New Roman"/>
                <w:b/>
                <w:bCs/>
                <w:color w:val="222222"/>
                <w:sz w:val="8"/>
                <w:szCs w:val="8"/>
              </w:rPr>
            </w:pPr>
            <w:r w:rsidRPr="00CF57E4">
              <w:rPr>
                <w:rFonts w:ascii="Times New Roman" w:hAnsi="Times New Roman" w:cs="Times New Roman"/>
                <w:b/>
                <w:bCs/>
                <w:color w:val="222222"/>
                <w:sz w:val="8"/>
                <w:szCs w:val="8"/>
              </w:rPr>
              <w:t> </w:t>
            </w:r>
          </w:p>
        </w:tc>
        <w:tc>
          <w:tcPr>
            <w:tcW w:w="475"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657"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540"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c>
          <w:tcPr>
            <w:tcW w:w="720"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w:t>
            </w:r>
          </w:p>
        </w:tc>
      </w:tr>
      <w:tr w:rsidR="00CF57E4" w:rsidRPr="00CF57E4" w:rsidTr="00CF57E4">
        <w:trPr>
          <w:trHeight w:val="153"/>
        </w:trPr>
        <w:tc>
          <w:tcPr>
            <w:tcW w:w="474" w:type="dxa"/>
          </w:tcPr>
          <w:p w:rsidR="00CF57E4" w:rsidRPr="00CF57E4" w:rsidRDefault="00CF57E4" w:rsidP="00B64882">
            <w:pPr>
              <w:spacing w:after="240"/>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Hepburn 1994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Hepburn&lt;/Author&gt;&lt;Year&gt;1994&lt;/Year&gt;&lt;RecNum&gt;3007&lt;/RecNum&gt;&lt;DisplayText&gt;[1]&lt;/DisplayText&gt;&lt;record&gt;&lt;rec-number&gt;3007&lt;/rec-number&gt;&lt;foreign-keys&gt;&lt;key app="EN" db-id="2tafwvxz0fver0ev9enpd5s125ze2ws9fptv"&gt;3007&lt;/key&gt;&lt;/foreign-keys&gt;&lt;ref-type name="Journal Article"&gt;17&lt;/ref-type&gt;&lt;contributors&gt;&lt;authors&gt;&lt;author&gt;Hepburn, N. C.&lt;/author&gt;&lt;author&gt;Tidman, M. J.&lt;/author&gt;&lt;author&gt;Hunter, J. A.&lt;/author&gt;&lt;/authors&gt;&lt;/contributors&gt;&lt;auth-address&gt;Royal Army Medical College, Millbank, London, UK.&lt;/auth-address&gt;&lt;titles&gt;&lt;title&gt;Aminosidine (paromomycin) versus sodium stibogluconate for the treatment of American cutaneous leishmaniasis&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actions of the Royal Society of Tropical Medicine and Hygiene&lt;/full-title&gt;&lt;/alt-periodical&gt;&lt;pages&gt;700-3&lt;/pages&gt;&lt;volume&gt;88&lt;/volume&gt;&lt;number&gt;6&lt;/number&gt;&lt;edition&gt;1994/11/01&lt;/edition&gt;&lt;keywords&gt;&lt;keyword&gt;Adult&lt;/keyword&gt;&lt;keyword&gt;Animals&lt;/keyword&gt;&lt;keyword&gt;Antimony Sodium Gluconate/adverse effects/*therapeutic use&lt;/keyword&gt;&lt;keyword&gt;Humans&lt;/keyword&gt;&lt;keyword&gt;*Leishmania braziliensis&lt;/keyword&gt;&lt;keyword&gt;*Leishmania mexicana&lt;/keyword&gt;&lt;keyword&gt;Leishmaniasis, Cutaneous/*drug therapy&lt;/keyword&gt;&lt;keyword&gt;Male&lt;/keyword&gt;&lt;keyword&gt;Military Personnel&lt;/keyword&gt;&lt;keyword&gt;Paromomycin/adverse effects/*therapeutic use&lt;/keyword&gt;&lt;keyword&gt;Prospective Studies&lt;/keyword&gt;&lt;/keywords&gt;&lt;dates&gt;&lt;year&gt;1994&lt;/year&gt;&lt;pub-dates&gt;&lt;date&gt;Nov-Dec&lt;/date&gt;&lt;/pub-dates&gt;&lt;/dates&gt;&lt;isbn&gt;0035-9203 (Print)&amp;#xD;0035-9203&lt;/isbn&gt;&lt;accession-num&gt;7886779&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 w:tooltip="Hepburn, 1994 #3007" w:history="1">
              <w:r w:rsidR="00B64882" w:rsidRPr="00CF57E4">
                <w:rPr>
                  <w:rFonts w:ascii="Times New Roman" w:hAnsi="Times New Roman" w:cs="Times New Roman"/>
                  <w:b/>
                  <w:bCs/>
                  <w:noProof/>
                  <w:color w:val="000000"/>
                  <w:sz w:val="8"/>
                  <w:szCs w:val="8"/>
                </w:rPr>
                <w:t>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7</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Belize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via isoenzyme typing (23/3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exic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British soldiers, treated in the UK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17): paromomycin 14 mg/kg IV daily (max 1 g/day) x 20 days; T2(n=17): SSG 20 mg/kg IV daily x 20 day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5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ly re-epithelialized with lack of induration.</w:t>
            </w:r>
          </w:p>
        </w:tc>
        <w:tc>
          <w:tcPr>
            <w:tcW w:w="475"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paromomycin</w:t>
            </w:r>
            <w:proofErr w:type="gramEnd"/>
            <w:r w:rsidRPr="00CF57E4">
              <w:rPr>
                <w:rFonts w:ascii="Times New Roman" w:hAnsi="Times New Roman" w:cs="Times New Roman"/>
                <w:color w:val="000000"/>
                <w:sz w:val="8"/>
                <w:szCs w:val="8"/>
              </w:rPr>
              <w:t xml:space="preserve"> cured 10 of 17 lesions; SSG cured 15 of 17 lesions.</w:t>
            </w:r>
          </w:p>
        </w:tc>
        <w:tc>
          <w:tcPr>
            <w:tcW w:w="475"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paromomycin</w:t>
            </w:r>
            <w:proofErr w:type="gramEnd"/>
            <w:r w:rsidRPr="00CF57E4">
              <w:rPr>
                <w:rFonts w:ascii="Times New Roman" w:hAnsi="Times New Roman" w:cs="Times New Roman"/>
                <w:color w:val="000000"/>
                <w:sz w:val="8"/>
                <w:szCs w:val="8"/>
              </w:rPr>
              <w:t xml:space="preserve"> was not as effective as SSG in the treatment of CL from Belize, particularly in cases due to L. braziliensis. It was, however, safe and well tolerated. A single course of SSG can cure 88% of pati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duration and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oss not mentioned; followed for 6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tat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spacing w:after="240"/>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Oster 1985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Oster&lt;/Author&gt;&lt;Year&gt;1985&lt;/Year&gt;&lt;RecNum&gt;3082&lt;/RecNum&gt;&lt;DisplayText&gt;[2]&lt;/DisplayText&gt;&lt;record&gt;&lt;rec-number&gt;3082&lt;/rec-number&gt;&lt;foreign-keys&gt;&lt;key app="EN" db-id="2tafwvxz0fver0ev9enpd5s125ze2ws9fptv"&gt;3082&lt;/key&gt;&lt;/foreign-keys&gt;&lt;ref-type name="Journal Article"&gt;17&lt;/ref-type&gt;&lt;contributors&gt;&lt;authors&gt;&lt;author&gt;Oster, C. N.&lt;/author&gt;&lt;author&gt;Chulay, J. D.&lt;/author&gt;&lt;author&gt;Hendricks, L. D.&lt;/author&gt;&lt;author&gt;Pamplin, C. L., 3rd&lt;/author&gt;&lt;author&gt;Ballou, W. R.&lt;/author&gt;&lt;author&gt;Berman, J. D.&lt;/author&gt;&lt;author&gt;Takafuji, E. T.&lt;/author&gt;&lt;author&gt;Tramont, E. C.&lt;/author&gt;&lt;author&gt;Canfield, C. J.&lt;/author&gt;&lt;/authors&gt;&lt;/contributors&gt;&lt;titles&gt;&lt;title&gt;American cutaneous leishmaniasis: a comparison of three sodium stibogluconate treatment schedules&lt;/title&gt;&lt;secondary-title&gt;Am J Trop Med Hyg&lt;/secondary-title&gt;&lt;alt-title&gt;The American journal of tropical medicine and hygiene&lt;/alt-title&gt;&lt;/titles&gt;&lt;periodical&gt;&lt;full-title&gt;Am J Trop Med Hyg&lt;/full-title&gt;&lt;/periodical&gt;&lt;alt-periodical&gt;&lt;full-title&gt;The American journal of tropical medicine and hygiene&lt;/full-title&gt;&lt;/alt-periodical&gt;&lt;pages&gt;856-60&lt;/pages&gt;&lt;volume&gt;34&lt;/volume&gt;&lt;number&gt;5&lt;/number&gt;&lt;edition&gt;1985/09/01&lt;/edition&gt;&lt;keywords&gt;&lt;keyword&gt;Antimony Sodium Gluconate/*administration &amp;amp; dosage/therapeutic use&lt;/keyword&gt;&lt;keyword&gt;Clinical Trials as Topic&lt;/keyword&gt;&lt;keyword&gt;Drug Administration Schedule&lt;/keyword&gt;&lt;keyword&gt;Gluconates/*administration &amp;amp; dosage&lt;/keyword&gt;&lt;keyword&gt;Humans&lt;/keyword&gt;&lt;keyword&gt;Infusions, Parenteral&lt;/keyword&gt;&lt;keyword&gt;Leishmania&lt;/keyword&gt;&lt;keyword&gt;Leishmaniasis/*drug therapy&lt;/keyword&gt;&lt;keyword&gt;Random Allocation&lt;/keyword&gt;&lt;/keywords&gt;&lt;dates&gt;&lt;year&gt;1985&lt;/year&gt;&lt;pub-dates&gt;&lt;date&gt;Sep&lt;/date&gt;&lt;/pub-dates&gt;&lt;/dates&gt;&lt;isbn&gt;0002-9637 (Print)&amp;#xD;0002-9637&lt;/isbn&gt;&lt;accession-num&gt;2994500&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 w:tooltip="Oster, 1985 #3082" w:history="1">
              <w:r w:rsidR="00B64882" w:rsidRPr="00CF57E4">
                <w:rPr>
                  <w:rFonts w:ascii="Times New Roman" w:hAnsi="Times New Roman" w:cs="Times New Roman"/>
                  <w:b/>
                  <w:bCs/>
                  <w:noProof/>
                  <w:color w:val="000000"/>
                  <w:sz w:val="8"/>
                  <w:szCs w:val="8"/>
                </w:rPr>
                <w:t>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 &amp; Pana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via isoenzyme typing (26/3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exicana, L. chagasi</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ere Americans who acquired CL while travelling, aged &gt;18 year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2): SSG 600mg IV daily x 10 days; T2(n=12): SSG loading dose of 600 mg IV followed by 600mg/day continuous infusion x 9 days; T3(n=12): SSG loading dose of 600 mg IV followed by 200 mg q8h x 9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2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healing of the lesions and negative aspiration culture after the treatment. "Healing" 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cure rate after the first course of treatment was 64%, but was higher for T1 (100%) than for T2 (50%) or T3 (42%) (P &lt; 0.01).</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Giving the same total amount of sodium stibogluconate in three divided doses or by continuous infusion offers no advantage over standard, once daily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predetermined randomization schedu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Correia 1996 </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Cs/>
                <w:color w:val="000000"/>
                <w:sz w:val="8"/>
                <w:szCs w:val="8"/>
              </w:rPr>
              <w:fldChar w:fldCharType="begin">
                <w:fldData xml:space="preserve">PEVuZE5vdGU+PENpdGU+PEF1dGhvcj5Db3JyZWlhPC9BdXRob3I+PFllYXI+MTk5NjwvWWVhcj48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</w:fldData>
              </w:fldChar>
            </w:r>
            <w:r w:rsidRPr="00CF57E4">
              <w:rPr>
                <w:rFonts w:ascii="Times New Roman" w:hAnsi="Times New Roman" w:cs="Times New Roman"/>
                <w:b/>
                <w:bCs/>
                <w:iCs/>
                <w:color w:val="000000"/>
                <w:sz w:val="8"/>
                <w:szCs w:val="8"/>
              </w:rPr>
              <w:instrText xml:space="preserve"> ADDIN EN.CITE </w:instrText>
            </w:r>
            <w:r w:rsidRPr="00CF57E4">
              <w:rPr>
                <w:rFonts w:ascii="Times New Roman" w:hAnsi="Times New Roman" w:cs="Times New Roman"/>
                <w:b/>
                <w:bCs/>
                <w:iCs/>
                <w:color w:val="000000"/>
                <w:sz w:val="8"/>
                <w:szCs w:val="8"/>
              </w:rPr>
              <w:fldChar w:fldCharType="begin">
                <w:fldData xml:space="preserve">PEVuZE5vdGU+PENpdGU+PEF1dGhvcj5Db3JyZWlhPC9BdXRob3I+PFllYXI+MTk5NjwvWWVhcj48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</w:fldData>
              </w:fldChar>
            </w:r>
            <w:r w:rsidRPr="00CF57E4">
              <w:rPr>
                <w:rFonts w:ascii="Times New Roman" w:hAnsi="Times New Roman" w:cs="Times New Roman"/>
                <w:b/>
                <w:bCs/>
                <w:iCs/>
                <w:color w:val="000000"/>
                <w:sz w:val="8"/>
                <w:szCs w:val="8"/>
              </w:rPr>
              <w:instrText xml:space="preserve"> ADDIN EN.CITE.DATA </w:instrText>
            </w:r>
            <w:r w:rsidRPr="00CF57E4">
              <w:rPr>
                <w:rFonts w:ascii="Times New Roman" w:hAnsi="Times New Roman" w:cs="Times New Roman"/>
                <w:b/>
                <w:bCs/>
                <w:iCs/>
                <w:color w:val="000000"/>
                <w:sz w:val="8"/>
                <w:szCs w:val="8"/>
              </w:rPr>
            </w:r>
            <w:r w:rsidRPr="00CF57E4">
              <w:rPr>
                <w:rFonts w:ascii="Times New Roman" w:hAnsi="Times New Roman" w:cs="Times New Roman"/>
                <w:b/>
                <w:bCs/>
                <w:iCs/>
                <w:color w:val="000000"/>
                <w:sz w:val="8"/>
                <w:szCs w:val="8"/>
              </w:rPr>
              <w:fldChar w:fldCharType="end"/>
            </w:r>
            <w:r w:rsidRPr="00CF57E4">
              <w:rPr>
                <w:rFonts w:ascii="Times New Roman" w:hAnsi="Times New Roman" w:cs="Times New Roman"/>
                <w:b/>
                <w:bCs/>
                <w:iCs/>
                <w:color w:val="000000"/>
                <w:sz w:val="8"/>
                <w:szCs w:val="8"/>
              </w:rPr>
            </w:r>
            <w:r w:rsidRPr="00CF57E4">
              <w:rPr>
                <w:rFonts w:ascii="Times New Roman" w:hAnsi="Times New Roman" w:cs="Times New Roman"/>
                <w:b/>
                <w:bCs/>
                <w:iCs/>
                <w:color w:val="000000"/>
                <w:sz w:val="8"/>
                <w:szCs w:val="8"/>
              </w:rPr>
              <w:fldChar w:fldCharType="separate"/>
            </w:r>
            <w:r w:rsidRPr="00CF57E4">
              <w:rPr>
                <w:rFonts w:ascii="Times New Roman" w:hAnsi="Times New Roman" w:cs="Times New Roman"/>
                <w:b/>
                <w:bCs/>
                <w:iCs/>
                <w:noProof/>
                <w:color w:val="000000"/>
                <w:sz w:val="8"/>
                <w:szCs w:val="8"/>
              </w:rPr>
              <w:t>[</w:t>
            </w:r>
            <w:hyperlink w:anchor="_ENREF_3" w:tooltip="Correia, 1996 #2960" w:history="1">
              <w:r w:rsidR="00B64882" w:rsidRPr="00CF57E4">
                <w:rPr>
                  <w:rFonts w:ascii="Times New Roman" w:hAnsi="Times New Roman" w:cs="Times New Roman"/>
                  <w:b/>
                  <w:bCs/>
                  <w:iCs/>
                  <w:noProof/>
                  <w:color w:val="000000"/>
                  <w:sz w:val="8"/>
                  <w:szCs w:val="8"/>
                </w:rPr>
                <w:t>3</w:t>
              </w:r>
            </w:hyperlink>
            <w:r w:rsidRPr="00CF57E4">
              <w:rPr>
                <w:rFonts w:ascii="Times New Roman" w:hAnsi="Times New Roman" w:cs="Times New Roman"/>
                <w:b/>
                <w:bCs/>
                <w:iCs/>
                <w:noProof/>
                <w:color w:val="000000"/>
                <w:sz w:val="8"/>
                <w:szCs w:val="8"/>
              </w:rPr>
              <w:t>]</w:t>
            </w:r>
            <w:r w:rsidRPr="00CF57E4">
              <w:rPr>
                <w:rFonts w:ascii="Times New Roman" w:hAnsi="Times New Roman" w:cs="Times New Roman"/>
                <w:b/>
                <w:bCs/>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PEN &amp; PRM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Monoclonal antibody and isoenzym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2-56, lesions &lt; 6 months in duration, mean 1 les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5): Pentamidine 4 mg/kg IM q 2 days x 8 sessions; T2(n=15): paromomycin 20 mg/kg IM daily x 20 days; T3(n=16): MA 10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Failure of therapy was defined as ulceration of the skin lesion four months after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One year after treatment, there was no significant difference in cure rates between IM paromomycin and IM Pentamidine. AE were not statistically different between group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Statistical significance of the results between the three schedules used was not verified. No conclusion provided in the abstract (article in Portugues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number of lesion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Oliveira-Neto 1997 </w:t>
            </w:r>
            <w:r w:rsidRPr="00CF57E4">
              <w:rPr>
                <w:rFonts w:ascii="Times New Roman" w:hAnsi="Times New Roman" w:cs="Times New Roman"/>
                <w:b/>
                <w:bCs/>
                <w:color w:val="000000"/>
                <w:sz w:val="8"/>
                <w:szCs w:val="8"/>
              </w:rPr>
              <w:fldChar w:fldCharType="begin">
                <w:fldData xml:space="preserve">PEVuZE5vdGU+PENpdGU+PEF1dGhvcj5PbGl2ZWlyYS1OZXRvPC9BdXRob3I+PFllYXI+MTk5Nzwv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PbGl2ZWlyYS1OZXRvPC9BdXRob3I+PFllYXI+MTk5Nzwv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 w:tooltip="Oliveira-Neto, 1997 #3078" w:history="1">
              <w:r w:rsidR="00B64882" w:rsidRPr="00CF57E4">
                <w:rPr>
                  <w:rFonts w:ascii="Times New Roman" w:hAnsi="Times New Roman" w:cs="Times New Roman"/>
                  <w:b/>
                  <w:bCs/>
                  <w:noProof/>
                  <w:color w:val="000000"/>
                  <w:sz w:val="8"/>
                  <w:szCs w:val="8"/>
                </w:rPr>
                <w:t>4</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i/>
                <w:i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2 &amp; 1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Monoclonal antibody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18/23)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Microscopy or culture and intra-dermal skin tes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1-66, lesions 1-11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2): MA 5mg/kg IV daily x 30 days; T2(n=11): MA 20mg/kg IV daily x 3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re-epithelialisation of the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was observed in 83% in T1 and 82% in T2. </w:t>
            </w:r>
            <w:r w:rsidRPr="00CF57E4">
              <w:rPr>
                <w:rFonts w:ascii="Times New Roman" w:hAnsi="Times New Roman" w:cs="Times New Roman"/>
                <w:sz w:val="8"/>
                <w:szCs w:val="8"/>
              </w:rPr>
              <w:t>AE included arthralgias and myalgias, mostly observed in T2.</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Low-dose and high-dose antimony may be equally effective for treatment of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the number of lesion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7 year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y the chief-nurse into the 2 treatment group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lmeida 1999 </w:t>
            </w:r>
            <w:r w:rsidRPr="00CF57E4">
              <w:rPr>
                <w:rFonts w:ascii="Times New Roman" w:hAnsi="Times New Roman" w:cs="Times New Roman"/>
                <w:b/>
                <w:bCs/>
                <w:iCs/>
                <w:color w:val="000000"/>
                <w:sz w:val="8"/>
                <w:szCs w:val="8"/>
              </w:rPr>
              <w:t xml:space="preserve"> </w:t>
            </w:r>
            <w:r w:rsidRPr="00CF57E4">
              <w:rPr>
                <w:rFonts w:ascii="Times New Roman" w:hAnsi="Times New Roman" w:cs="Times New Roman"/>
                <w:b/>
                <w:bCs/>
                <w:iCs/>
                <w:color w:val="000000"/>
                <w:sz w:val="8"/>
                <w:szCs w:val="8"/>
              </w:rPr>
              <w:fldChar w:fldCharType="begin">
                <w:fldData xml:space="preserve">PEVuZE5vdGU+PENpdGU+PEF1dGhvcj5BbG1laWRhPC9BdXRob3I+PFllYXI+MTk5OTwvWWVhcj48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E3MzUtNzwvcGFnZXM+PHZv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</w:fldData>
              </w:fldChar>
            </w:r>
            <w:r w:rsidRPr="00CF57E4">
              <w:rPr>
                <w:rFonts w:ascii="Times New Roman" w:hAnsi="Times New Roman" w:cs="Times New Roman"/>
                <w:b/>
                <w:bCs/>
                <w:iCs/>
                <w:color w:val="000000"/>
                <w:sz w:val="8"/>
                <w:szCs w:val="8"/>
              </w:rPr>
              <w:instrText xml:space="preserve"> ADDIN EN.CITE </w:instrText>
            </w:r>
            <w:r w:rsidRPr="00CF57E4">
              <w:rPr>
                <w:rFonts w:ascii="Times New Roman" w:hAnsi="Times New Roman" w:cs="Times New Roman"/>
                <w:b/>
                <w:bCs/>
                <w:iCs/>
                <w:color w:val="000000"/>
                <w:sz w:val="8"/>
                <w:szCs w:val="8"/>
              </w:rPr>
              <w:fldChar w:fldCharType="begin">
                <w:fldData xml:space="preserve">PEVuZE5vdGU+PENpdGU+PEF1dGhvcj5BbG1laWRhPC9BdXRob3I+PFllYXI+MTk5OTwvWWVhcj48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E3MzUtNzwvcGFnZXM+PHZv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</w:fldData>
              </w:fldChar>
            </w:r>
            <w:r w:rsidRPr="00CF57E4">
              <w:rPr>
                <w:rFonts w:ascii="Times New Roman" w:hAnsi="Times New Roman" w:cs="Times New Roman"/>
                <w:b/>
                <w:bCs/>
                <w:iCs/>
                <w:color w:val="000000"/>
                <w:sz w:val="8"/>
                <w:szCs w:val="8"/>
              </w:rPr>
              <w:instrText xml:space="preserve"> ADDIN EN.CITE.DATA </w:instrText>
            </w:r>
            <w:r w:rsidRPr="00CF57E4">
              <w:rPr>
                <w:rFonts w:ascii="Times New Roman" w:hAnsi="Times New Roman" w:cs="Times New Roman"/>
                <w:b/>
                <w:bCs/>
                <w:iCs/>
                <w:color w:val="000000"/>
                <w:sz w:val="8"/>
                <w:szCs w:val="8"/>
              </w:rPr>
            </w:r>
            <w:r w:rsidRPr="00CF57E4">
              <w:rPr>
                <w:rFonts w:ascii="Times New Roman" w:hAnsi="Times New Roman" w:cs="Times New Roman"/>
                <w:b/>
                <w:bCs/>
                <w:iCs/>
                <w:color w:val="000000"/>
                <w:sz w:val="8"/>
                <w:szCs w:val="8"/>
              </w:rPr>
              <w:fldChar w:fldCharType="end"/>
            </w:r>
            <w:r w:rsidRPr="00CF57E4">
              <w:rPr>
                <w:rFonts w:ascii="Times New Roman" w:hAnsi="Times New Roman" w:cs="Times New Roman"/>
                <w:b/>
                <w:bCs/>
                <w:iCs/>
                <w:color w:val="000000"/>
                <w:sz w:val="8"/>
                <w:szCs w:val="8"/>
              </w:rPr>
            </w:r>
            <w:r w:rsidRPr="00CF57E4">
              <w:rPr>
                <w:rFonts w:ascii="Times New Roman" w:hAnsi="Times New Roman" w:cs="Times New Roman"/>
                <w:b/>
                <w:bCs/>
                <w:iCs/>
                <w:color w:val="000000"/>
                <w:sz w:val="8"/>
                <w:szCs w:val="8"/>
              </w:rPr>
              <w:fldChar w:fldCharType="separate"/>
            </w:r>
            <w:r w:rsidRPr="00CF57E4">
              <w:rPr>
                <w:rFonts w:ascii="Times New Roman" w:hAnsi="Times New Roman" w:cs="Times New Roman"/>
                <w:b/>
                <w:bCs/>
                <w:iCs/>
                <w:noProof/>
                <w:color w:val="000000"/>
                <w:sz w:val="8"/>
                <w:szCs w:val="8"/>
              </w:rPr>
              <w:t>[</w:t>
            </w:r>
            <w:hyperlink w:anchor="_ENREF_5" w:tooltip="Almeida, 1999 #2918" w:history="1">
              <w:r w:rsidR="00B64882" w:rsidRPr="00CF57E4">
                <w:rPr>
                  <w:rFonts w:ascii="Times New Roman" w:hAnsi="Times New Roman" w:cs="Times New Roman"/>
                  <w:b/>
                  <w:bCs/>
                  <w:iCs/>
                  <w:noProof/>
                  <w:color w:val="000000"/>
                  <w:sz w:val="8"/>
                  <w:szCs w:val="8"/>
                </w:rPr>
                <w:t>5</w:t>
              </w:r>
            </w:hyperlink>
            <w:r w:rsidRPr="00CF57E4">
              <w:rPr>
                <w:rFonts w:ascii="Times New Roman" w:hAnsi="Times New Roman" w:cs="Times New Roman"/>
                <w:b/>
                <w:bCs/>
                <w:iCs/>
                <w:noProof/>
                <w:color w:val="000000"/>
                <w:sz w:val="8"/>
                <w:szCs w:val="8"/>
              </w:rPr>
              <w:t>]</w:t>
            </w:r>
            <w:r w:rsidRPr="00CF57E4">
              <w:rPr>
                <w:rFonts w:ascii="Times New Roman" w:hAnsi="Times New Roman" w:cs="Times New Roman"/>
                <w:b/>
                <w:bCs/>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GM-CSF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evious studi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detection of antigen via serology or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RCT; Participants aged 10-50, presence of single ulcer of &lt; 60 day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0): GM-CSF 200 mcg weekly x 2 injections &amp; SSG 20mg/kg IV daily x 20 days; T2(n=10): placebo injections &amp; SSG 20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0 days; Secondary: none; Tertiary: speed of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re-epithelialisation of the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GM-CSF and antimony-treated patients healed faster than patients who received antimony alone (49 +/- 32.8 vs. 110 +/- 61.6 days, p&lt;0.05). No AE report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bined GM-CSF and antimony significantly increased the chance of lesion healing in 4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18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E0065E">
              <w:rPr>
                <w:rFonts w:ascii="Times New Roman" w:hAnsi="Times New Roman" w:cs="Times New Roman"/>
                <w:b/>
                <w:bCs/>
                <w:color w:val="000000"/>
                <w:sz w:val="8"/>
                <w:szCs w:val="8"/>
              </w:rPr>
              <w:t>Figueiredo 1999</w:t>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4 &amp; 19 (mix of patients with CL and MCL)</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linically diagnosed by examin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CL and MCL patients, aged 15-6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24): MA 14mg/kg IV daily for 2 cycles of 20 days (CL) or 3 cycles of  30 days (MCL); T2(n=19): MA 28mg/kg IV daily x 10 days followed </w:t>
            </w:r>
            <w:r w:rsidRPr="00CF57E4">
              <w:rPr>
                <w:rFonts w:ascii="Times New Roman" w:hAnsi="Times New Roman" w:cs="Times New Roman"/>
                <w:color w:val="000000"/>
                <w:sz w:val="8"/>
                <w:szCs w:val="8"/>
              </w:rPr>
              <w:lastRenderedPageBreak/>
              <w:t>by placebo x 10 days (7 with MCL and 12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Primary: % cure at 2 year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wo years after treatment, there was no significant difference in cure rates between MA 14 mg/kg/day and MA 28 mg/kg/day.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 out of 43 (9.3%); total follow-up time unknow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achado-Pinto 2002 </w:t>
            </w:r>
            <w:r w:rsidRPr="00CF57E4">
              <w:rPr>
                <w:rFonts w:ascii="Times New Roman" w:hAnsi="Times New Roman" w:cs="Times New Roman"/>
                <w:b/>
                <w:bCs/>
                <w:color w:val="000000"/>
                <w:sz w:val="8"/>
                <w:szCs w:val="8"/>
              </w:rPr>
              <w:fldChar w:fldCharType="begin">
                <w:fldData xml:space="preserve">PEVuZE5vdGU+PENpdGU+PEF1dGhvcj5NYWNoYWRvLVBpbnRvPC9BdXRob3I+PFllYXI+MjAwMjwv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YWNoYWRvLVBpbnRvPC9BdXRob3I+PFllYXI+MjAwMjwv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 w:tooltip="Machado-Pinto, 2002 #3042" w:history="1">
              <w:r w:rsidR="00B64882" w:rsidRPr="00CF57E4">
                <w:rPr>
                  <w:rFonts w:ascii="Times New Roman" w:hAnsi="Times New Roman" w:cs="Times New Roman"/>
                  <w:b/>
                  <w:bCs/>
                  <w:noProof/>
                  <w:color w:val="000000"/>
                  <w:sz w:val="8"/>
                  <w:szCs w:val="8"/>
                </w:rPr>
                <w:t>6</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Vaccine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w:t>
            </w:r>
            <w:proofErr w:type="gramStart"/>
            <w:r w:rsidRPr="00CF57E4">
              <w:rPr>
                <w:rFonts w:ascii="Times New Roman" w:hAnsi="Times New Roman" w:cs="Times New Roman"/>
                <w:color w:val="000000"/>
                <w:sz w:val="8"/>
                <w:szCs w:val="8"/>
              </w:rPr>
              <w:t>aged  5</w:t>
            </w:r>
            <w:proofErr w:type="gramEnd"/>
            <w:r w:rsidRPr="00CF57E4">
              <w:rPr>
                <w:rFonts w:ascii="Times New Roman" w:hAnsi="Times New Roman" w:cs="Times New Roman"/>
                <w:color w:val="000000"/>
                <w:sz w:val="8"/>
                <w:szCs w:val="8"/>
              </w:rPr>
              <w:t xml:space="preserve">-65, with mean 1 lesio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51): L. amazonensis strain vaccine injected daily &amp; MA 8.5 mg/kg IM daily x 10 days with repeat cycles every 10 days if necessary; T2(n=51): placebo vaccine &amp; MA 8.5 mg/kg IM x 10 days with repeat cycles every 10 days if necessar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 Tertiary: speed of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all lesions without relaps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plete cure occurred in 92% and 7.8% of participants in the respective groups at the end of treatment (short-term primary outcome, excluded from analysis). (p&lt;0.0001); no significant side effec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combination of a single-strain Leishmania (Leishmania) amazonensis vaccine with a half dose regimen of antimonial was highly effective for the treatment of A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age of participa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 out of 102 (6%);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antos 2004 </w:t>
            </w:r>
            <w:r w:rsidRPr="00CF57E4">
              <w:rPr>
                <w:rFonts w:ascii="Times New Roman" w:hAnsi="Times New Roman" w:cs="Times New Roman"/>
                <w:b/>
                <w:bCs/>
                <w:color w:val="000000"/>
                <w:sz w:val="8"/>
                <w:szCs w:val="8"/>
              </w:rPr>
              <w:fldChar w:fldCharType="begin">
                <w:fldData xml:space="preserve">PEVuZE5vdGU+PENpdGU+PEF1dGhvcj5TYW50b3M8L0F1dGhvcj48WWVhcj4yMDA0PC9ZZWFyPjxS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3OTMtNjwvcGFnZXM+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YW50b3M8L0F1dGhvcj48WWVhcj4yMDA0PC9ZZWFyPjxS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E3OTMtNjwvcGFnZXM+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 w:tooltip="Santos, 2004 #3114" w:history="1">
              <w:r w:rsidR="00B64882" w:rsidRPr="00CF57E4">
                <w:rPr>
                  <w:rFonts w:ascii="Times New Roman" w:hAnsi="Times New Roman" w:cs="Times New Roman"/>
                  <w:b/>
                  <w:bCs/>
                  <w:noProof/>
                  <w:color w:val="000000"/>
                  <w:sz w:val="8"/>
                  <w:szCs w:val="8"/>
                </w:rPr>
                <w:t>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GM-CSF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detection of antigen via serology or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15-50, lesions &lt; 60 days in duratio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1): GM-CSF 10 mcg/ml ointment 3x/week x 3 weeks &amp; MA 20 mg/kg IV daily x 20 day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1): MA 20 mg/kg IV daily x 20 days &amp;  placebo oin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40 days; Secondary: adverse events; Tertiary: speed of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re-epithelialisation of the ulce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plete cure occurred in 91% (10/11) and 45.5% (5/11) of participants in the respective</w:t>
            </w:r>
            <w:r w:rsidRPr="00CF57E4">
              <w:rPr>
                <w:rFonts w:ascii="Times New Roman" w:hAnsi="Times New Roman" w:cs="Times New Roman"/>
                <w:color w:val="000000"/>
                <w:sz w:val="8"/>
                <w:szCs w:val="8"/>
              </w:rPr>
              <w:br/>
              <w:t>groups. The mean healing time was 43 +/- 14 days in the GM-CSF group, and 104 +/- 79 days in the placebo group (p=0.043). No significant A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opically applied GM-CSF was effective in the management of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 out of 22 (9%);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y randomization tables performed by a statistici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Lobo 2006 </w:t>
            </w:r>
            <w:r w:rsidRPr="00CF57E4">
              <w:rPr>
                <w:rFonts w:ascii="Times New Roman" w:hAnsi="Times New Roman" w:cs="Times New Roman"/>
                <w:b/>
                <w:bCs/>
                <w:color w:val="000000"/>
                <w:sz w:val="8"/>
                <w:szCs w:val="8"/>
              </w:rPr>
              <w:fldChar w:fldCharType="begin">
                <w:fldData xml:space="preserve">PEVuZE5vdGU+PENpdGU+PEF1dGhvcj5Mb2JvPC9BdXRob3I+PFllYXI+MjAwNjwvWWVhcj48UmVj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Mb2JvPC9BdXRob3I+PFllYXI+MjAwNjwvWWVhcj48UmVj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8" w:tooltip="Lobo, 2006 #3037" w:history="1">
              <w:r w:rsidR="00B64882" w:rsidRPr="00CF57E4">
                <w:rPr>
                  <w:rFonts w:ascii="Times New Roman" w:hAnsi="Times New Roman" w:cs="Times New Roman"/>
                  <w:b/>
                  <w:bCs/>
                  <w:noProof/>
                  <w:color w:val="000000"/>
                  <w:sz w:val="8"/>
                  <w:szCs w:val="8"/>
                </w:rPr>
                <w:t>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FT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7 &amp; 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detection of antigen via serology or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67, &lt; 2 cutaneous lesions and &lt; 10 cm in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7): radiofrequency thermotherapy (50°C x 30 sec) x 1 session &amp; MA 20mg/kg IV daily x 20 day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0): MA 2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month; Secondary: advers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At 28 days, 75% of lesions were healing or healed in the heat therapy group and 90% in the control group (p=0.1261); </w:t>
            </w:r>
            <w:r w:rsidRPr="00CF57E4">
              <w:rPr>
                <w:rFonts w:ascii="Times New Roman" w:hAnsi="Times New Roman" w:cs="Times New Roman"/>
                <w:sz w:val="8"/>
                <w:szCs w:val="8"/>
              </w:rPr>
              <w:t>8 patients complicated with secondary bacterial infection of the lesion in the heat therapy group.</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o difference in cure rates between heat therapy and Glucantime and Glucantime al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gender allocation and number of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 out of 37 (2.7%); followed for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i/>
                <w:iCs/>
                <w:color w:val="000000"/>
                <w:sz w:val="8"/>
                <w:szCs w:val="8"/>
              </w:rPr>
            </w:pPr>
            <w:r w:rsidRPr="00CF57E4">
              <w:rPr>
                <w:rFonts w:ascii="Times New Roman" w:hAnsi="Times New Roman" w:cs="Times New Roman"/>
                <w:b/>
                <w:bCs/>
                <w:color w:val="000000"/>
                <w:sz w:val="8"/>
                <w:szCs w:val="8"/>
              </w:rPr>
              <w:t>Nascimento 2010</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OYXNjaW1lbnRvPC9BdXRob3I+PFllYXI+MjAxMDwvWWVh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</w:fldData>
              </w:fldChar>
            </w:r>
            <w:r w:rsidRPr="00CF57E4">
              <w:rPr>
                <w:rFonts w:ascii="Times New Roman" w:hAnsi="Times New Roman" w:cs="Times New Roman"/>
                <w:b/>
                <w:bCs/>
                <w:i/>
                <w:iCs/>
                <w:color w:val="000000"/>
                <w:sz w:val="8"/>
                <w:szCs w:val="8"/>
              </w:rPr>
              <w:instrText xml:space="preserve"> ADDIN EN.CITE </w:instrText>
            </w:r>
            <w:r w:rsidRPr="00CF57E4">
              <w:rPr>
                <w:rFonts w:ascii="Times New Roman" w:hAnsi="Times New Roman" w:cs="Times New Roman"/>
                <w:b/>
                <w:bCs/>
                <w:i/>
                <w:iCs/>
                <w:color w:val="000000"/>
                <w:sz w:val="8"/>
                <w:szCs w:val="8"/>
              </w:rPr>
              <w:fldChar w:fldCharType="begin">
                <w:fldData xml:space="preserve">PEVuZE5vdGU+PENpdGU+PEF1dGhvcj5OYXNjaW1lbnRvPC9BdXRob3I+PFllYXI+MjAxMDwvWWVh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</w:fldData>
              </w:fldChar>
            </w:r>
            <w:r w:rsidRPr="00CF57E4">
              <w:rPr>
                <w:rFonts w:ascii="Times New Roman" w:hAnsi="Times New Roman" w:cs="Times New Roman"/>
                <w:b/>
                <w:bCs/>
                <w:i/>
                <w:iCs/>
                <w:color w:val="000000"/>
                <w:sz w:val="8"/>
                <w:szCs w:val="8"/>
              </w:rPr>
              <w:instrText xml:space="preserve"> ADDIN EN.CITE.DATA </w:instrText>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9" w:tooltip="Nascimento, 2010 #3065" w:history="1">
              <w:r w:rsidR="00B64882" w:rsidRPr="00CF57E4">
                <w:rPr>
                  <w:rFonts w:ascii="Times New Roman" w:hAnsi="Times New Roman" w:cs="Times New Roman"/>
                  <w:b/>
                  <w:bCs/>
                  <w:i/>
                  <w:iCs/>
                  <w:noProof/>
                  <w:color w:val="000000"/>
                  <w:sz w:val="8"/>
                  <w:szCs w:val="8"/>
                </w:rPr>
                <w:t>9</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Vaccine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7 &amp; 8 &amp; 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60, lesions &lt; 6 months in duration, mean 1 les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l patients received MA. T1(n=27): LEISH-F1+MPL-SE vaccine (consisting of 5 (n=9), 10 (n=9), or 20 μg (n=9) recombinant Leishmania polyprotein LEISH-F1 antigen and 25 μg MPL-SE adjuvant monthly x 3 doses; T2(n=8): received adjuvant alone; T3(n=9): received saline placebo</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determine the safety and tolerability of the LEISH-F1 and MPL-SE vaccine; Secondary: evaluate the immunogenicity and the effect of the vaccine on the clinical course of CL.</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zed, the patient was considered clinically cur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vaccine was safe and well tolerated at all doses. Nearly all vaccine recipients and no adjuvant-alone or placebo recipients demonstrated an IgG antibody response to LEISH-F1 at Day 84. Also at Day 84, 80% of vaccine recipients were clinically cured, compared to 50% and 38% of adjuvant-alone and placebo recipi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LEISH-F1+MPL-SE vaccine was safe and immunogenic in CL patients and appeared to shorten their time to cure when used in combination with meglumine antimoniate chemothera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gender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 out of 44 (6.8%); followed for 11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achado 2010 </w:t>
            </w:r>
            <w:r w:rsidRPr="00CF57E4">
              <w:rPr>
                <w:rFonts w:ascii="Times New Roman" w:hAnsi="Times New Roman" w:cs="Times New Roman"/>
                <w:b/>
                <w:bCs/>
                <w:color w:val="000000"/>
                <w:sz w:val="8"/>
                <w:szCs w:val="8"/>
              </w:rPr>
              <w:fldChar w:fldCharType="begin">
                <w:fldData xml:space="preserve">PEVuZE5vdGU+PENpdGU+PEF1dGhvcj5NYWNoYWRvPC9BdXRob3I+PFllYXI+MjAxMDwvWWVhcj48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YWNoYWRvPC9BdXRob3I+PFllYXI+MjAxMDwvWWVhcj48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0" w:tooltip="Machado, 2010 #1607" w:history="1">
              <w:r w:rsidR="00B64882" w:rsidRPr="00CF57E4">
                <w:rPr>
                  <w:rFonts w:ascii="Times New Roman" w:hAnsi="Times New Roman" w:cs="Times New Roman"/>
                  <w:b/>
                  <w:bCs/>
                  <w:noProof/>
                  <w:color w:val="000000"/>
                  <w:sz w:val="8"/>
                  <w:szCs w:val="8"/>
                </w:rPr>
                <w:t>10</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0 &amp; 3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2-65, lesions &lt; 3 months in duration, no prior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60): Miltefosine 2.5mg/kg PO daily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30): MA 20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without raised borders, infiltrations or crusts were considered heal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was observed in 53.3% with MA and 75% with </w:t>
            </w:r>
            <w:proofErr w:type="gramStart"/>
            <w:r w:rsidRPr="00CF57E4">
              <w:rPr>
                <w:rFonts w:ascii="Times New Roman" w:hAnsi="Times New Roman" w:cs="Times New Roman"/>
                <w:color w:val="000000"/>
                <w:sz w:val="8"/>
                <w:szCs w:val="8"/>
              </w:rPr>
              <w:t>miltefosine  (</w:t>
            </w:r>
            <w:proofErr w:type="gramEnd"/>
            <w:r w:rsidRPr="00CF57E4">
              <w:rPr>
                <w:rFonts w:ascii="Times New Roman" w:hAnsi="Times New Roman" w:cs="Times New Roman"/>
                <w:color w:val="000000"/>
                <w:sz w:val="8"/>
                <w:szCs w:val="8"/>
              </w:rPr>
              <w:t>p = 0.04). Miltefosine was more effective than MA for 13-65 year olds vs 2-12 year olds (78.9% versus 45%, p = 0.02). AE included GI symptoms with miltefosine and myalgias with 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is study demonstrates that miltefosine therapy was more effective than standard MA and safe for the treatment of CL caused by Leishmania braziliensis in Bahia, 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gender allocation and number of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 out of 90 (3%);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generated syste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usa 2011 </w:t>
            </w:r>
            <w:r w:rsidRPr="00CF57E4">
              <w:rPr>
                <w:rFonts w:ascii="Times New Roman" w:hAnsi="Times New Roman" w:cs="Times New Roman"/>
                <w:b/>
                <w:bCs/>
                <w:color w:val="000000"/>
                <w:sz w:val="8"/>
                <w:szCs w:val="8"/>
              </w:rPr>
              <w:fldChar w:fldCharType="begin">
                <w:fldData xml:space="preserve">PEVuZE5vdGU+PENpdGU+PEF1dGhvcj5Tb3VzYTwvQXV0aG9yPjxZZWFyPjIwMTE8L1llYXI+PFJl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Y5My01PC9wYWdlcz48dm9sdW1lPjUzPC92b2x1bWU+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b3VzYTwvQXV0aG9yPjxZZWFyPjIwMTE8L1llYXI+PFJl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Y5My01PC9wYWdlcz48dm9sdW1lPjUzPC92b2x1bWU+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1" w:tooltip="Sousa, 2011 #3142" w:history="1">
              <w:r w:rsidR="00B64882" w:rsidRPr="00CF57E4">
                <w:rPr>
                  <w:rFonts w:ascii="Times New Roman" w:hAnsi="Times New Roman" w:cs="Times New Roman"/>
                  <w:b/>
                  <w:bCs/>
                  <w:noProof/>
                  <w:color w:val="000000"/>
                  <w:sz w:val="8"/>
                  <w:szCs w:val="8"/>
                </w:rPr>
                <w:t>1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FLU</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 &amp; 14 &amp; 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Brazil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Not an RCT; Fluconazole used in individuals with contraindications to pentavalent </w:t>
            </w:r>
            <w:r w:rsidRPr="00CF57E4">
              <w:rPr>
                <w:rFonts w:ascii="Times New Roman" w:hAnsi="Times New Roman" w:cs="Times New Roman"/>
                <w:color w:val="000000"/>
                <w:sz w:val="8"/>
                <w:szCs w:val="8"/>
              </w:rPr>
              <w:lastRenderedPageBreak/>
              <w:t>antimonials (elderly, renal or cardiac disease, diabetes), participants aged 2-88</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T1(n=8): Fluconazole 5mg/kg daily x 4-12 weeks; T2(n=14): fluconazole 6.5mg/kg </w:t>
            </w:r>
            <w:r w:rsidRPr="00CF57E4">
              <w:rPr>
                <w:rFonts w:ascii="Times New Roman" w:hAnsi="Times New Roman" w:cs="Times New Roman"/>
                <w:color w:val="000000"/>
                <w:sz w:val="8"/>
                <w:szCs w:val="8"/>
              </w:rPr>
              <w:lastRenderedPageBreak/>
              <w:t>daily x 4-12 weeks; T3(n=6): fluconazole 8 mg/kg daily x 4-12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time to cure; Tertiary: adverse ev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As the dose of fluconazole increased, the cure rate increased and the time to cure shortened. </w:t>
            </w:r>
            <w:r w:rsidRPr="00CF57E4">
              <w:rPr>
                <w:rFonts w:ascii="Times New Roman" w:hAnsi="Times New Roman" w:cs="Times New Roman"/>
                <w:color w:val="000000"/>
                <w:sz w:val="8"/>
                <w:szCs w:val="8"/>
              </w:rPr>
              <w:lastRenderedPageBreak/>
              <w:t xml:space="preserve">Those treated with 5 mg/kg/day had a cure rate of 75%, and </w:t>
            </w:r>
            <w:proofErr w:type="gramStart"/>
            <w:r w:rsidRPr="00CF57E4">
              <w:rPr>
                <w:rFonts w:ascii="Times New Roman" w:hAnsi="Times New Roman" w:cs="Times New Roman"/>
                <w:color w:val="000000"/>
                <w:sz w:val="8"/>
                <w:szCs w:val="8"/>
              </w:rPr>
              <w:t>healing  took</w:t>
            </w:r>
            <w:proofErr w:type="gramEnd"/>
            <w:r w:rsidRPr="00CF57E4">
              <w:rPr>
                <w:rFonts w:ascii="Times New Roman" w:hAnsi="Times New Roman" w:cs="Times New Roman"/>
                <w:color w:val="000000"/>
                <w:sz w:val="8"/>
                <w:szCs w:val="8"/>
              </w:rPr>
              <w:t xml:space="preserve"> a mean of 7.5 weeks. Of those treated with 8 mg/kg/day, 100% were cured, and the time to healing was 4 weeks. Fluconazole was well tolerated in all pati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Fluconazole was used successfully to treat L. braziliensis infection. The cure rate with fluconazole was high. The dosages of fluconazole used  were higher than the ones used by others to treat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gender allocation and duration of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and follow-up time 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Chrusciak-Talhari 2011 </w:t>
            </w:r>
            <w:r w:rsidRPr="00CF57E4">
              <w:rPr>
                <w:rFonts w:ascii="Times New Roman" w:hAnsi="Times New Roman" w:cs="Times New Roman"/>
                <w:b/>
                <w:bCs/>
                <w:color w:val="000000"/>
                <w:sz w:val="8"/>
                <w:szCs w:val="8"/>
              </w:rPr>
              <w:fldChar w:fldCharType="begin">
                <w:fldData xml:space="preserve">PEVuZE5vdGU+PENpdGU+PEF1dGhvcj5DaHJ1c2NpYWstVGFsaGFyaTwvQXV0aG9yPjxZZWFyPjIw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DaHJ1c2NpYWstVGFsaGFyaTwvQXV0aG9yPjxZZWFyPjIw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2" w:tooltip="Chrusciak-Talhari, 2011 #1305" w:history="1">
              <w:r w:rsidR="00B64882" w:rsidRPr="00CF57E4">
                <w:rPr>
                  <w:rFonts w:ascii="Times New Roman" w:hAnsi="Times New Roman" w:cs="Times New Roman"/>
                  <w:b/>
                  <w:bCs/>
                  <w:noProof/>
                  <w:color w:val="000000"/>
                  <w:sz w:val="8"/>
                  <w:szCs w:val="8"/>
                </w:rPr>
                <w:t>1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0 &amp; 3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PCR-RFLP and enzyme electrophore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guyan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2-65, 1 -5 lesions of &lt; 3 months in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60): Miltefosine 2.5 mg/kg PO daily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30): MA 15-20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safety of miltefosine compared to antimon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all ulcers and complete disappearance of inflammatory in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rates were 71.4% and 53.6% for miltefosine and antimonial respectively. </w:t>
            </w:r>
            <w:r w:rsidRPr="00CF57E4">
              <w:rPr>
                <w:rFonts w:ascii="Times New Roman" w:hAnsi="Times New Roman" w:cs="Times New Roman"/>
                <w:sz w:val="8"/>
                <w:szCs w:val="8"/>
              </w:rPr>
              <w:t>No severe AE occurr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Miltefosine was safe and relatively well tolerated and cure rate was higher than antimon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6% in T1 and 3.5% in T2;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2:1 allocation for miltefosi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Neves 2011 </w:t>
            </w:r>
            <w:r w:rsidRPr="00CF57E4">
              <w:rPr>
                <w:rFonts w:ascii="Times New Roman" w:hAnsi="Times New Roman" w:cs="Times New Roman"/>
                <w:b/>
                <w:bCs/>
                <w:color w:val="000000"/>
                <w:sz w:val="8"/>
                <w:szCs w:val="8"/>
              </w:rPr>
              <w:fldChar w:fldCharType="begin">
                <w:fldData xml:space="preserve">PEVuZE5vdGU+PENpdGU+PEF1dGhvcj5OZXZlczwvQXV0aG9yPjxZZWFyPjIwMTE8L1llYXI+PFJl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OZXZlczwvQXV0aG9yPjxZZWFyPjIwMTE8L1llYXI+PFJl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3" w:tooltip="Neves, 2011 #3072" w:history="1">
              <w:r w:rsidR="00B64882" w:rsidRPr="00CF57E4">
                <w:rPr>
                  <w:rFonts w:ascii="Times New Roman" w:hAnsi="Times New Roman" w:cs="Times New Roman"/>
                  <w:b/>
                  <w:bCs/>
                  <w:noProof/>
                  <w:color w:val="000000"/>
                  <w:sz w:val="8"/>
                  <w:szCs w:val="8"/>
                </w:rPr>
                <w:t>1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 &amp; PEN &amp; AMB</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4 &amp; 74 &amp; 37</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Brazil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guyanensis (88.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5 to 65, primarily me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T1(</w:t>
            </w:r>
            <w:proofErr w:type="gramEnd"/>
            <w:r w:rsidRPr="00CF57E4">
              <w:rPr>
                <w:rFonts w:ascii="Times New Roman" w:hAnsi="Times New Roman" w:cs="Times New Roman"/>
                <w:color w:val="000000"/>
                <w:sz w:val="8"/>
                <w:szCs w:val="8"/>
              </w:rPr>
              <w:t xml:space="preserve">n=74): MA 15 mg/kg IV or IM daily x 20 days; T2(n=74): Pentamidine 4 mg/kg IM q72hours x 3 doses; T3(n=37): amphotericin B 1mg/kg IV daily x 20 day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cure at 6 months; Secondary: adverse ev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all ulcers and absence of any signs of inflammatory reaction at 2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ntention-to-treat analysis showed efficacy of 58.1% for pentamidine and 55.5% for meglumine (p=0.857). 75% of the Amphotericin group refused to continue the study. AE included arthralgia with meglumine, and local pain with pentamidin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Pentamidine and meglumine show similar efficacy in the treatment of ATL caused by L. guyanensis. Given the low efficacy of both drugs, there is an urgent need for new therapeutical approach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nly differed in gender distribution for AMB group, however this group was excluded from the efficacy analy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5.7% receiving  AMB refused to continue in the study; 6.2% loss in the other groups;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list of random distribu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Newlove 2011 </w:t>
            </w:r>
            <w:r w:rsidRPr="00CF57E4">
              <w:rPr>
                <w:rFonts w:ascii="Times New Roman" w:hAnsi="Times New Roman" w:cs="Times New Roman"/>
                <w:b/>
                <w:bCs/>
                <w:color w:val="000000"/>
                <w:sz w:val="8"/>
                <w:szCs w:val="8"/>
              </w:rPr>
              <w:fldChar w:fldCharType="begin">
                <w:fldData xml:space="preserve">PEVuZE5vdGU+PENpdGU+PEF1dGhvcj5OZXdsb3ZlPC9BdXRob3I+PFllYXI+MjAxMTwvWWVhcj48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OZXdsb3ZlPC9BdXRob3I+PFllYXI+MjAxMTwvWWVhcj48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4" w:tooltip="Newlove, 2011 #3073" w:history="1">
              <w:r w:rsidR="00B64882" w:rsidRPr="00CF57E4">
                <w:rPr>
                  <w:rFonts w:ascii="Times New Roman" w:hAnsi="Times New Roman" w:cs="Times New Roman"/>
                  <w:b/>
                  <w:bCs/>
                  <w:noProof/>
                  <w:color w:val="000000"/>
                  <w:sz w:val="8"/>
                  <w:szCs w:val="8"/>
                </w:rPr>
                <w:t>14</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Brazil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tra-dermal skin test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13-50, &lt; 4 lesions of 15-60 days in duration.  All patients had a helminth infection; study evaluated the difference between early vs deferred treatment of intestinal helminths in the treatment of CL.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45): albendazole 400 mg PO, ivermectin 200 μg/kg PO, and praziquantel 50 mg/kg PO at Days 0 and 30 and placebo at Day 60; T2(n=45): placebo on day 0 and 30, and appropriate antihelmintic treatment based on parasitology assay on day 60. </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l patients received MA 2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time to cur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at 3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t the 90-day study endpoint, 51.1% in the control group had persistent lesions, compared with 62.2% in the treatment group. Patients who received early anthelmintic treatment took longer to heal their lesions than their non-treated counterparts, although this result was not statistically significant (P = 0.13).</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taneous leishmaniasis and co-existing helminth infection was associated with poor response to therapy. However, introduction of early anthelmintic treatment in co-infected patients did not lead to improvement in overall cure rates or time to cure for CL and was associated with a tendency for delayed lesion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ation tabl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otta 2012 </w:t>
            </w:r>
            <w:r w:rsidRPr="00CF57E4">
              <w:rPr>
                <w:rFonts w:ascii="Times New Roman" w:hAnsi="Times New Roman" w:cs="Times New Roman"/>
                <w:b/>
                <w:bCs/>
                <w:color w:val="000000"/>
                <w:sz w:val="8"/>
                <w:szCs w:val="8"/>
              </w:rPr>
              <w:fldChar w:fldCharType="begin">
                <w:fldData xml:space="preserve">PEVuZE5vdGU+PENpdGU+PEF1dGhvcj5Nb3R0YTwvQXV0aG9yPjxZZWFyPjIwMTI8L1llYXI+PFJl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b3R0YTwvQXV0aG9yPjxZZWFyPjIwMTI8L1llYXI+PFJl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5" w:tooltip="Motta, 2012 #433" w:history="1">
              <w:r w:rsidR="00B64882" w:rsidRPr="00CF57E4">
                <w:rPr>
                  <w:rFonts w:ascii="Times New Roman" w:hAnsi="Times New Roman" w:cs="Times New Roman"/>
                  <w:b/>
                  <w:bCs/>
                  <w:noProof/>
                  <w:color w:val="000000"/>
                  <w:sz w:val="8"/>
                  <w:szCs w:val="8"/>
                </w:rPr>
                <w:t>15</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MB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6 &amp; 1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amazonensis, L. viann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prospective non-randomized study; Participants mean age 25 years, predominantly male, lesions &gt; 6 months in duration, &lt; 7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T1(</w:t>
            </w:r>
            <w:proofErr w:type="gramEnd"/>
            <w:r w:rsidRPr="00CF57E4">
              <w:rPr>
                <w:rFonts w:ascii="Times New Roman" w:hAnsi="Times New Roman" w:cs="Times New Roman"/>
                <w:color w:val="000000"/>
                <w:sz w:val="8"/>
                <w:szCs w:val="8"/>
              </w:rPr>
              <w:t>n=16): Liposomal amphotericin B 1.5 mg/kg IV daily x 5 days; T2(n=19): MA 2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the lesion at 3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n T1, 50% experienced a clinical cure. There was 100% clinical cure in T2. AE included myalgia, arthralgia, tachycardia, headache and Hexheimer’s reaction with 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Liposomal amphotericin B seemed to be promising and safe for the treatment of American cutaneous leishmania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number of lesions and speci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Toledo 2014 </w:t>
            </w:r>
            <w:r w:rsidRPr="00CF57E4">
              <w:rPr>
                <w:rFonts w:ascii="Times New Roman" w:hAnsi="Times New Roman" w:cs="Times New Roman"/>
                <w:b/>
                <w:bCs/>
                <w:color w:val="000000"/>
                <w:sz w:val="8"/>
                <w:szCs w:val="8"/>
              </w:rPr>
              <w:fldChar w:fldCharType="begin">
                <w:fldData xml:space="preserve">PEVuZE5vdGU+PENpdGU+PEF1dGhvcj5Ub2xlZG8gSnVuaW9yPC9BdXRob3I+PFllYXI+MjAxNDwv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Ub2xlZG8gSnVuaW9yPC9BdXRob3I+PFllYXI+MjAxNDwv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6" w:tooltip="Toledo Junior, 2014 #3147" w:history="1">
              <w:r w:rsidR="00B64882" w:rsidRPr="00CF57E4">
                <w:rPr>
                  <w:rFonts w:ascii="Times New Roman" w:hAnsi="Times New Roman" w:cs="Times New Roman"/>
                  <w:b/>
                  <w:bCs/>
                  <w:noProof/>
                  <w:color w:val="000000"/>
                  <w:sz w:val="8"/>
                  <w:szCs w:val="8"/>
                </w:rPr>
                <w:t>16</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ZI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4</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raz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4-65, mean 1.6 lesions, mean duration 3 months, treatment-naiv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4): Azithromycin 500mg PO daily x 20 day</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4): MA 15mg/kg IV/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without inflammatory infiltration and erythema until 90 days after the treatment end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study was interrupted due to the high failure rate in the azithromycin group. The MA group had a higher cure rate, with the ITT and PP analyses that were 54.2% vs 20.8% and 72.2% vs 23.8%, respectivel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zithromycin was ineffective for CL treatment and does not seem to have a role in the therapeutic arsenal for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 out of 48 (12.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1:1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to 2008 </w:t>
            </w:r>
            <w:r w:rsidRPr="00CF57E4">
              <w:rPr>
                <w:rFonts w:ascii="Times New Roman" w:hAnsi="Times New Roman" w:cs="Times New Roman"/>
                <w:b/>
                <w:bCs/>
                <w:color w:val="000000"/>
                <w:sz w:val="8"/>
                <w:szCs w:val="8"/>
              </w:rPr>
              <w:fldChar w:fldCharType="begin">
                <w:fldData xml:space="preserve">PEVuZE5vdGU+PENpdGU+PEF1dGhvcj5Tb3RvPC9BdXRob3I+PFllYXI+MjAwODwvWWVhcj48UmVj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b3RvPC9BdXRob3I+PFllYXI+MjAwODwvWWVhcj48UmVj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7" w:tooltip="Soto, 2008 #3135" w:history="1">
              <w:r w:rsidR="00B64882" w:rsidRPr="00CF57E4">
                <w:rPr>
                  <w:rFonts w:ascii="Times New Roman" w:hAnsi="Times New Roman" w:cs="Times New Roman"/>
                  <w:b/>
                  <w:bCs/>
                  <w:noProof/>
                  <w:color w:val="000000"/>
                  <w:sz w:val="8"/>
                  <w:szCs w:val="8"/>
                </w:rPr>
                <w:t>1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1 &amp; 1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oliv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25-30, median 1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1): Miltefosine 2.5 mg/kg PO daily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6): MA 20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 Tertiary: speed of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epithelialisation of all lesions by 6 months after the end of therap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rates were of 88% with miltefosine and of 94% with MA. More rapid healing was observed with MA. AE included gastrointestinal side effects with miltefosine and arthralgias with 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two conclusions from this work are that oral miltefosine can be used for cutaneous disease in this part of Bolivia and that miltefosine was more effective for L. braziliensis in this region than for L. braziliensis in Guatema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 between treatment arm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 out of 62 (8%);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lomon 2013 </w:t>
            </w:r>
            <w:r w:rsidRPr="00CF57E4">
              <w:rPr>
                <w:rFonts w:ascii="Times New Roman" w:hAnsi="Times New Roman" w:cs="Times New Roman"/>
                <w:b/>
                <w:bCs/>
                <w:color w:val="000000"/>
                <w:sz w:val="8"/>
                <w:szCs w:val="8"/>
              </w:rPr>
              <w:fldChar w:fldCharType="begin">
                <w:fldData xml:space="preserve">PEVuZE5vdGU+PENpdGU+PEF1dGhvcj5Tb2xvbW9uPC9BdXRob3I+PFllYXI+MjAxMzwvWWVhcj48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b2xvbW9uPC9BdXRob3I+PFllYXI+MjAxMzwvWWVhcj48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8" w:tooltip="Solomon, 2013 #615" w:history="1">
              <w:r w:rsidR="00B64882" w:rsidRPr="00CF57E4">
                <w:rPr>
                  <w:rFonts w:ascii="Times New Roman" w:hAnsi="Times New Roman" w:cs="Times New Roman"/>
                  <w:b/>
                  <w:bCs/>
                  <w:noProof/>
                  <w:color w:val="000000"/>
                  <w:sz w:val="8"/>
                  <w:szCs w:val="8"/>
                </w:rPr>
                <w:t>1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MB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4</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oliv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Not a RCT, prospective study, Mean age </w:t>
            </w:r>
            <w:r w:rsidRPr="00CF57E4">
              <w:rPr>
                <w:rFonts w:ascii="Times New Roman" w:hAnsi="Times New Roman" w:cs="Times New Roman"/>
                <w:color w:val="000000"/>
                <w:sz w:val="8"/>
                <w:szCs w:val="8"/>
              </w:rPr>
              <w:lastRenderedPageBreak/>
              <w:t>24, mean 2 lesions, most (94% and 88%) acquired in Boliv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34): Liposomal amphotericin B 3 </w:t>
            </w:r>
            <w:r w:rsidRPr="00CF57E4">
              <w:rPr>
                <w:rFonts w:ascii="Times New Roman" w:hAnsi="Times New Roman" w:cs="Times New Roman"/>
                <w:color w:val="000000"/>
                <w:sz w:val="8"/>
                <w:szCs w:val="8"/>
              </w:rPr>
              <w:lastRenderedPageBreak/>
              <w:t>mg/kg x 5 days, and a 6th dose on day 10; T2(n=34): SSG 20 mg/kg IV daily x 3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Primary: % cure; Secondary</w:t>
            </w:r>
            <w:r w:rsidRPr="00CF57E4">
              <w:rPr>
                <w:rFonts w:ascii="Times New Roman" w:hAnsi="Times New Roman" w:cs="Times New Roman"/>
                <w:color w:val="000000"/>
                <w:sz w:val="8"/>
                <w:szCs w:val="8"/>
              </w:rPr>
              <w:lastRenderedPageBreak/>
              <w:t>: adverse outcom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Cure was defined as 100% re-epithelialisation </w:t>
            </w:r>
            <w:r w:rsidRPr="00CF57E4">
              <w:rPr>
                <w:rFonts w:ascii="Times New Roman" w:hAnsi="Times New Roman" w:cs="Times New Roman"/>
                <w:color w:val="000000"/>
                <w:sz w:val="8"/>
                <w:szCs w:val="8"/>
              </w:rPr>
              <w:lastRenderedPageBreak/>
              <w:t>of the ulcer within 3 months of treatment comple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With L-AMB 85% had complete </w:t>
            </w:r>
            <w:r w:rsidRPr="00CF57E4">
              <w:rPr>
                <w:rFonts w:ascii="Times New Roman" w:hAnsi="Times New Roman" w:cs="Times New Roman"/>
                <w:color w:val="000000"/>
                <w:sz w:val="8"/>
                <w:szCs w:val="8"/>
              </w:rPr>
              <w:lastRenderedPageBreak/>
              <w:t xml:space="preserve">cure compared with 70% in those receiving SSG (though difference not statistically significant). </w:t>
            </w:r>
            <w:proofErr w:type="gramStart"/>
            <w:r w:rsidRPr="00CF57E4">
              <w:rPr>
                <w:rFonts w:ascii="Times New Roman" w:hAnsi="Times New Roman" w:cs="Times New Roman"/>
                <w:color w:val="000000"/>
                <w:sz w:val="8"/>
                <w:szCs w:val="8"/>
              </w:rPr>
              <w:t>Treatment  interrupted</w:t>
            </w:r>
            <w:proofErr w:type="gramEnd"/>
            <w:r w:rsidRPr="00CF57E4">
              <w:rPr>
                <w:rFonts w:ascii="Times New Roman" w:hAnsi="Times New Roman" w:cs="Times New Roman"/>
                <w:color w:val="000000"/>
                <w:sz w:val="8"/>
                <w:szCs w:val="8"/>
              </w:rPr>
              <w:t xml:space="preserve"> in 65% SSG patients because of A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Comparison of L-AMB to SSG treatment for L (V) braziliensis showed that the former was effective, better tolerated, and more </w:t>
            </w:r>
            <w:r w:rsidRPr="00CF57E4">
              <w:rPr>
                <w:rFonts w:ascii="Times New Roman" w:hAnsi="Times New Roman" w:cs="Times New Roman"/>
                <w:color w:val="000000"/>
                <w:sz w:val="8"/>
                <w:szCs w:val="8"/>
              </w:rPr>
              <w:lastRenderedPageBreak/>
              <w:t>cost effective. L-AMB should therefore be considered as the first-line treatment option for cutaneous L (V) braziliensis infec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w:t>
            </w:r>
            <w:r w:rsidRPr="00CF57E4">
              <w:rPr>
                <w:rFonts w:ascii="Times New Roman" w:hAnsi="Times New Roman" w:cs="Times New Roman"/>
                <w:color w:val="000000"/>
                <w:sz w:val="8"/>
                <w:szCs w:val="8"/>
              </w:rPr>
              <w:lastRenderedPageBreak/>
              <w:t>d for mean 29 months (range 10 to 8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Not randomized; treatment group </w:t>
            </w:r>
            <w:r w:rsidRPr="00CF57E4">
              <w:rPr>
                <w:rFonts w:ascii="Times New Roman" w:hAnsi="Times New Roman" w:cs="Times New Roman"/>
                <w:color w:val="000000"/>
                <w:sz w:val="8"/>
                <w:szCs w:val="8"/>
              </w:rPr>
              <w:lastRenderedPageBreak/>
              <w:t>determine by who had insurance to cover for L-AMB</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to 2004A </w:t>
            </w:r>
            <w:r w:rsidRPr="00CF57E4">
              <w:rPr>
                <w:rFonts w:ascii="Times New Roman" w:hAnsi="Times New Roman" w:cs="Times New Roman"/>
                <w:b/>
                <w:bCs/>
                <w:color w:val="000000"/>
                <w:sz w:val="8"/>
                <w:szCs w:val="8"/>
              </w:rPr>
              <w:fldChar w:fldCharType="begin">
                <w:fldData xml:space="preserve">PEVuZE5vdGU+PENpdGU+PEF1dGhvcj5Tb3RvPC9BdXRob3I+PFllYXI+MjAwNDwvWWVhcj48UmVj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==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b3RvPC9BdXRob3I+PFllYXI+MjAwNDwvWWVhcj48UmVj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==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19" w:tooltip="Soto, 2004 #3138" w:history="1">
              <w:r w:rsidR="00B64882" w:rsidRPr="00CF57E4">
                <w:rPr>
                  <w:rFonts w:ascii="Times New Roman" w:hAnsi="Times New Roman" w:cs="Times New Roman"/>
                  <w:b/>
                  <w:bCs/>
                  <w:noProof/>
                  <w:color w:val="000000"/>
                  <w:sz w:val="8"/>
                  <w:szCs w:val="8"/>
                </w:rPr>
                <w:t>19</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8 &amp; 16 &amp; 5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olivia &amp; 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65, average 1.8 lesions.  From La Paz, Bolivia, or Uraba and Carmen de Chucuri, 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8): SSG (generic) 20 mg/kg IM daily x 20 days; T2(n=16): SSG (Pentostam) 20 mg/kg IV daily x 20 days; T3(n=50): MA 20 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epithelialisation of all lesions by 6 months after the end of therap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re was no significant difference in cure rates between IM SSG and IM MA. Per-protocol cure rates and intention-to-treat cure rates for all pentavalent antimonials were 86% and 79%. More AE were reported with 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efficacy and tolerance of inexpensive generic stibogluconate was comparable to branded formulations for the treatment of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gender allocation and ulcer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 out of 114 (8.8%);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y playing card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i/>
                <w:iCs/>
                <w:color w:val="000000"/>
                <w:sz w:val="8"/>
                <w:szCs w:val="8"/>
              </w:rPr>
            </w:pPr>
            <w:r w:rsidRPr="00CF57E4">
              <w:rPr>
                <w:rFonts w:ascii="Times New Roman" w:hAnsi="Times New Roman" w:cs="Times New Roman"/>
                <w:b/>
                <w:bCs/>
                <w:color w:val="000000"/>
                <w:sz w:val="8"/>
                <w:szCs w:val="8"/>
              </w:rPr>
              <w:t>Soto 2004B</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Tb3RvPC9BdXRob3I+PFllYXI+MjAwNDwvWWVhcj48UmVj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yNjYtNzI8L3BhZ2Vz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</w:fldData>
              </w:fldChar>
            </w:r>
            <w:r w:rsidRPr="00CF57E4">
              <w:rPr>
                <w:rFonts w:ascii="Times New Roman" w:hAnsi="Times New Roman" w:cs="Times New Roman"/>
                <w:b/>
                <w:bCs/>
                <w:i/>
                <w:iCs/>
                <w:color w:val="000000"/>
                <w:sz w:val="8"/>
                <w:szCs w:val="8"/>
              </w:rPr>
              <w:instrText xml:space="preserve"> ADDIN EN.CITE </w:instrText>
            </w:r>
            <w:r w:rsidRPr="00CF57E4">
              <w:rPr>
                <w:rFonts w:ascii="Times New Roman" w:hAnsi="Times New Roman" w:cs="Times New Roman"/>
                <w:b/>
                <w:bCs/>
                <w:i/>
                <w:iCs/>
                <w:color w:val="000000"/>
                <w:sz w:val="8"/>
                <w:szCs w:val="8"/>
              </w:rPr>
              <w:fldChar w:fldCharType="begin">
                <w:fldData xml:space="preserve">PEVuZE5vdGU+PENpdGU+PEF1dGhvcj5Tb3RvPC9BdXRob3I+PFllYXI+MjAwNDwvWWVhcj48UmVj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yNjYtNzI8L3BhZ2Vz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</w:fldData>
              </w:fldChar>
            </w:r>
            <w:r w:rsidRPr="00CF57E4">
              <w:rPr>
                <w:rFonts w:ascii="Times New Roman" w:hAnsi="Times New Roman" w:cs="Times New Roman"/>
                <w:b/>
                <w:bCs/>
                <w:i/>
                <w:iCs/>
                <w:color w:val="000000"/>
                <w:sz w:val="8"/>
                <w:szCs w:val="8"/>
              </w:rPr>
              <w:instrText xml:space="preserve"> ADDIN EN.CITE.DATA </w:instrText>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20" w:tooltip="Soto, 2004 #3132" w:history="1">
              <w:r w:rsidR="00B64882" w:rsidRPr="00CF57E4">
                <w:rPr>
                  <w:rFonts w:ascii="Times New Roman" w:hAnsi="Times New Roman" w:cs="Times New Roman"/>
                  <w:b/>
                  <w:bCs/>
                  <w:i/>
                  <w:iCs/>
                  <w:noProof/>
                  <w:color w:val="000000"/>
                  <w:sz w:val="8"/>
                  <w:szCs w:val="8"/>
                </w:rPr>
                <w:t>20</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9 &amp; 24 &amp; 40 &amp; 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 &amp; Guatema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 and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100% from 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63% Guatemala) &amp; L. mexicana (37% Guatema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12 years, predominantly male, mean 1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lombia: T1(n=49): Miltefosine 50 mg PO x 28 days; T2(n=24): placebo PO x 28 days; Guatemala: T1(n=40): Miltefosine 50 mg PO x 28 days; T2(n=20): placebo PO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 remission and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healing of all lesions by 6 months after the end of therap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lombia: per-protocol cure rates for miltefosine and placebo were 91% and 38%. Guatemala: per-protocol cure rates for miltefosine and placebo were 53</w:t>
            </w:r>
            <w:proofErr w:type="gramStart"/>
            <w:r w:rsidRPr="00CF57E4">
              <w:rPr>
                <w:rFonts w:ascii="Times New Roman" w:hAnsi="Times New Roman" w:cs="Times New Roman"/>
                <w:color w:val="000000"/>
                <w:sz w:val="8"/>
                <w:szCs w:val="8"/>
              </w:rPr>
              <w:t>%  and</w:t>
            </w:r>
            <w:proofErr w:type="gramEnd"/>
            <w:r w:rsidRPr="00CF57E4">
              <w:rPr>
                <w:rFonts w:ascii="Times New Roman" w:hAnsi="Times New Roman" w:cs="Times New Roman"/>
                <w:color w:val="000000"/>
                <w:sz w:val="8"/>
                <w:szCs w:val="8"/>
              </w:rPr>
              <w:t xml:space="preserve"> 21%. AE included including creatinine and LF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Miltefosine cure rate was lower than historic antimony cure rates of &gt;90%; Miltefosine is a useful PO agent against CL due to L. panamensis in Colombia, but not against L. braziliensis in Guatema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 out of 133 (6%);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artínez 1992 </w:t>
            </w:r>
            <w:r w:rsidRPr="00CF57E4">
              <w:rPr>
                <w:rFonts w:ascii="Times New Roman" w:hAnsi="Times New Roman" w:cs="Times New Roman"/>
                <w:b/>
                <w:bCs/>
                <w:color w:val="000000"/>
                <w:sz w:val="8"/>
                <w:szCs w:val="8"/>
              </w:rPr>
              <w:fldChar w:fldCharType="begin">
                <w:fldData xml:space="preserve">PEVuZE5vdGU+PENpdGU+PEF1dGhvcj5NYXJ0aW5lejwvQXV0aG9yPjxZZWFyPjE5OTI8L1llYXI+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YXJ0aW5lejwvQXV0aG9yPjxZZWFyPjE5OTI8L1llYXI+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1" w:tooltip="Martinez, 1992 #3049" w:history="1">
              <w:r w:rsidR="00B64882" w:rsidRPr="00CF57E4">
                <w:rPr>
                  <w:rFonts w:ascii="Times New Roman" w:hAnsi="Times New Roman" w:cs="Times New Roman"/>
                  <w:b/>
                  <w:bCs/>
                  <w:noProof/>
                  <w:color w:val="000000"/>
                  <w:sz w:val="8"/>
                  <w:szCs w:val="8"/>
                </w:rPr>
                <w:t>2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5 &amp; 33 &amp; 35 &amp; 17</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via isoenzyme typ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1-40, predominantly male, 1-3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25): Allopurinol 20 mg/kg PO daily x 15 days; T3(n=35): Allopurinol 20 mg/kg PO daily x 15 days &amp; MA 20 mg/kg IV daily x 15 days; </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33): MA 20 mg/kg IV daily  x 15 days; T4(n=17) : no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 Secondary: % remiss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epithelialisation at 3 months without recurrence by 1 y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rate in T2 was 36%. The addition of allopurinol in T3 increased cure rate to 74% (p&lt;0.001). Cure rate with allopurinol alone (T1) was 80% (p&lt;0.001). No cures in T4. Only minor AE were reported. </w:t>
            </w:r>
          </w:p>
        </w:tc>
        <w:tc>
          <w:tcPr>
            <w:tcW w:w="475" w:type="dxa"/>
          </w:tcPr>
          <w:p w:rsidR="00CF57E4" w:rsidRPr="00CF57E4" w:rsidRDefault="00CF57E4" w:rsidP="00B64882">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rates were significantly higher in the oral allopurinol group</w:t>
            </w:r>
            <w:r w:rsidRPr="00CF57E4">
              <w:rPr>
                <w:rFonts w:ascii="Times New Roman" w:hAnsi="Times New Roman" w:cs="Times New Roman"/>
                <w:color w:val="000000"/>
                <w:sz w:val="8"/>
                <w:szCs w:val="8"/>
              </w:rPr>
              <w:br/>
              <w:t>compared with the MA group. There was no significant difference</w:t>
            </w:r>
            <w:r w:rsidRPr="00CF57E4">
              <w:rPr>
                <w:rFonts w:ascii="Times New Roman" w:hAnsi="Times New Roman" w:cs="Times New Roman"/>
                <w:color w:val="000000"/>
                <w:sz w:val="8"/>
                <w:szCs w:val="8"/>
              </w:rPr>
              <w:br/>
              <w:t>in cure rates between oral allopurinol alone and oral allopurinol in</w:t>
            </w:r>
            <w:r w:rsidRPr="00CF57E4">
              <w:rPr>
                <w:rFonts w:ascii="Times New Roman" w:hAnsi="Times New Roman" w:cs="Times New Roman"/>
                <w:color w:val="000000"/>
                <w:sz w:val="8"/>
                <w:szCs w:val="8"/>
              </w:rPr>
              <w:br/>
              <w:t xml:space="preserve">combination with MA. The efficacy of allopurinol alone appears to be as good as in combination. </w:t>
            </w:r>
            <w:r w:rsidRPr="00CF57E4">
              <w:rPr>
                <w:rFonts w:ascii="Times New Roman" w:hAnsi="Times New Roman" w:cs="Times New Roman"/>
                <w:sz w:val="8"/>
                <w:szCs w:val="8"/>
              </w:rPr>
              <w:t xml:space="preserve">The validity of these conclusions have been questioned </w:t>
            </w:r>
            <w:r w:rsidRPr="00CF57E4">
              <w:rPr>
                <w:rFonts w:ascii="Times New Roman" w:hAnsi="Times New Roman" w:cs="Times New Roman"/>
                <w:sz w:val="8"/>
                <w:szCs w:val="8"/>
              </w:rPr>
              <w:fldChar w:fldCharType="begin">
                <w:fldData xml:space="preserve">PEVuZE5vdGU+PENpdGU+PEF1dGhvcj5NYXJ0aW5lejwvQXV0aG9yPjxZZWFyPjE5OTI8L1llYXI+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</w:fldData>
              </w:fldChar>
            </w:r>
            <w:r w:rsidRPr="00CF57E4">
              <w:rPr>
                <w:rFonts w:ascii="Times New Roman" w:hAnsi="Times New Roman" w:cs="Times New Roman"/>
                <w:sz w:val="8"/>
                <w:szCs w:val="8"/>
              </w:rPr>
              <w:instrText xml:space="preserve"> ADDIN EN.CITE </w:instrText>
            </w:r>
            <w:r w:rsidRPr="00CF57E4">
              <w:rPr>
                <w:rFonts w:ascii="Times New Roman" w:hAnsi="Times New Roman" w:cs="Times New Roman"/>
                <w:sz w:val="8"/>
                <w:szCs w:val="8"/>
              </w:rPr>
              <w:fldChar w:fldCharType="begin">
                <w:fldData xml:space="preserve">PEVuZE5vdGU+PENpdGU+PEF1dGhvcj5NYXJ0aW5lejwvQXV0aG9yPjxZZWFyPjE5OTI8L1llYXI+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</w:fldData>
              </w:fldChar>
            </w:r>
            <w:r w:rsidRPr="00CF57E4">
              <w:rPr>
                <w:rFonts w:ascii="Times New Roman" w:hAnsi="Times New Roman" w:cs="Times New Roman"/>
                <w:sz w:val="8"/>
                <w:szCs w:val="8"/>
              </w:rPr>
              <w:instrText xml:space="preserve"> ADDIN EN.CITE.DATA </w:instrText>
            </w:r>
            <w:r w:rsidRPr="00CF57E4">
              <w:rPr>
                <w:rFonts w:ascii="Times New Roman" w:hAnsi="Times New Roman" w:cs="Times New Roman"/>
                <w:sz w:val="8"/>
                <w:szCs w:val="8"/>
              </w:rPr>
            </w:r>
            <w:r w:rsidRPr="00CF57E4">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Pr="00CF57E4">
              <w:rPr>
                <w:rFonts w:ascii="Times New Roman" w:hAnsi="Times New Roman" w:cs="Times New Roman"/>
                <w:noProof/>
                <w:sz w:val="8"/>
                <w:szCs w:val="8"/>
              </w:rPr>
              <w:t>[</w:t>
            </w:r>
            <w:hyperlink w:anchor="_ENREF_21" w:tooltip="Martinez, 1992 #3049" w:history="1">
              <w:r w:rsidR="00B64882" w:rsidRPr="00CF57E4">
                <w:rPr>
                  <w:rFonts w:ascii="Times New Roman" w:hAnsi="Times New Roman" w:cs="Times New Roman"/>
                  <w:noProof/>
                  <w:sz w:val="8"/>
                  <w:szCs w:val="8"/>
                </w:rPr>
                <w:t>21</w:t>
              </w:r>
            </w:hyperlink>
            <w:r w:rsidRPr="00CF57E4">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age of participa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ll groups randomized; Allopurinol alone and the group that received no treatment were self-selec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to 1994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Soto&lt;/Author&gt;&lt;Year&gt;1994&lt;/Year&gt;&lt;RecNum&gt;5304&lt;/RecNum&gt;&lt;DisplayText&gt;[22]&lt;/DisplayText&gt;&lt;record&gt;&lt;rec-number&gt;5304&lt;/rec-number&gt;&lt;foreign-keys&gt;&lt;key app="EN" db-id="2tafwvxz0fver0ev9enpd5s125ze2ws9fptv"&gt;5304&lt;/key&gt;&lt;/foreign-keys&gt;&lt;ref-type name="Journal Article"&gt;17&lt;/ref-type&gt;&lt;contributors&gt;&lt;authors&gt;&lt;author&gt;Soto, J.&lt;/author&gt;&lt;author&gt;Buffet, P.&lt;/author&gt;&lt;author&gt;Grogl, M.&lt;/author&gt;&lt;author&gt;Berman, J.&lt;/author&gt;&lt;/authors&gt;&lt;/contributors&gt;&lt;auth-address&gt;Bogota Military Hospital, Colombia.&lt;/auth-address&gt;&lt;titles&gt;&lt;title&gt;Successful treatment of Colombian cutaneous leishmaniasis with four injections of pentamidine&lt;/title&gt;&lt;secondary-title&gt;The American journal of tropical medicine and hygiene&lt;/secondary-title&gt;&lt;alt-title&gt;Am J Trop Med Hyg&lt;/alt-title&gt;&lt;/titles&gt;&lt;periodical&gt;&lt;full-title&gt;The American journal of tropical medicine and hygiene&lt;/full-title&gt;&lt;/periodical&gt;&lt;alt-periodical&gt;&lt;full-title&gt;Am J Trop Med Hyg&lt;/full-title&gt;&lt;/alt-periodical&gt;&lt;pages&gt;107-11&lt;/pages&gt;&lt;volume&gt;50&lt;/volume&gt;&lt;number&gt;1&lt;/number&gt;&lt;edition&gt;1994/01/01&lt;/edition&gt;&lt;keywords&gt;&lt;keyword&gt;Adult&lt;/keyword&gt;&lt;keyword&gt;Cohort Studies&lt;/keyword&gt;&lt;keyword&gt;Colombia&lt;/keyword&gt;&lt;keyword&gt;Follow-Up Studies&lt;/keyword&gt;&lt;keyword&gt;Humans&lt;/keyword&gt;&lt;keyword&gt;Leishmaniasis, Cutaneous/*drug therapy/pathology&lt;/keyword&gt;&lt;keyword&gt;Middle Aged&lt;/keyword&gt;&lt;keyword&gt;Pentamidine/administration &amp;amp; dosage/adverse effects/*therapeutic use&lt;/keyword&gt;&lt;keyword&gt;Treatment Outcome&lt;/keyword&gt;&lt;/keywords&gt;&lt;dates&gt;&lt;year&gt;1994&lt;/year&gt;&lt;pub-dates&gt;&lt;date&gt;Jan&lt;/date&gt;&lt;/pub-dates&gt;&lt;/dates&gt;&lt;isbn&gt;0002-9637 (Print)&amp;#xD;0002-9637 (Linking)&lt;/isbn&gt;&lt;accession-num&gt;8304565&lt;/accession-num&gt;&lt;work-type&gt;Clinical Trial&amp;#xD;Controlled Clinical Trial&lt;/work-type&gt;&lt;urls&gt;&lt;related-urls&gt;&lt;url&gt;http://www.ncbi.nlm.nih.gov/pubmed/8304565&lt;/url&gt;&lt;/related-urls&gt;&lt;/urls&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2" w:tooltip="Soto, 1994 #5304" w:history="1">
              <w:r w:rsidR="00B64882" w:rsidRPr="00CF57E4">
                <w:rPr>
                  <w:rFonts w:ascii="Times New Roman" w:hAnsi="Times New Roman" w:cs="Times New Roman"/>
                  <w:b/>
                  <w:bCs/>
                  <w:noProof/>
                  <w:color w:val="000000"/>
                  <w:sz w:val="8"/>
                  <w:szCs w:val="8"/>
                </w:rPr>
                <w:t>2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 and isoenzyme typing (30/9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 (30/9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60, military personne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0): paromomycin sulphate 12 mg/kg IM daily x 7 days; T2(n=30): paromomycin sulphate 12 mg/kg IM daily x 14 days; T3(n=30): paromomycin sulphate 18 mg/kg IM daily x 14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 Secondary: advers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healed lesion within 1.5 months, without relapse at 12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rates were 10%, 45%, and 50% respectively for T1, T2, and T3</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Parenteral paromomycin alone was less likely to be successful in the treatment of CL than MCL (for which a 74% cure rate has been reported); further trials might consider the combination of paromomycin with other anti-leishmanial drug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 out of 90 (1.1%);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3rd group was added later in the study and the final 40 patients</w:t>
            </w:r>
            <w:r w:rsidRPr="00CF57E4">
              <w:rPr>
                <w:rFonts w:ascii="Times New Roman" w:hAnsi="Times New Roman" w:cs="Times New Roman"/>
                <w:color w:val="000000"/>
                <w:sz w:val="8"/>
                <w:szCs w:val="8"/>
              </w:rPr>
              <w:br/>
              <w:t>were randomly allocated to the three groups</w:t>
            </w:r>
            <w:r w:rsidRPr="00CF57E4">
              <w:rPr>
                <w:rFonts w:ascii="Times New Roman" w:hAnsi="Times New Roman" w:cs="Times New Roman"/>
                <w:color w:val="000000"/>
                <w:sz w:val="8"/>
                <w:szCs w:val="8"/>
              </w:rPr>
              <w:br/>
              <w:t>in the ratio 5:5:3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artínez 1997 </w:t>
            </w:r>
            <w:r w:rsidRPr="00CF57E4">
              <w:rPr>
                <w:rFonts w:ascii="Times New Roman" w:hAnsi="Times New Roman" w:cs="Times New Roman"/>
                <w:b/>
                <w:bCs/>
                <w:color w:val="000000"/>
                <w:sz w:val="8"/>
                <w:szCs w:val="8"/>
              </w:rPr>
              <w:fldChar w:fldCharType="begin">
                <w:fldData xml:space="preserve">PEVuZE5vdGU+PENpdGU+PEF1dGhvcj5NYXJ0aW5lejwvQXV0aG9yPjxZZWFyPjE5OTc8L1llYXI+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Y1LTk8L3BhZ2VzPjx2b2x1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YXJ0aW5lejwvQXV0aG9yPjxZZWFyPjE5OTc8L1llYXI+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MTY1LTk8L3BhZ2VzPjx2b2x1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3" w:tooltip="Martinez, 1997 #3048" w:history="1">
              <w:r w:rsidR="00B64882" w:rsidRPr="00CF57E4">
                <w:rPr>
                  <w:rFonts w:ascii="Times New Roman" w:hAnsi="Times New Roman" w:cs="Times New Roman"/>
                  <w:b/>
                  <w:bCs/>
                  <w:noProof/>
                  <w:color w:val="000000"/>
                  <w:sz w:val="8"/>
                  <w:szCs w:val="8"/>
                </w:rPr>
                <w:t>2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via isoenzyme typ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Microscopy or culture and intra-dermal skin tes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57, 47% were farmers, 35% were</w:t>
            </w:r>
            <w:r w:rsidRPr="00CF57E4">
              <w:rPr>
                <w:rFonts w:ascii="Times New Roman" w:hAnsi="Times New Roman" w:cs="Times New Roman"/>
                <w:color w:val="000000"/>
                <w:sz w:val="8"/>
                <w:szCs w:val="8"/>
              </w:rPr>
              <w:br/>
              <w:t>soldier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51): Allopurinol 20 mg/kg PO daily x 15 days &amp; SSG 20 mg/kg IV daily x 15 days; </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49): SSG 20mg/kg IV daily x 15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 Secondary: % remission and advers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epithelialisation at 3 months without recurrence by 1 y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observed in 39% in T2. The addition of allopurinol (T1) increased the cure rate to 71% (p=0.005). AE included chemical hepatitis with allopurinol.</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combination of allopurinol and SSG was significantly more effective than SSG alone. The data support the use of allopurinol as an inexpensive, orally administered agent that can be used as an adjunc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 out of 100 (3%);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master list generated by compute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Vélez 1997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Velez&lt;/Author&gt;&lt;Year&gt;1997&lt;/Year&gt;&lt;RecNum&gt;3153&lt;/RecNum&gt;&lt;DisplayText&gt;[24]&lt;/DisplayText&gt;&lt;record&gt;&lt;rec-number&gt;3153&lt;/rec-number&gt;&lt;foreign-keys&gt;&lt;key app="EN" db-id="2tafwvxz0fver0ev9enpd5s125ze2ws9fptv"&gt;3153&lt;/key&gt;&lt;/foreign-keys&gt;&lt;ref-type name="Journal Article"&gt;17&lt;/ref-type&gt;&lt;contributors&gt;&lt;authors&gt;&lt;author&gt;Velez, I.&lt;/author&gt;&lt;author&gt;Agudelo, S.&lt;/author&gt;&lt;author&gt;Hendrickx, E.&lt;/author&gt;&lt;author&gt;Puerta, J.&lt;/author&gt;&lt;author&gt;Grogl, M.&lt;/author&gt;&lt;author&gt;Modabber, F.&lt;/author&gt;&lt;author&gt;Berman, J.&lt;/author&gt;&lt;/authors&gt;&lt;/contributors&gt;&lt;auth-address&gt;PECET, Universidad de Antioquia, Madellin, Colombia.&lt;/auth-address&gt;&lt;titles&gt;&lt;title&gt;Inefficacy of allopurinol as monotherapy for Colombian cutaneous leishmaniasis. A randomized, controlled trial&lt;/title&gt;&lt;secondary-title&gt;Ann Intern Med&lt;/secondary-title&gt;&lt;alt-title&gt;Annals of internal medicine&lt;/alt-title&gt;&lt;/titles&gt;&lt;periodical&gt;&lt;full-title&gt;Annals of internal medicine&lt;/full-title&gt;&lt;abbr-1&gt;Ann Intern Med&lt;/abbr-1&gt;&lt;/periodical&gt;&lt;alt-periodical&gt;&lt;full-title&gt;Annals of internal medicine&lt;/full-title&gt;&lt;abbr-1&gt;Ann Intern Med&lt;/abbr-1&gt;&lt;/alt-periodical&gt;&lt;pages&gt;232-6&lt;/pages&gt;&lt;volume&gt;126&lt;/volume&gt;&lt;number&gt;3&lt;/number&gt;&lt;edition&gt;1997/02/01&lt;/edition&gt;&lt;keywords&gt;&lt;keyword&gt;Adult&lt;/keyword&gt;&lt;keyword&gt;Allopurinol/adverse effects/*therapeutic use&lt;/keyword&gt;&lt;keyword&gt;Antimetabolites/adverse effects/*therapeutic use&lt;/keyword&gt;&lt;keyword&gt;Antimony/therapeutic use&lt;/keyword&gt;&lt;keyword&gt;Antiprotozoal Agents/adverse effects/*therapeutic use&lt;/keyword&gt;&lt;keyword&gt;Female&lt;/keyword&gt;&lt;keyword&gt;Follow-Up Studies&lt;/keyword&gt;&lt;keyword&gt;Humans&lt;/keyword&gt;&lt;keyword&gt;Leishmaniasis, Cutaneous/*drug therapy&lt;/keyword&gt;&lt;keyword&gt;Male&lt;/keyword&gt;&lt;keyword&gt;Meglumine/therapeutic use&lt;/keyword&gt;&lt;keyword&gt;Organometallic Compounds/therapeutic use&lt;/keyword&gt;&lt;keyword&gt;Treatment Failure&lt;/keyword&gt;&lt;/keywords&gt;&lt;dates&gt;&lt;year&gt;1997&lt;/year&gt;&lt;pub-dates&gt;&lt;date&gt;Feb 1&lt;/date&gt;&lt;/pub-dates&gt;&lt;/dates&gt;&lt;isbn&gt;0003-4819 (Print)&amp;#xD;0003-4819&lt;/isbn&gt;&lt;accession-num&gt;9027276&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4" w:tooltip="Velez, 1997 #3153" w:history="1">
              <w:r w:rsidR="00B64882" w:rsidRPr="00CF57E4">
                <w:rPr>
                  <w:rFonts w:ascii="Times New Roman" w:hAnsi="Times New Roman" w:cs="Times New Roman"/>
                  <w:b/>
                  <w:bCs/>
                  <w:noProof/>
                  <w:color w:val="000000"/>
                  <w:sz w:val="8"/>
                  <w:szCs w:val="8"/>
                </w:rPr>
                <w:t>24</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8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1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6-60, </w:t>
            </w:r>
            <w:r w:rsidRPr="00CF57E4">
              <w:rPr>
                <w:rFonts w:ascii="Times New Roman" w:hAnsi="Times New Roman" w:cs="Times New Roman"/>
                <w:sz w:val="8"/>
                <w:szCs w:val="8"/>
              </w:rPr>
              <w:t xml:space="preserve">mean 3 lesions.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60): Allopurinol 300 mg PO x 28 days; T2(n=56): placebo PO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3(n=66): MA 20 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 Secondary: % remission and advers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epithelialisation at 3 months without recurrence by 1 y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observed in 18/55 (33%) in T1, 17/46 (37%) in T2, 52/56 (93%</w:t>
            </w:r>
            <w:proofErr w:type="gramStart"/>
            <w:r w:rsidRPr="00CF57E4">
              <w:rPr>
                <w:rFonts w:ascii="Times New Roman" w:hAnsi="Times New Roman" w:cs="Times New Roman"/>
                <w:color w:val="000000"/>
                <w:sz w:val="8"/>
                <w:szCs w:val="8"/>
              </w:rPr>
              <w:t>)  in</w:t>
            </w:r>
            <w:proofErr w:type="gramEnd"/>
            <w:r w:rsidRPr="00CF57E4">
              <w:rPr>
                <w:rFonts w:ascii="Times New Roman" w:hAnsi="Times New Roman" w:cs="Times New Roman"/>
                <w:color w:val="000000"/>
                <w:sz w:val="8"/>
                <w:szCs w:val="8"/>
              </w:rPr>
              <w:t xml:space="preserve"> T3 (P&lt;0.001). AE included myalgias, arthralgias, anorexia, nausea, and headache in patients receiving MA.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lopurinol monotherapy had no effect on Colombian cutaneous disease primarily caused by 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0 out of 187 (16%);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blinded (except patients in MA grou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to 1998 </w:t>
            </w:r>
            <w:r w:rsidRPr="00CF57E4">
              <w:rPr>
                <w:rFonts w:ascii="Times New Roman" w:hAnsi="Times New Roman" w:cs="Times New Roman"/>
                <w:b/>
                <w:bCs/>
                <w:color w:val="000000"/>
                <w:sz w:val="8"/>
                <w:szCs w:val="8"/>
              </w:rPr>
              <w:fldChar w:fldCharType="begin">
                <w:fldData xml:space="preserve">PEVuZE5vdGU+PENpdGU+PEF1dGhvcj5Tb3RvPC9BdXRob3I+PFllYXI+MTk5ODwvWWVhcj48UmVj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i04PC9wYWdlcz48dm9sdW1lPjI2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b3RvPC9BdXRob3I+PFllYXI+MTk5ODwvWWVhcj48UmVj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i04PC9wYWdlcz48dm9sdW1lPjI2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5" w:tooltip="Soto, 1998 #3133" w:history="1">
              <w:r w:rsidR="00B64882" w:rsidRPr="00CF57E4">
                <w:rPr>
                  <w:rFonts w:ascii="Times New Roman" w:hAnsi="Times New Roman" w:cs="Times New Roman"/>
                  <w:b/>
                  <w:bCs/>
                  <w:noProof/>
                  <w:color w:val="000000"/>
                  <w:sz w:val="8"/>
                  <w:szCs w:val="8"/>
                </w:rPr>
                <w:t>25</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typing (in the 69/150 positive cultur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20/69)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49/69)</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60, mean of 1.4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59): 15% paromomycin sulphate in 12% MBCL x </w:t>
            </w:r>
            <w:r w:rsidRPr="00CF57E4">
              <w:rPr>
                <w:rFonts w:ascii="Times New Roman" w:hAnsi="Times New Roman" w:cs="Times New Roman"/>
                <w:color w:val="000000"/>
                <w:sz w:val="8"/>
                <w:szCs w:val="8"/>
              </w:rPr>
              <w:lastRenderedPageBreak/>
              <w:t>10 days &amp; MA 20 mg/kg IV daily x 7 days; T3(n=31): 15% paromomycin sulphate in 12% MBCL x 10 days &amp; MA 20 mg/kg IV daily x 3 day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T2(n=30): MA 20 mg/kg IV daily x 7 days &amp; topical placebo x </w:t>
            </w:r>
            <w:r w:rsidRPr="00CF57E4">
              <w:rPr>
                <w:rFonts w:ascii="Times New Roman" w:hAnsi="Times New Roman" w:cs="Times New Roman"/>
                <w:color w:val="000000"/>
                <w:sz w:val="8"/>
                <w:szCs w:val="8"/>
              </w:rPr>
              <w:lastRenderedPageBreak/>
              <w:t>10 days; T4(n=31): MA 2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Primary: % cure at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all lesions without relaps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rates were 58%, 53%, 20%, and 84% for T1, T2, T3, and T4 respectivel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10 days of treatment with paromomycin/MBCL did not augment the response of CL compared to a short-course of treatment with meglumine antimoniat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 out of 150 (1.3%);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blind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assigned in unequal allocation</w:t>
            </w:r>
            <w:r w:rsidRPr="00CF57E4">
              <w:rPr>
                <w:rFonts w:ascii="Times New Roman" w:hAnsi="Times New Roman" w:cs="Times New Roman"/>
                <w:color w:val="000000"/>
                <w:sz w:val="8"/>
                <w:szCs w:val="8"/>
              </w:rPr>
              <w:br/>
              <w:t>(2:1:1: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Palacios 2001</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QYWxhY2lvczwvQXV0aG9yPjxZZWFyPjIwMDE8L1llYXI+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==
</w:fldData>
              </w:fldChar>
            </w:r>
            <w:r w:rsidRPr="00CF57E4">
              <w:rPr>
                <w:rFonts w:ascii="Times New Roman" w:hAnsi="Times New Roman" w:cs="Times New Roman"/>
                <w:b/>
                <w:bCs/>
                <w:i/>
                <w:iCs/>
                <w:color w:val="000000"/>
                <w:sz w:val="8"/>
                <w:szCs w:val="8"/>
              </w:rPr>
              <w:instrText xml:space="preserve"> ADDIN EN.CITE </w:instrText>
            </w:r>
            <w:r w:rsidRPr="00CF57E4">
              <w:rPr>
                <w:rFonts w:ascii="Times New Roman" w:hAnsi="Times New Roman" w:cs="Times New Roman"/>
                <w:b/>
                <w:bCs/>
                <w:i/>
                <w:iCs/>
                <w:color w:val="000000"/>
                <w:sz w:val="8"/>
                <w:szCs w:val="8"/>
              </w:rPr>
              <w:fldChar w:fldCharType="begin">
                <w:fldData xml:space="preserve">PEVuZE5vdGU+PENpdGU+PEF1dGhvcj5QYWxhY2lvczwvQXV0aG9yPjxZZWFyPjIwMDE8L1llYXI+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==
</w:fldData>
              </w:fldChar>
            </w:r>
            <w:r w:rsidRPr="00CF57E4">
              <w:rPr>
                <w:rFonts w:ascii="Times New Roman" w:hAnsi="Times New Roman" w:cs="Times New Roman"/>
                <w:b/>
                <w:bCs/>
                <w:i/>
                <w:iCs/>
                <w:color w:val="000000"/>
                <w:sz w:val="8"/>
                <w:szCs w:val="8"/>
              </w:rPr>
              <w:instrText xml:space="preserve"> ADDIN EN.CITE.DATA </w:instrText>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26" w:tooltip="Palacios, 2001 #1824" w:history="1">
              <w:r w:rsidR="00B64882" w:rsidRPr="00CF57E4">
                <w:rPr>
                  <w:rFonts w:ascii="Times New Roman" w:hAnsi="Times New Roman" w:cs="Times New Roman"/>
                  <w:b/>
                  <w:bCs/>
                  <w:i/>
                  <w:iCs/>
                  <w:noProof/>
                  <w:color w:val="000000"/>
                  <w:sz w:val="8"/>
                  <w:szCs w:val="8"/>
                </w:rPr>
                <w:t>26</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8</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 and isoenzyme typ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84/88)</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4/88)</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ere predominantly pediatric, with a median of 2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68): MA 20 mg/kg IM daily x 10 days; T2(n=68): MA 20 mg/kg IM days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re-epithelialisation of the all lesions at 13 weeks without relapses at 1 y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Efficacy of MA for a 10 day treatment was 61% compared to 67% for 20 days; there was significantly lower clinical response for children &lt;5 years in both the 10 day(11%) and 20 day (25%) groups, compared with patients aged 5-14 years (67% and 75%) and 15+ years (81% and 83%)</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Overall efficacy of 10 day vs 20 day MA was similar; low efficacy rates largely explained by poor response in children compared to adul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size and presence of adenopath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4 out of 136 (39.7%);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blinded (examiners onl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permuted</w:t>
            </w:r>
            <w:r w:rsidRPr="00CF57E4">
              <w:rPr>
                <w:rFonts w:ascii="Times New Roman" w:hAnsi="Times New Roman" w:cs="Times New Roman"/>
                <w:color w:val="000000"/>
                <w:sz w:val="8"/>
                <w:szCs w:val="8"/>
              </w:rPr>
              <w:br/>
              <w:t>block randomis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to 2002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Soto&lt;/Author&gt;&lt;Year&gt;2002&lt;/Year&gt;&lt;RecNum&gt;3139&lt;/RecNum&gt;&lt;DisplayText&gt;[27]&lt;/DisplayText&gt;&lt;record&gt;&lt;rec-number&gt;3139&lt;/rec-number&gt;&lt;foreign-keys&gt;&lt;key app="EN" db-id="2tafwvxz0fver0ev9enpd5s125ze2ws9fptv"&gt;3139&lt;/key&gt;&lt;/foreign-keys&gt;&lt;ref-type name="Journal Article"&gt;17&lt;/ref-type&gt;&lt;contributors&gt;&lt;authors&gt;&lt;author&gt;Soto, J. M.&lt;/author&gt;&lt;author&gt;Toledo, J. T.&lt;/author&gt;&lt;author&gt;Gutierrez, P.&lt;/author&gt;&lt;author&gt;Arboleda, M.&lt;/author&gt;&lt;author&gt;Nicholls, R. S.&lt;/author&gt;&lt;author&gt;Padilla, J. R.&lt;/author&gt;&lt;author&gt;Berman, J. D.&lt;/author&gt;&lt;author&gt;English, C. K.&lt;/author&gt;&lt;author&gt;Grogl, M.&lt;/author&gt;&lt;/authors&gt;&lt;/contributors&gt;&lt;auth-address&gt;Consorcio de Investigaciones Bioclinicas CIBIC, Bogota, Colombia.&lt;/auth-address&gt;&lt;titles&gt;&lt;title&gt;Treatment of cutaneous leishmaniasis with a topical antileishmanial drug (WR279396): phase 2 pilot study&lt;/title&gt;&lt;secondary-title&gt;Am J Trop Med Hyg&lt;/secondary-title&gt;&lt;alt-title&gt;The American journal of tropical medicine and hygiene&lt;/alt-title&gt;&lt;/titles&gt;&lt;periodical&gt;&lt;full-title&gt;Am J Trop Med Hyg&lt;/full-title&gt;&lt;/periodical&gt;&lt;alt-periodical&gt;&lt;full-title&gt;The American journal of tropical medicine and hygiene&lt;/full-title&gt;&lt;/alt-periodical&gt;&lt;pages&gt;147-51&lt;/pages&gt;&lt;volume&gt;66&lt;/volume&gt;&lt;number&gt;2&lt;/number&gt;&lt;edition&gt;2002/07/24&lt;/edition&gt;&lt;keywords&gt;&lt;keyword&gt;Administration, Cutaneous&lt;/keyword&gt;&lt;keyword&gt;Adult&lt;/keyword&gt;&lt;keyword&gt;Aminoglycosides/administration &amp;amp; dosage/*therapeutic use&lt;/keyword&gt;&lt;keyword&gt;Antiprotozoal Agents/administration &amp;amp; dosage/*therapeutic use&lt;/keyword&gt;&lt;keyword&gt;Female&lt;/keyword&gt;&lt;keyword&gt;Humans&lt;/keyword&gt;&lt;keyword&gt;Leishmaniasis, Cutaneous/*drug therapy/pathology&lt;/keyword&gt;&lt;keyword&gt;Male&lt;/keyword&gt;&lt;keyword&gt;Pilot Projects&lt;/keyword&gt;&lt;keyword&gt;Treatment Outcome&lt;/keyword&gt;&lt;/keywords&gt;&lt;dates&gt;&lt;year&gt;2002&lt;/year&gt;&lt;pub-dates&gt;&lt;date&gt;Feb&lt;/date&gt;&lt;/pub-dates&gt;&lt;/dates&gt;&lt;isbn&gt;0002-9637 (Print)&amp;#xD;0002-9637&lt;/isbn&gt;&lt;accession-num&gt;12135285&lt;/accession-num&gt;&lt;urls&gt;&lt;related-urls&gt;&lt;url&gt;http://www.ajtmh.org/content/66/2/147.full.pdf&lt;/url&gt;&lt;/related-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7" w:tooltip="Soto, 2002 #3139" w:history="1">
              <w:r w:rsidR="00B64882" w:rsidRPr="00CF57E4">
                <w:rPr>
                  <w:rFonts w:ascii="Times New Roman" w:hAnsi="Times New Roman" w:cs="Times New Roman"/>
                  <w:b/>
                  <w:bCs/>
                  <w:noProof/>
                  <w:color w:val="000000"/>
                  <w:sz w:val="8"/>
                  <w:szCs w:val="8"/>
                </w:rPr>
                <w:t>2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3 &amp; 1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 (only in 5/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detected in 5/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linically diagnosed by examination, culture (only 5/45 successfu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ere all male soldiers, mean aged 25 years, mean 1.6 lesions, 26% had failed 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3): Paromomycin in WR279396 x 20 days; T2(n=12): topical placebo x 20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70 days; Secondary: adverse events; Tertiary: speed of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100% re-epithelialisation of the lesion without relapse by the 6-month follow-up</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17/28 (61%) of T1patients were cured; 5/9 (55%) of T2 patients were cured (p=0.9); mean time to lesion cure was 35 days in T1 and 56 days in T2 (p=0.04); WR-group, 55%  had</w:t>
            </w:r>
            <w:r w:rsidRPr="00CF57E4">
              <w:rPr>
                <w:rFonts w:ascii="Times New Roman" w:hAnsi="Times New Roman" w:cs="Times New Roman"/>
                <w:color w:val="000000"/>
                <w:sz w:val="8"/>
                <w:szCs w:val="8"/>
              </w:rPr>
              <w:br/>
              <w:t>mild local reactions for 3.6 days, while 33% in placebo-group</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WR279396 (a topical formulation of aminoglycosides) significantly accelerated cure time, but was not statistically more effective than placebo</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 out of 45 (17.8%);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blinded (examiners onl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2:1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Lopez-Jaramillo  2010 </w:t>
            </w:r>
            <w:r w:rsidRPr="00CF57E4">
              <w:rPr>
                <w:rFonts w:ascii="Times New Roman" w:hAnsi="Times New Roman" w:cs="Times New Roman"/>
                <w:b/>
                <w:bCs/>
                <w:color w:val="000000"/>
                <w:sz w:val="8"/>
                <w:szCs w:val="8"/>
              </w:rPr>
              <w:fldChar w:fldCharType="begin">
                <w:fldData xml:space="preserve">PEVuZE5vdGU+PENpdGU+PEF1dGhvcj5Mb3Blei1KYXJhbWlsbG88L0F1dGhvcj48WWVhcj4yMDEw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Mb3Blei1KYXJhbWlsbG88L0F1dGhvcj48WWVhcj4yMDEw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8" w:tooltip="Lopez-Jaramillo, 2010 #3040" w:history="1">
              <w:r w:rsidR="00B64882" w:rsidRPr="00CF57E4">
                <w:rPr>
                  <w:rFonts w:ascii="Times New Roman" w:hAnsi="Times New Roman" w:cs="Times New Roman"/>
                  <w:b/>
                  <w:bCs/>
                  <w:noProof/>
                  <w:color w:val="000000"/>
                  <w:sz w:val="8"/>
                  <w:szCs w:val="8"/>
                </w:rPr>
                <w:t>2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9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9-5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2(n=88): nitric oxide releasing patch &amp; placebo IM x 20 days </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90): MA 20 mg/kg IM daily and placebo patch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was defined as complete re-epithelialisation of the ulcer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he cure rates were 94.8% for MA compared with 37.1% for NO. A significantly lower frequency of non-serious adverse events and abnormal serum markers were observed in patients treated with NO.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reatment of CL with NO resulted in a lower effectiveness compared with Glucantime; however, the low frequency of adverse events and the facility of topic administration justify the development of new generations of NO systems for the treatment of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 between treatment arm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 out of 178 (19.6%);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generated syste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Velez I 2010 </w:t>
            </w:r>
            <w:r w:rsidRPr="00CF57E4">
              <w:rPr>
                <w:rFonts w:ascii="Times New Roman" w:hAnsi="Times New Roman" w:cs="Times New Roman"/>
                <w:b/>
                <w:bCs/>
                <w:color w:val="000000"/>
                <w:sz w:val="8"/>
                <w:szCs w:val="8"/>
              </w:rPr>
              <w:fldChar w:fldCharType="begin">
                <w:fldData xml:space="preserve">PEVuZE5vdGU+PENpdGU+PEF1dGhvcj5WZWxlejwvQXV0aG9yPjxZZWFyPjIwMTA8L1llYXI+PFJl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WZWxlejwvQXV0aG9yPjxZZWFyPjIwMTA8L1llYXI+PFJl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29" w:tooltip="Velez, 2010 #3154" w:history="1">
              <w:r w:rsidR="00B64882" w:rsidRPr="00CF57E4">
                <w:rPr>
                  <w:rFonts w:ascii="Times New Roman" w:hAnsi="Times New Roman" w:cs="Times New Roman"/>
                  <w:b/>
                  <w:bCs/>
                  <w:noProof/>
                  <w:color w:val="000000"/>
                  <w:sz w:val="8"/>
                  <w:szCs w:val="8"/>
                </w:rPr>
                <w:t>29</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43</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38%)</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62%)</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mean age 25 years, male soldiers, mean 1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45): Miltefosine 50 mg PO TID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43): MA 20 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of 6 months; Secondary: assess safety of miltefosine compared to meglumine antimoniat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all ulcers and complete disappearance of the induration up to 3 months, without relapse at 6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efficacy of miltefosine by protocol was 69.8% and 58.6% by intention to treat. For meglumine antimoniate, the efficacy by protocol was 85.1% and 72% by intention to trea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efficacy of MA was statistically superior to that of miltefosine in the treatment of CL in Colombia (P = 0.003). No differences were found in the response to treatment based on the species responsi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 between treatment arm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9 out of 288 (13.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ized block randomiz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Lopez 2012 </w:t>
            </w:r>
            <w:r w:rsidRPr="00CF57E4">
              <w:rPr>
                <w:rFonts w:ascii="Times New Roman" w:hAnsi="Times New Roman" w:cs="Times New Roman"/>
                <w:b/>
                <w:bCs/>
                <w:color w:val="000000"/>
                <w:sz w:val="8"/>
                <w:szCs w:val="8"/>
              </w:rPr>
              <w:fldChar w:fldCharType="begin">
                <w:fldData xml:space="preserve">PEVuZE5vdGU+PENpdGU+PEF1dGhvcj5Mb3BlejwvQXV0aG9yPjxZZWFyPjIwMTI8L1llYXI+PFJl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U4PC9wYWdlcz48dm9sdW1lPjEzPC92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Mb3BlejwvQXV0aG9yPjxZZWFyPjIwMTI8L1llYXI+PFJl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0" w:tooltip="Lopez, 2012 #362" w:history="1">
              <w:r w:rsidR="00B64882" w:rsidRPr="00CF57E4">
                <w:rPr>
                  <w:rFonts w:ascii="Times New Roman" w:hAnsi="Times New Roman" w:cs="Times New Roman"/>
                  <w:b/>
                  <w:bCs/>
                  <w:noProof/>
                  <w:color w:val="000000"/>
                  <w:sz w:val="8"/>
                  <w:szCs w:val="8"/>
                </w:rPr>
                <w:t>30</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FT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4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ll male soldiers (no other demographics provid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49): Thermotherapy (50°C x 30 seconds) x 1 session &amp; fusidic acid ointment x 10 day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43): MA 20 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mplete re-epithelialisation of all ulcers and complete loss of induration up to three months after the end of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he efficacy of thermotherapy was 64% (86/134 patients) by protocol and 58% (86/149) by intention-to-treat. For the meglumine antimoniate group, efficacy by protocol was 85% (103/121 patients) and 72% (103/143) by intention-to-treat. Significant difference.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though the efficacy rate of meglumine antimoniate was greater than that of thermotherapy for the treatment of cutaneous leishmaniasis, the side effects were also greater. This makes us consider thermotherapy as a first line treatment for cutaneous leishmania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table provided (only mentioned that patients balanced, but data not in artic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1 out of 292 (10.6%);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generated list in blocks of eigh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Rubiano 2012 </w:t>
            </w:r>
            <w:r w:rsidRPr="00CF57E4">
              <w:rPr>
                <w:rFonts w:ascii="Times New Roman" w:hAnsi="Times New Roman" w:cs="Times New Roman"/>
                <w:b/>
                <w:bCs/>
                <w:color w:val="000000"/>
                <w:sz w:val="8"/>
                <w:szCs w:val="8"/>
              </w:rPr>
              <w:fldChar w:fldCharType="begin">
                <w:fldData xml:space="preserve">PEVuZE5vdGU+PENpdGU+PEF1dGhvcj5SdWJpYW5vPC9BdXRob3I+PFllYXI+MjAxMjwvWWVhcj48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Y4NC05MjwvcGFnZXM+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SdWJpYW5vPC9BdXRob3I+PFllYXI+MjAxMjwvWWVhcj48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1" w:tooltip="Rubiano, 2012 #555" w:history="1">
              <w:r w:rsidR="00B64882" w:rsidRPr="00CF57E4">
                <w:rPr>
                  <w:rFonts w:ascii="Times New Roman" w:hAnsi="Times New Roman" w:cs="Times New Roman"/>
                  <w:b/>
                  <w:bCs/>
                  <w:noProof/>
                  <w:color w:val="000000"/>
                  <w:sz w:val="8"/>
                  <w:szCs w:val="8"/>
                </w:rPr>
                <w:t>3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8</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ies or isoenzyme electrophore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68-7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guyanensis (20-3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ll pediatric (ages 2-12)</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58): Miltefosine 1.8-2.5 mg PO daily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58): MA 20 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failure at 26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re-epithelialisation and absence of inflammatory signs for all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By intention-to-treat analysis, failure rate was 17.2% for miltefosine and 31% for meglumine antimoniate </w:t>
            </w:r>
            <w:r w:rsidRPr="00CF57E4">
              <w:rPr>
                <w:rFonts w:ascii="Times New Roman" w:hAnsi="Times New Roman" w:cs="Times New Roman"/>
                <w:color w:val="000000"/>
                <w:sz w:val="8"/>
                <w:szCs w:val="8"/>
              </w:rPr>
              <w:lastRenderedPageBreak/>
              <w:t>(p=0.04); Adverse events were mild for both treatm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Miltefosine is non-inferior to meglumine antimoniate for treatment of pediatric CL secondary to L. Viannia s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only slightly in lymphatic involve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 out of 116 (4.3%);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ized balanced block randomization schem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Lopez 2013 </w:t>
            </w:r>
            <w:r w:rsidRPr="00CF57E4">
              <w:rPr>
                <w:rFonts w:ascii="Times New Roman" w:hAnsi="Times New Roman" w:cs="Times New Roman"/>
                <w:b/>
                <w:bCs/>
                <w:color w:val="000000"/>
                <w:sz w:val="8"/>
                <w:szCs w:val="8"/>
              </w:rPr>
              <w:fldChar w:fldCharType="begin">
                <w:fldData xml:space="preserve">PEVuZE5vdGU+PENpdGU+PEF1dGhvcj5Mb3BlejwvQXV0aG9yPjxZZWFyPjIwMTM8L1llYXI+PFJl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Mb3BlejwvQXV0aG9yPjxZZWFyPjIwMTM8L1llYXI+PFJl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2" w:tooltip="Lopez, 2013 #361" w:history="1">
              <w:r w:rsidR="00B64882" w:rsidRPr="00CF57E4">
                <w:rPr>
                  <w:rFonts w:ascii="Times New Roman" w:hAnsi="Times New Roman" w:cs="Times New Roman"/>
                  <w:b/>
                  <w:bCs/>
                  <w:noProof/>
                  <w:color w:val="000000"/>
                  <w:sz w:val="8"/>
                  <w:szCs w:val="8"/>
                </w:rPr>
                <w:t>3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 &amp; RF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43 &amp; 147</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lom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ll male soldiers, aged 19-39, mean 1 lesion, mean 2-3 months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43): Miltefosine 50 mg PO TID x 28 days</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47): Thermotherapy (Thermomed®, 50°C x 30 seconds) x 1 session</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all ulcers and disappearance of induration up to three months following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efficacy of miltefosine by protocol and by intention to treat was 70% (85/122 patients) and 69% (85/145 patients), respectively. AE included gastrointestinal symptoms for T1 and local pain in T2.</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o statistically significant difference was found in the efficacy analysis (intention to treat and protocol) between the miltefosine and thermothera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 out of 290 (12.0%);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block of eigh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Guderian 1991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Guderian&lt;/Author&gt;&lt;Year&gt;1991&lt;/Year&gt;&lt;RecNum&gt;2996&lt;/RecNum&gt;&lt;DisplayText&gt;[33]&lt;/DisplayText&gt;&lt;record&gt;&lt;rec-number&gt;2996&lt;/rec-number&gt;&lt;foreign-keys&gt;&lt;key app="EN" db-id="2tafwvxz0fver0ev9enpd5s125ze2ws9fptv"&gt;2996&lt;/key&gt;&lt;/foreign-keys&gt;&lt;ref-type name="Journal Article"&gt;17&lt;/ref-type&gt;&lt;contributors&gt;&lt;authors&gt;&lt;author&gt;Guderian, R. H.&lt;/author&gt;&lt;author&gt;Chico, M. E.&lt;/author&gt;&lt;author&gt;Rogers, M. D.&lt;/author&gt;&lt;author&gt;Pattishall, K. M.&lt;/author&gt;&lt;author&gt;Grogl, M.&lt;/author&gt;&lt;author&gt;Berman, J. D.&lt;/author&gt;&lt;/authors&gt;&lt;/contributors&gt;&lt;auth-address&gt;School of Medicine, Central University of Ecuador, Quito.&lt;/auth-address&gt;&lt;titles&gt;&lt;title&gt;Placebo controlled treatment of Ecuadorian cutaneous leishmaniasis&lt;/title&gt;&lt;secondary-title&gt;Am J Trop Med Hyg&lt;/secondary-title&gt;&lt;alt-title&gt;The American journal of tropical medicine and hygiene&lt;/alt-title&gt;&lt;/titles&gt;&lt;periodical&gt;&lt;full-title&gt;Am J Trop Med Hyg&lt;/full-title&gt;&lt;/periodical&gt;&lt;alt-periodical&gt;&lt;full-title&gt;The American journal of tropical medicine and hygiene&lt;/full-title&gt;&lt;/alt-periodical&gt;&lt;pages&gt;92-7&lt;/pages&gt;&lt;volume&gt;45&lt;/volume&gt;&lt;number&gt;1&lt;/number&gt;&lt;edition&gt;1991/07/01&lt;/edition&gt;&lt;keywords&gt;&lt;keyword&gt;Allopurinol/*analogs &amp;amp; derivatives/therapeutic use&lt;/keyword&gt;&lt;keyword&gt;Antimony Sodium Gluconate/*therapeutic use&lt;/keyword&gt;&lt;keyword&gt;Antiprotozoal Agents/*therapeutic use&lt;/keyword&gt;&lt;keyword&gt;Ecuador&lt;/keyword&gt;&lt;keyword&gt;Humans&lt;/keyword&gt;&lt;keyword&gt;Leishmaniasis/*drug therapy&lt;/keyword&gt;&lt;keyword&gt;Ribonucleosides/*therapeutic use&lt;/keyword&gt;&lt;/keywords&gt;&lt;dates&gt;&lt;year&gt;1991&lt;/year&gt;&lt;pub-dates&gt;&lt;date&gt;Jul&lt;/date&gt;&lt;/pub-dates&gt;&lt;/dates&gt;&lt;isbn&gt;0002-9637 (Print)&amp;#xD;0002-9637&lt;/isbn&gt;&lt;accession-num&gt;1651060&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3" w:tooltip="Guderian, 1991 #2996" w:history="1">
              <w:r w:rsidR="00B64882" w:rsidRPr="00CF57E4">
                <w:rPr>
                  <w:rFonts w:ascii="Times New Roman" w:hAnsi="Times New Roman" w:cs="Times New Roman"/>
                  <w:b/>
                  <w:bCs/>
                  <w:noProof/>
                  <w:color w:val="000000"/>
                  <w:sz w:val="8"/>
                  <w:szCs w:val="8"/>
                </w:rPr>
                <w:t>3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PRB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0 &amp; 30 &amp; 1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cuad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amp; L. mexicana &amp; L. guyan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mean age 29 years, lesions 3-4 months in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0): Allopurinol ribonucleoside 1500 mg PO QID &amp; probenecid 500 mg PO QID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30): SSG 20mg/kg IM daily x 20 days; T3(n=15): no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gt;80% re-epithelialisation by 1.5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Mean reduction in lesion size for patients in T2 group was 61%, 23% and 11% after 1, 2, and 3 weeks; mean reduction in lesions size for patients in T3 group was 56%, 29%, and 25% after 1, 2, and 3 weeks; 41%, 100%, 75% cure for patients in T1, T2, and T3 groups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lopurinol will be an oral agent available to augment standard thera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4 out of 75 (18.67%);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2:2:1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rmijos 2004 </w:t>
            </w:r>
            <w:r w:rsidRPr="00CF57E4">
              <w:rPr>
                <w:rFonts w:ascii="Times New Roman" w:hAnsi="Times New Roman" w:cs="Times New Roman"/>
                <w:b/>
                <w:bCs/>
                <w:color w:val="000000"/>
                <w:sz w:val="8"/>
                <w:szCs w:val="8"/>
              </w:rPr>
              <w:fldChar w:fldCharType="begin">
                <w:fldData xml:space="preserve">PEVuZE5vdGU+PENpdGU+PEF1dGhvcj5Bcm1pam9zPC9BdXRob3I+PFllYXI+MjAwNDwvWWVhcj48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cm1pam9zPC9BdXRob3I+PFllYXI+MjAwNDwvWWVhcj48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4" w:tooltip="Armijos, 2004 #2923" w:history="1">
              <w:r w:rsidR="00B64882" w:rsidRPr="00CF57E4">
                <w:rPr>
                  <w:rFonts w:ascii="Times New Roman" w:hAnsi="Times New Roman" w:cs="Times New Roman"/>
                  <w:b/>
                  <w:bCs/>
                  <w:noProof/>
                  <w:color w:val="000000"/>
                  <w:sz w:val="8"/>
                  <w:szCs w:val="8"/>
                </w:rPr>
                <w:t>34</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cuad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5-60, 1-3 lesions, lesions &gt; 4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0): 15% paromomycin in 12% MBCL ointment daily x 3 months; T2(n=40): 15% paromomycin in 10% urea daily x 30 day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3(n=40): MA 20 mg/kg IM daily x 1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adverse events; Tertiary: speed of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The complete healing of all lesions by week 12 after the start of treatment with no relapse observed during the 52-week follow-up period was defined as a clinically cured cas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rates were 47.5%, 47.5% and 70% at 2 months but at 12 weeks were 79.3%, 70%, and 91.7% in T1, T2, and T3 (p&gt;0.05). MA-treated (T3) subjects had a faster healing time (29.5 days vs. 43.1 days). AE included burning, redness, inflammation, and sorenes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though the time required for clinical healing of ulcerated lesions takes longer, topical paromomycin may be an acceptable alternative in endemic areas where meglumine antimoniate is unavailable, too costly, or contraindica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5 out of 120 (20.83%);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ed, except 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generated random numbers ta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D’Oliveira 1997 </w:t>
            </w:r>
            <w:r w:rsidRPr="00CF57E4">
              <w:rPr>
                <w:rFonts w:ascii="Times New Roman" w:hAnsi="Times New Roman" w:cs="Times New Roman"/>
                <w:b/>
                <w:bCs/>
                <w:color w:val="000000"/>
                <w:sz w:val="8"/>
                <w:szCs w:val="8"/>
              </w:rPr>
              <w:fldChar w:fldCharType="begin">
                <w:fldData xml:space="preserve">PEVuZE5vdGU+PENpdGU+PEF1dGhvcj5EJmFwb3M7T2xpdmVpcmEgSnVuaW9yPC9BdXRob3I+PFll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EJmFwb3M7T2xpdmVpcmEgSnVuaW9yPC9BdXRob3I+PFll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5" w:tooltip="D'Oliveira Junior, 1997 #2973" w:history="1">
              <w:r w:rsidR="00B64882" w:rsidRPr="00CF57E4">
                <w:rPr>
                  <w:rFonts w:ascii="Times New Roman" w:hAnsi="Times New Roman" w:cs="Times New Roman"/>
                  <w:b/>
                  <w:bCs/>
                  <w:noProof/>
                  <w:color w:val="000000"/>
                  <w:sz w:val="8"/>
                  <w:szCs w:val="8"/>
                </w:rPr>
                <w:t>35</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8 &amp; 1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l Salvad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Unclear if speciated or based on endemicit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had never received previous treatment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8): Allopurinol 20mg/kg PO TID x 20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6): MA 1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70 days; Secondary: recurrence at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not defined; defined therapeutic failur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Study stopped because 0/9 on Allopurinol showed response at 1 month, and 2/18 developed mucosal diseas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lopurinol should not be us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slightly in number of lesion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rana 1994 </w:t>
            </w:r>
            <w:r w:rsidRPr="00CF57E4">
              <w:rPr>
                <w:rFonts w:ascii="Times New Roman" w:hAnsi="Times New Roman" w:cs="Times New Roman"/>
                <w:b/>
                <w:bCs/>
                <w:color w:val="000000"/>
                <w:sz w:val="8"/>
                <w:szCs w:val="8"/>
              </w:rPr>
              <w:fldChar w:fldCharType="begin">
                <w:fldData xml:space="preserve">PEVuZE5vdGU+PENpdGU+PEF1dGhvcj5BcmFuYTwvQXV0aG9yPjxZZWFyPjE5OTQ8L1llYXI+PFJl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4MS00PC9wYWdlcz48dm9sdW1lPjE4PC92b2x1bWU+PG51bWJlcj4zPC9udW1iZXI+PGVk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gw
MTE4MTk8L3VybD48L3JlbGF0ZWQtdXJscz48L3VybHM+PGxhbmd1YWdlPmVuZzwvbGFuZ3VhZ2U+
PC9yZWNv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cmFuYTwvQXV0aG9yPjxZZWFyPjE5OTQ8L1llYXI+PFJl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4MS00PC9wYWdlcz48dm9sdW1lPjE4PC92b2x1bWU+PG51bWJlcj4zPC9udW1iZXI+PGVk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gw
MTE4MTk8L3VybD48L3JlbGF0ZWQtdXJscz48L3VybHM+PGxhbmd1YWdlPmVuZzwvbGFuZ3VhZ2U+
PC9yZWNv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6" w:tooltip="Arana, 1994 #6067" w:history="1">
              <w:r w:rsidR="00B64882" w:rsidRPr="00CF57E4">
                <w:rPr>
                  <w:rFonts w:ascii="Times New Roman" w:hAnsi="Times New Roman" w:cs="Times New Roman"/>
                  <w:b/>
                  <w:bCs/>
                  <w:noProof/>
                  <w:color w:val="000000"/>
                  <w:sz w:val="8"/>
                  <w:szCs w:val="8"/>
                </w:rPr>
                <w:t>36</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 &amp; IFN- γ</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Guatema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method 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exic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ll Guatemalan male soldiers, aged 18-20, mean 1.2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2): MA 20 mg/kg IV daily x 20 days; T2(n=22): MA 20 mg/kg IV daily x 10 days followed by placebo IV x 10 days; T3(n=22): MA 20 mg/kg IV daily x 10 days &amp; IFN- γ (1 ml solution containing 0.2 mg of recombinant IFN-γ /ml) S/C every other day x 5 dos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Primary: % cure at 1 year; Secondary: recurrence rate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all lesions with no residual erythema. Test-of-cure cultures at the end of therapy and at the 9 week follow-up</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was observed in 90% of </w:t>
            </w:r>
            <w:proofErr w:type="gramStart"/>
            <w:r w:rsidRPr="00CF57E4">
              <w:rPr>
                <w:rFonts w:ascii="Times New Roman" w:hAnsi="Times New Roman" w:cs="Times New Roman"/>
                <w:color w:val="000000"/>
                <w:sz w:val="8"/>
                <w:szCs w:val="8"/>
              </w:rPr>
              <w:t>patients  receiving</w:t>
            </w:r>
            <w:proofErr w:type="gramEnd"/>
            <w:r w:rsidRPr="00CF57E4">
              <w:rPr>
                <w:rFonts w:ascii="Times New Roman" w:hAnsi="Times New Roman" w:cs="Times New Roman"/>
                <w:color w:val="000000"/>
                <w:sz w:val="8"/>
                <w:szCs w:val="8"/>
              </w:rPr>
              <w:t xml:space="preserve"> meglumine for 20 days, 90% of patients receiving meglumine for 10 days, and 100% of patients receiving meglumine plus interferon-gam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high efficacy of our 10-day course of meglumine indicates that the currently recommended duration of 20 days may be unnecessary for infections caused by 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4 out of 66 (4.5%); followed for 12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rana 2001 </w:t>
            </w:r>
            <w:r w:rsidRPr="00CF57E4">
              <w:rPr>
                <w:rFonts w:ascii="Times New Roman" w:hAnsi="Times New Roman" w:cs="Times New Roman"/>
                <w:b/>
                <w:bCs/>
                <w:color w:val="000000"/>
                <w:sz w:val="8"/>
                <w:szCs w:val="8"/>
              </w:rPr>
              <w:fldChar w:fldCharType="begin">
                <w:fldData xml:space="preserve">PEVuZE5vdGU+PENpdGU+PEF1dGhvcj5BcmFuYTwvQXV0aG9yPjxZZWFyPjIwMDE8L1llYXI+PFJl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cmFuYTwvQXV0aG9yPjxZZWFyPjIwMDE8L1llYXI+PFJl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7" w:tooltip="Arana, 2001 #6076" w:history="1">
              <w:r w:rsidR="00B64882" w:rsidRPr="00CF57E4">
                <w:rPr>
                  <w:rFonts w:ascii="Times New Roman" w:hAnsi="Times New Roman" w:cs="Times New Roman"/>
                  <w:b/>
                  <w:bCs/>
                  <w:noProof/>
                  <w:color w:val="000000"/>
                  <w:sz w:val="8"/>
                  <w:szCs w:val="8"/>
                </w:rPr>
                <w:t>3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 &amp; 33</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Guatema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exic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0-60, excluded patient with previous antimony-containing treatm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 =35): 15% paromomycin in 12% MBCL BID x 20 days; T2(n=33): topical placebo</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w/ no inflammation  or indurations and no reactiv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observed in 85.7% in the treatment group and 39.4% in the placebo group (P &lt; or = 0.001).</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Our findings show that the combination of paromomycin with methylbenzethonium chloride for 20 days is a good alternative for antimonial treatments of cutaneous leishmaniasis in Guatema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8 out of 76 (10.5%); followed for 12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Navin 1990 </w:t>
            </w:r>
            <w:r w:rsidRPr="00CF57E4">
              <w:rPr>
                <w:rFonts w:ascii="Times New Roman" w:hAnsi="Times New Roman" w:cs="Times New Roman"/>
                <w:b/>
                <w:bCs/>
                <w:color w:val="000000"/>
                <w:sz w:val="8"/>
                <w:szCs w:val="8"/>
              </w:rPr>
              <w:fldChar w:fldCharType="begin">
                <w:fldData xml:space="preserve">PEVuZE5vdGU+PENpdGU+PEF1dGhvcj5OYXZpbjwvQXV0aG9yPjxZZWFyPjE5OTA8L1llYXI+PFJl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OYXZpbjwvQXV0aG9yPjxZZWFyPjE5OTA8L1llYXI+PFJl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8" w:tooltip="Navin, 1990 #3068" w:history="1">
              <w:r w:rsidR="00B64882" w:rsidRPr="00CF57E4">
                <w:rPr>
                  <w:rFonts w:ascii="Times New Roman" w:hAnsi="Times New Roman" w:cs="Times New Roman"/>
                  <w:b/>
                  <w:bCs/>
                  <w:noProof/>
                  <w:color w:val="000000"/>
                  <w:sz w:val="8"/>
                  <w:szCs w:val="8"/>
                </w:rPr>
                <w:t>3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FT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Guatemala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exic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ll male soldiers, aged 18-60years, mean 1 les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2): Thermotherapy (50ºC for 30 sec) weekly x 3 treatment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2): MA 850 mg IM daily x 15 days; T3(n=22): placebo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advers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with no evidence of papules, inflammation or in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was observed in 73% </w:t>
            </w:r>
            <w:proofErr w:type="gramStart"/>
            <w:r w:rsidRPr="00CF57E4">
              <w:rPr>
                <w:rFonts w:ascii="Times New Roman" w:hAnsi="Times New Roman" w:cs="Times New Roman"/>
                <w:color w:val="000000"/>
                <w:sz w:val="8"/>
                <w:szCs w:val="8"/>
              </w:rPr>
              <w:t>receiving  meglumine</w:t>
            </w:r>
            <w:proofErr w:type="gramEnd"/>
            <w:r w:rsidRPr="00CF57E4">
              <w:rPr>
                <w:rFonts w:ascii="Times New Roman" w:hAnsi="Times New Roman" w:cs="Times New Roman"/>
                <w:color w:val="000000"/>
                <w:sz w:val="8"/>
                <w:szCs w:val="8"/>
              </w:rPr>
              <w:t xml:space="preserve"> antimoniate, 73% receiving  heat therapy, and 27% receiving placebo. Speed of healing was slower with heat therap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though neither meglumine antimoniate nor heat therapy proved completely effective, both treatments were more effective than the placebo treatment. Heat treatment was not better than meglumine antimonit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52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blinded (pati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lastRenderedPageBreak/>
              <w:t xml:space="preserve">Navin 1992 </w:t>
            </w:r>
            <w:r w:rsidRPr="00CF57E4">
              <w:rPr>
                <w:rFonts w:ascii="Times New Roman" w:hAnsi="Times New Roman" w:cs="Times New Roman"/>
                <w:b/>
                <w:bCs/>
                <w:color w:val="000000"/>
                <w:sz w:val="8"/>
                <w:szCs w:val="8"/>
              </w:rPr>
              <w:fldChar w:fldCharType="begin">
                <w:fldData xml:space="preserve">PEVuZE5vdGU+PENpdGU+PEF1dGhvcj5OYXZpbjwvQXV0aG9yPjxZZWFyPjE5OTI8L1llYXI+PFJl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NTI4LTM0PC9wYWdlcz48dm9s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OYXZpbjwvQXV0aG9yPjxZZWFyPjE5OTI8L1llYXI+PFJl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NTI4LTM0PC9wYWdlcz48dm9s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39" w:tooltip="Navin, 1992 #3825" w:history="1">
              <w:r w:rsidR="00B64882" w:rsidRPr="00CF57E4">
                <w:rPr>
                  <w:rFonts w:ascii="Times New Roman" w:hAnsi="Times New Roman" w:cs="Times New Roman"/>
                  <w:b/>
                  <w:bCs/>
                  <w:noProof/>
                  <w:color w:val="000000"/>
                  <w:sz w:val="8"/>
                  <w:szCs w:val="8"/>
                </w:rPr>
                <w:t>39</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ET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Guatemala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via isoenzyme typ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mexicana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Guatemalan civilians and soldiers, aged 19-22, mean 1.5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0): Ketoconazole 600 mg PO daily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40): SSG 20 mg/kg IV daily x 20 days; T3(n=40): placebo (either saline infusions or placebo table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Primary: % cure at 2 months; Secondary: recurrence rate within 1 year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and no evidence of inflamm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mong patients infected with L. braziliensis, 24/25 (96%) receiving SSG but 7/23 (30%) receiving ketoconazole were cured. Among L. mexicana infected patients, 4/7 (57%) receiving SSG but 8/9 (89%) receiving ketoconazole were cur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se differences emphasize the importance of speciation in the treatment of leishmaniasis. However, the small sample size for each strain limits these resul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7 out of 120 (5.83%); followed for 52 week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Single blinded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 algorith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spacing w:after="240"/>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Neva 1997 </w:t>
            </w:r>
            <w:r w:rsidRPr="00CF57E4">
              <w:rPr>
                <w:rFonts w:ascii="Times New Roman" w:hAnsi="Times New Roman" w:cs="Times New Roman"/>
                <w:b/>
                <w:bCs/>
                <w:color w:val="000000"/>
                <w:sz w:val="8"/>
                <w:szCs w:val="8"/>
              </w:rPr>
              <w:fldChar w:fldCharType="begin">
                <w:fldData xml:space="preserve">PEVuZE5vdGU+PENpdGU+PEF1dGhvcj5OZXZhPC9BdXRob3I+PFllYXI+MTk5NzwvWWVhcj48UmVj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OZXZhPC9BdXRob3I+PFllYXI+MTk5NzwvWWVhcj48UmVj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0" w:tooltip="Neva, 1997 #6097" w:history="1">
              <w:r w:rsidR="00B64882" w:rsidRPr="00CF57E4">
                <w:rPr>
                  <w:rFonts w:ascii="Times New Roman" w:hAnsi="Times New Roman" w:cs="Times New Roman"/>
                  <w:b/>
                  <w:bCs/>
                  <w:noProof/>
                  <w:color w:val="000000"/>
                  <w:sz w:val="8"/>
                  <w:szCs w:val="8"/>
                </w:rPr>
                <w:t>40</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3 &amp; 3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Hondura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via isoenzyme typ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chagasi</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exic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ere inhabitants from the municipalities of San Juan Bautista and Coyolito</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3): 15% paromomycin in 10% urea TID x 4 weeks; T2(n=30): topical placebo TID x 4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recurrence rate after 4-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treatment was not effectiv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opical therapy with 15% paromomycin and 10% urea was not better than placebo in treating non-ulcerating cutaneous leishmania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table provided (only mentioned that patients balanced, but data not in artic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oss not mentioned; followed for 11 week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y a computer algorith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7F4879">
              <w:rPr>
                <w:rFonts w:ascii="Times New Roman" w:hAnsi="Times New Roman" w:cs="Times New Roman"/>
                <w:b/>
                <w:bCs/>
                <w:color w:val="000000"/>
                <w:sz w:val="8"/>
                <w:szCs w:val="8"/>
              </w:rPr>
              <w:t>Balou 1987</w:t>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1 &amp; 1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na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y (23/40 pati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chagasi</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were American soldiers on duty in Panama treated in Washingto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T1(</w:t>
            </w:r>
            <w:proofErr w:type="gramEnd"/>
            <w:r w:rsidRPr="00CF57E4">
              <w:rPr>
                <w:rFonts w:ascii="Times New Roman" w:hAnsi="Times New Roman" w:cs="Times New Roman"/>
                <w:color w:val="000000"/>
                <w:sz w:val="8"/>
                <w:szCs w:val="8"/>
              </w:rPr>
              <w:t>n=21): SSG 10 mg/kg IV daily x 20 days; T2(n=19): SSG 2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d at 1.5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ine weeks after starting treatment, all 19 patients treated with SSG 20 mg/kg/day were cured but 5/21 patients treated with SSG 10 mg/kg/day had persistent active disease (p &lt; 0.05).</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Higher doses of sodium stibogluconate are both safe and efficacious at treating American cutaneous leishmaniasis. Lower doses are inadequate for some pati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oss not mentioned; followed for 12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aenz 1987 </w:t>
            </w:r>
            <w:r w:rsidRPr="00CF57E4">
              <w:rPr>
                <w:rFonts w:ascii="Times New Roman" w:hAnsi="Times New Roman" w:cs="Times New Roman"/>
                <w:b/>
                <w:bCs/>
                <w:color w:val="000000"/>
                <w:sz w:val="8"/>
                <w:szCs w:val="8"/>
              </w:rPr>
              <w:fldChar w:fldCharType="begin">
                <w:fldData xml:space="preserve">PEVuZE5vdGU+PENpdGU+PEF1dGhvcj5TYWVuejwvQXV0aG9yPjxZZWFyPjE5ODc8L1llYXI+PFJl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YWVuejwvQXV0aG9yPjxZZWFyPjE5ODc8L1llYXI+PFJl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1" w:tooltip="Saenz, 1987 #6105" w:history="1">
              <w:r w:rsidR="00B64882" w:rsidRPr="00CF57E4">
                <w:rPr>
                  <w:rFonts w:ascii="Times New Roman" w:hAnsi="Times New Roman" w:cs="Times New Roman"/>
                  <w:b/>
                  <w:bCs/>
                  <w:noProof/>
                  <w:color w:val="000000"/>
                  <w:sz w:val="8"/>
                  <w:szCs w:val="8"/>
                </w:rPr>
                <w:t>4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0 &amp; 2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na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primarily male inhabitants of the provinces of Panama and Col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T1(</w:t>
            </w:r>
            <w:proofErr w:type="gramEnd"/>
            <w:r w:rsidRPr="00CF57E4">
              <w:rPr>
                <w:rFonts w:ascii="Times New Roman" w:hAnsi="Times New Roman" w:cs="Times New Roman"/>
                <w:color w:val="000000"/>
                <w:sz w:val="8"/>
                <w:szCs w:val="8"/>
              </w:rPr>
              <w:t>n=30): SSG 20 mg/kg IM daily x 20 days; T2(n=30): MA 20 mg/kg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d; Secondary: recurrence at 1 year &amp;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A (Article only in Spanish)</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A (Article only in Spanis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9 out of 59 (15.3%);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 (article only in Spanis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aenz 1990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Saenz&lt;/Author&gt;&lt;Year&gt;1990&lt;/Year&gt;&lt;RecNum&gt;5592&lt;/RecNum&gt;&lt;DisplayText&gt;[42]&lt;/DisplayText&gt;&lt;record&gt;&lt;rec-number&gt;5592&lt;/rec-number&gt;&lt;foreign-keys&gt;&lt;key app="EN" db-id="2tafwvxz0fver0ev9enpd5s125ze2ws9fptv"&gt;5592&lt;/key&gt;&lt;/foreign-keys&gt;&lt;ref-type name="Journal Article"&gt;17&lt;/ref-type&gt;&lt;contributors&gt;&lt;authors&gt;&lt;author&gt;Saenz, R. E.&lt;/author&gt;&lt;author&gt;Paz, H.&lt;/author&gt;&lt;author&gt;Berman, J. D.&lt;/author&gt;&lt;/authors&gt;&lt;/contributors&gt;&lt;auth-address&gt;Gorgas Memorial Institute, Panama City, Republic of Panama.&lt;/auth-address&gt;&lt;titles&gt;&lt;title&gt;Efficacy of ketoconazole against Leishmania braziliensis panamensis cutaneous leishmaniasis&lt;/title&gt;&lt;secondary-title&gt;Am J Med&lt;/secondary-title&gt;&lt;alt-title&gt;Am J Med&lt;/alt-title&gt;&lt;/titles&gt;&lt;periodical&gt;&lt;full-title&gt;Am J Med&lt;/full-title&gt;&lt;abbr-1&gt;The American journal of medicine&lt;/abbr-1&gt;&lt;/periodical&gt;&lt;alt-periodical&gt;&lt;full-title&gt;Am J Med&lt;/full-title&gt;&lt;abbr-1&gt;The American journal of medicine&lt;/abbr-1&gt;&lt;/alt-periodical&gt;&lt;pages&gt;147-55&lt;/pages&gt;&lt;volume&gt;89&lt;/volume&gt;&lt;number&gt;2&lt;/number&gt;&lt;edition&gt;1990/08/01&lt;/edition&gt;&lt;keywords&gt;&lt;keyword&gt;Adolescent&lt;/keyword&gt;&lt;keyword&gt;Adult&lt;/keyword&gt;&lt;keyword&gt;Antimony Sodium Gluconate/adverse effects/*therapeutic use&lt;/keyword&gt;&lt;keyword&gt;Gluconates/*therapeutic use&lt;/keyword&gt;&lt;keyword&gt;Humans&lt;/keyword&gt;&lt;keyword&gt;Ketoconazole/adverse effects/*therapeutic use&lt;/keyword&gt;&lt;keyword&gt;Leishmaniasis/diagnosis/*drug therapy&lt;/keyword&gt;&lt;keyword&gt;Male&lt;/keyword&gt;&lt;keyword&gt;Middle Aged&lt;/keyword&gt;&lt;keyword&gt;Randomized Controlled Trials as Topic&lt;/keyword&gt;&lt;keyword&gt;Testosterone/blood&lt;/keyword&gt;&lt;/keywords&gt;&lt;dates&gt;&lt;year&gt;1990&lt;/year&gt;&lt;pub-dates&gt;&lt;date&gt;Aug&lt;/date&gt;&lt;/pub-dates&gt;&lt;/dates&gt;&lt;isbn&gt;0002-9343 (Print)&amp;#xD;0002-9343 (Linking)&lt;/isbn&gt;&lt;accession-num&gt;2166429&lt;/accession-num&gt;&lt;work-type&gt;Clinical Trial&amp;#xD;Comparative Study&amp;#xD;Randomized Controlled Trial&lt;/work-type&gt;&lt;urls&gt;&lt;related-urls&gt;&lt;url&gt;http://www.ncbi.nlm.nih.gov/pubmed/2166429&lt;/url&gt;&lt;/related-urls&gt;&lt;/urls&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2" w:tooltip="Saenz, 1990 #5592" w:history="1">
              <w:r w:rsidR="00B64882" w:rsidRPr="00CF57E4">
                <w:rPr>
                  <w:rFonts w:ascii="Times New Roman" w:hAnsi="Times New Roman" w:cs="Times New Roman"/>
                  <w:b/>
                  <w:bCs/>
                  <w:noProof/>
                  <w:color w:val="000000"/>
                  <w:sz w:val="8"/>
                  <w:szCs w:val="8"/>
                </w:rPr>
                <w:t>4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ET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2 &amp; 19 &amp; 1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na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via isoenzyme typing (31/4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exic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ll male, aged 16-67, mean 2.1 and 2.6 lesions per treatment arm. </w:t>
            </w:r>
          </w:p>
        </w:tc>
        <w:tc>
          <w:tcPr>
            <w:tcW w:w="475"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T1(</w:t>
            </w:r>
            <w:proofErr w:type="gramEnd"/>
            <w:r w:rsidRPr="00CF57E4">
              <w:rPr>
                <w:rFonts w:ascii="Times New Roman" w:hAnsi="Times New Roman" w:cs="Times New Roman"/>
                <w:color w:val="000000"/>
                <w:sz w:val="8"/>
                <w:szCs w:val="8"/>
              </w:rPr>
              <w:t>n=22): Ketoconazole 600 mg PO daily x 28 days; T3(n=11): placebo PO daily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9): MA 20 mg/kg IM (max 850 mg/day)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 Tertiary: speed of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defined as complete re-epithelialisation and no clinical relapse in the f/u period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Ketoconazole clinically cured 16/21 (76%). Pentostam cured 13/19 (68%). The placebo group had a 0% cure rat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Both ketoconazole and Pentostam were more effective than placebo against L. panamensis. Ketoconazole is comparable in efficacy to Pentosta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gnificant difference in lesion size and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oss not mentioned; followed for 12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andomized via card drawing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osa 2013 </w:t>
            </w:r>
            <w:r w:rsidRPr="00CF57E4">
              <w:rPr>
                <w:rFonts w:ascii="Times New Roman" w:hAnsi="Times New Roman" w:cs="Times New Roman"/>
                <w:b/>
                <w:bCs/>
                <w:color w:val="000000"/>
                <w:sz w:val="8"/>
                <w:szCs w:val="8"/>
              </w:rPr>
              <w:fldChar w:fldCharType="begin">
                <w:fldData xml:space="preserve">PEVuZE5vdGU+PENpdGU+PEF1dGhvcj5Tb3RvPC9BdXRob3I+PFllYXI+MjAxMzwvWWVhcj48UmVj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yNTUtNjA8L3BhZ2VzPjx2b2x1bWU+NTY8L3ZvbHVtZT48bnVtYmVy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b3RvPC9BdXRob3I+PFllYXI+MjAxMzwvWWVhcj48UmVj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EyNTUtNjA8L3BhZ2VzPjx2b2x1bWU+NTY8L3ZvbHVtZT48bnVtYmVy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3" w:tooltip="Soto, 2013 #3136" w:history="1">
              <w:r w:rsidR="00B64882" w:rsidRPr="00CF57E4">
                <w:rPr>
                  <w:rFonts w:ascii="Times New Roman" w:hAnsi="Times New Roman" w:cs="Times New Roman"/>
                  <w:b/>
                  <w:bCs/>
                  <w:noProof/>
                  <w:color w:val="000000"/>
                  <w:sz w:val="8"/>
                  <w:szCs w:val="8"/>
                </w:rPr>
                <w:t>4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na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electropheresis or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mean age 25 years, mean 2 lesions, mean 2-3 months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5): topical WR 279,396 (15% paromomycin &amp; 0.5% gentamicin) applied daily x 20 days; T2(n=15): 15% paromomycin daily x 20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index lesion by nominal Day 63</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index lesion cure rate after 6 months follow-up was 13 of 15 (87%) for WR 279,396 and 9 of 15 (60%) for Paromomycin Alone (P = 0.099). No significant A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increased final cure rate in the WR 279,396 group in this small Phase 2 study suggests that the combination product may provide greater clinical benefit than paromomycin monothera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duration and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1:1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ndersen 2005 </w:t>
            </w:r>
            <w:r w:rsidRPr="00CF57E4">
              <w:rPr>
                <w:rFonts w:ascii="Times New Roman" w:hAnsi="Times New Roman" w:cs="Times New Roman"/>
                <w:b/>
                <w:bCs/>
                <w:color w:val="000000"/>
                <w:sz w:val="8"/>
                <w:szCs w:val="8"/>
              </w:rPr>
              <w:fldChar w:fldCharType="begin">
                <w:fldData xml:space="preserve">PEVuZE5vdGU+PENpdGU+PEF1dGhvcj5BbmRlcnNlbjwvQXV0aG9yPjxZZWFyPjIwMDU8L1llYXI+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bmRlcnNlbjwvQXV0aG9yPjxZZWFyPjIwMDU8L1llYXI+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4" w:tooltip="Andersen, 2005 #29" w:history="1">
              <w:r w:rsidR="00B64882" w:rsidRPr="00CF57E4">
                <w:rPr>
                  <w:rFonts w:ascii="Times New Roman" w:hAnsi="Times New Roman" w:cs="Times New Roman"/>
                  <w:b/>
                  <w:bCs/>
                  <w:noProof/>
                  <w:color w:val="000000"/>
                  <w:sz w:val="8"/>
                  <w:szCs w:val="8"/>
                </w:rPr>
                <w:t>44</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N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ru</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electrophore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60, predominantly male, mean 2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0): Pentamidine 2 mg/kg IV on alternate days x 7 doses; T2(n=40): MA 2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 Tertiary: histopathological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linical cure was defined as completely re-epithelialized by 6 months. Parasitological cure was defined as the inability to culture or stain parasites from the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78% cure rate in patients administered Glucantime (T2); 35% cure in patients administered Pentamidine (T1)</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Glucantime is more effective than pentamidine for treatment of L. braziliensis CL in Peru based on parasitological as well as clinical criter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 out of 80 (7.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1:1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iranda-Verástegui 2005 </w:t>
            </w:r>
            <w:r w:rsidRPr="00CF57E4">
              <w:rPr>
                <w:rFonts w:ascii="Times New Roman" w:hAnsi="Times New Roman" w:cs="Times New Roman"/>
                <w:b/>
                <w:bCs/>
                <w:color w:val="000000"/>
                <w:sz w:val="8"/>
                <w:szCs w:val="8"/>
              </w:rPr>
              <w:fldChar w:fldCharType="begin">
                <w:fldData xml:space="preserve">PEVuZE5vdGU+PENpdGU+PEF1dGhvcj5NaXJhbmRhLVZlcmFzdGVndWk8L0F1dGhvcj48WWVhcj4y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xMzk1LTQwMzwvcGFnZXM+PHZvbHVtZT40MDwvdm9sdW1lPjxudW1i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aXJhbmRhLVZlcmFzdGVndWk8L0F1dGhvcj48WWVhcj4y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xMzk1LTQwMzwvcGFnZXM+PHZvbHVtZT40MDwvdm9sdW1lPjxudW1i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5" w:tooltip="Miranda-Verastegui, 2005 #6115" w:history="1">
              <w:r w:rsidR="00B64882" w:rsidRPr="00CF57E4">
                <w:rPr>
                  <w:rFonts w:ascii="Times New Roman" w:hAnsi="Times New Roman" w:cs="Times New Roman"/>
                  <w:b/>
                  <w:bCs/>
                  <w:noProof/>
                  <w:color w:val="000000"/>
                  <w:sz w:val="8"/>
                  <w:szCs w:val="8"/>
                </w:rPr>
                <w:t>45</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MQ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ru</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eruvi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or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1-78, predominantly pediatric; history of one or more failed courses of treatment with MA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20): 5% imiquimod cream applied every other day x 20 days &amp; MA 20 mg/kg IM daily x 20 days; </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0): MA 20 mg/kg IM daily x 20 days &amp; topical placebo crea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year;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complete re-epithelialisation without signs of inflamm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Lesions resolved more rapidly in imiquimod group: 50% cure at 1 month vs 15% for control group (p=0.02), 61% at 2 months vs. 25% (p=0.03), and 72% cure at 3 months vs. 35% (p=0.02); erythema occurred more often in T1 (p=0.02); One year after treatment, there was no significant</w:t>
            </w:r>
            <w:r w:rsidRPr="00CF57E4">
              <w:rPr>
                <w:rFonts w:ascii="Times New Roman" w:hAnsi="Times New Roman" w:cs="Times New Roman"/>
                <w:color w:val="000000"/>
                <w:sz w:val="8"/>
                <w:szCs w:val="8"/>
              </w:rPr>
              <w:br/>
              <w:t>difference in cure rates btw both arm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bined antimony plus imiquimod treatment was well tolerated, accelerated lesion healing, and improved scar quality; this therapy may have particular advantages for subjects with facial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 out of 40 (5%); followed fo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révalo 2007 </w:t>
            </w:r>
            <w:r w:rsidRPr="00CF57E4">
              <w:rPr>
                <w:rFonts w:ascii="Times New Roman" w:hAnsi="Times New Roman" w:cs="Times New Roman"/>
                <w:b/>
                <w:bCs/>
                <w:color w:val="000000"/>
                <w:sz w:val="8"/>
                <w:szCs w:val="8"/>
              </w:rPr>
              <w:fldChar w:fldCharType="begin">
                <w:fldData xml:space="preserve">PEVuZE5vdGU+PENpdGU+PEF1dGhvcj5BcmV2YWxvPC9BdXRob3I+PFllYXI+MjAwNzwvWWVhcj48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1NDktNTQ8L3BhZ2VzPjx2b2x1bWU+NDQ8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==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cmV2YWxvPC9BdXRob3I+PFllYXI+MjAwNzwvWWVhcj48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1NDktNTQ8L3BhZ2VzPjx2b2x1bWU+NDQ8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==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6" w:tooltip="Arevalo, 2007 #5210" w:history="1">
              <w:r w:rsidR="00B64882" w:rsidRPr="00CF57E4">
                <w:rPr>
                  <w:rFonts w:ascii="Times New Roman" w:hAnsi="Times New Roman" w:cs="Times New Roman"/>
                  <w:b/>
                  <w:bCs/>
                  <w:noProof/>
                  <w:color w:val="000000"/>
                  <w:sz w:val="8"/>
                  <w:szCs w:val="8"/>
                </w:rPr>
                <w:t>46</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MQ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ru</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Endemic, speciation not </w:t>
            </w:r>
            <w:r w:rsidRPr="00CF57E4">
              <w:rPr>
                <w:rFonts w:ascii="Times New Roman" w:hAnsi="Times New Roman" w:cs="Times New Roman"/>
                <w:color w:val="000000"/>
                <w:sz w:val="8"/>
                <w:szCs w:val="8"/>
              </w:rPr>
              <w:lastRenderedPageBreak/>
              <w:t>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eruviana &amp; L. mexican</w:t>
            </w:r>
            <w:r w:rsidRPr="00CF57E4">
              <w:rPr>
                <w:rFonts w:ascii="Times New Roman" w:hAnsi="Times New Roman" w:cs="Times New Roman"/>
                <w:color w:val="000000"/>
                <w:sz w:val="8"/>
                <w:szCs w:val="8"/>
              </w:rPr>
              <w:lastRenderedPageBreak/>
              <w:t>a &amp; L. amazonensi</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Microscopy, culture, and/or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8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6): 7.5% imiquimod cream </w:t>
            </w:r>
            <w:r w:rsidRPr="00CF57E4">
              <w:rPr>
                <w:rFonts w:ascii="Times New Roman" w:hAnsi="Times New Roman" w:cs="Times New Roman"/>
                <w:color w:val="000000"/>
                <w:sz w:val="8"/>
                <w:szCs w:val="8"/>
              </w:rPr>
              <w:lastRenderedPageBreak/>
              <w:t xml:space="preserve">applied every other day x 20 days; T2(n=7): 7.5% imiquimod cream applied every other day x 20 days &amp; MA 20 mg/kg IV daily x 20 days; </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 T3(n=7): MA 20 mg/kg IV </w:t>
            </w:r>
            <w:r w:rsidRPr="00CF57E4">
              <w:rPr>
                <w:rFonts w:ascii="Times New Roman" w:hAnsi="Times New Roman" w:cs="Times New Roman"/>
                <w:color w:val="000000"/>
                <w:sz w:val="8"/>
                <w:szCs w:val="8"/>
              </w:rPr>
              <w:lastRenderedPageBreak/>
              <w:t>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Primary: % cure at 3 months; Secondary</w:t>
            </w:r>
            <w:r w:rsidRPr="00CF57E4">
              <w:rPr>
                <w:rFonts w:ascii="Times New Roman" w:hAnsi="Times New Roman" w:cs="Times New Roman"/>
                <w:color w:val="000000"/>
                <w:sz w:val="8"/>
                <w:szCs w:val="8"/>
              </w:rPr>
              <w:lastRenderedPageBreak/>
              <w:t>: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Clinical cure was defined as complete re-epithelialisation </w:t>
            </w:r>
            <w:r w:rsidRPr="00CF57E4">
              <w:rPr>
                <w:rFonts w:ascii="Times New Roman" w:hAnsi="Times New Roman" w:cs="Times New Roman"/>
                <w:color w:val="000000"/>
                <w:sz w:val="8"/>
                <w:szCs w:val="8"/>
              </w:rPr>
              <w:lastRenderedPageBreak/>
              <w:t>without signs of inflamm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Although several patients showed </w:t>
            </w:r>
            <w:r w:rsidRPr="00CF57E4">
              <w:rPr>
                <w:rFonts w:ascii="Times New Roman" w:hAnsi="Times New Roman" w:cs="Times New Roman"/>
                <w:color w:val="000000"/>
                <w:sz w:val="8"/>
                <w:szCs w:val="8"/>
              </w:rPr>
              <w:lastRenderedPageBreak/>
              <w:t>initial resolution with imiquimod alone (T1), all relapsed after treatment discontinuation; 57% of those receiving meglumine alone (T3) and 100% of those receiving combination treatment (T2) were cured; combination treatment was more effective (p&lt;0.05)</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Combination therapy with imiquimod and meglumine is a promising regimen for initial </w:t>
            </w:r>
            <w:r w:rsidRPr="00CF57E4">
              <w:rPr>
                <w:rFonts w:ascii="Times New Roman" w:hAnsi="Times New Roman" w:cs="Times New Roman"/>
                <w:color w:val="000000"/>
                <w:sz w:val="8"/>
                <w:szCs w:val="8"/>
              </w:rPr>
              <w:lastRenderedPageBreak/>
              <w:t>treatment of CL and warrants additional larger studi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Differed in lesion size, location, </w:t>
            </w:r>
            <w:r w:rsidRPr="00CF57E4">
              <w:rPr>
                <w:rFonts w:ascii="Times New Roman" w:hAnsi="Times New Roman" w:cs="Times New Roman"/>
                <w:color w:val="000000"/>
                <w:sz w:val="8"/>
                <w:szCs w:val="8"/>
              </w:rPr>
              <w:lastRenderedPageBreak/>
              <w:t>and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Loss not disclosed; </w:t>
            </w:r>
            <w:r w:rsidRPr="00CF57E4">
              <w:rPr>
                <w:rFonts w:ascii="Times New Roman" w:hAnsi="Times New Roman" w:cs="Times New Roman"/>
                <w:color w:val="000000"/>
                <w:sz w:val="8"/>
                <w:szCs w:val="8"/>
              </w:rPr>
              <w:lastRenderedPageBreak/>
              <w:t>Followed for 3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Llanos-Cuentas 2008 </w:t>
            </w:r>
            <w:r w:rsidRPr="00CF57E4">
              <w:rPr>
                <w:rFonts w:ascii="Times New Roman" w:hAnsi="Times New Roman" w:cs="Times New Roman"/>
                <w:b/>
                <w:bCs/>
                <w:color w:val="000000"/>
                <w:sz w:val="8"/>
                <w:szCs w:val="8"/>
              </w:rPr>
              <w:fldChar w:fldCharType="begin">
                <w:fldData xml:space="preserve">PEVuZE5vdGU+PENpdGU+PEF1dGhvcj5MbGFub3MtQ3VlbnRhczwvQXV0aG9yPjxZZWFyPjIwMDg8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yMjMtMzE8L3BhZ2VzPjx2b2x1bWU+NDY8L3ZvbHVt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MbGFub3MtQ3VlbnRhczwvQXV0aG9yPjxZZWFyPjIwMDg8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yMjMtMzE8L3BhZ2VzPjx2b2x1bWU+NDY8L3ZvbHVt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7" w:tooltip="Llanos-Cuentas, 2008 #3729" w:history="1">
              <w:r w:rsidR="00B64882" w:rsidRPr="00CF57E4">
                <w:rPr>
                  <w:rFonts w:ascii="Times New Roman" w:hAnsi="Times New Roman" w:cs="Times New Roman"/>
                  <w:b/>
                  <w:bCs/>
                  <w:noProof/>
                  <w:color w:val="000000"/>
                  <w:sz w:val="8"/>
                  <w:szCs w:val="8"/>
                </w:rPr>
                <w:t>4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27</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ru</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eruviana (49.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22.8) &amp; L. guyanensis (21.3%), other sp. (6.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prospective case-control study;        Participants aged 2-51, mean 2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 = 127): SSG 20mg/kg IV or IM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failure at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linical cure was defined as complete wound closure and re-epithelialisation without inflammation or infilt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Failure rate at 6 months was 24.4%, with 96% of the failures occurring in the first 3 months; clinical risk factors associated with failure were younger age, a shorter stay in an area of disease acquisition, shorter duration of disease, additional lesions, and infection with L. peruviana or L. braziliensi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identification of parasite species and clinical risk factors for antimonial treatment failure should lead to improved management of CL in Peru</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treatment ar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iranda-Verastegui 2009 </w:t>
            </w:r>
            <w:r w:rsidRPr="00CF57E4">
              <w:rPr>
                <w:rFonts w:ascii="Times New Roman" w:hAnsi="Times New Roman" w:cs="Times New Roman"/>
                <w:b/>
                <w:bCs/>
                <w:color w:val="000000"/>
                <w:sz w:val="8"/>
                <w:szCs w:val="8"/>
              </w:rPr>
              <w:fldChar w:fldCharType="begin">
                <w:fldData xml:space="preserve">PEVuZE5vdGU+PENpdGU+PEF1dGhvcj5NaXJhbmRhLVZlcmFzdGVndWk8L0F1dGhvcj48WWVhcj4y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aXJhbmRhLVZlcmFzdGVndWk8L0F1dGhvcj48WWVhcj4y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48" w:tooltip="Miranda-Verastegui, 2009 #6116" w:history="1">
              <w:r w:rsidR="00B64882" w:rsidRPr="00CF57E4">
                <w:rPr>
                  <w:rFonts w:ascii="Times New Roman" w:hAnsi="Times New Roman" w:cs="Times New Roman"/>
                  <w:b/>
                  <w:bCs/>
                  <w:noProof/>
                  <w:color w:val="000000"/>
                  <w:sz w:val="8"/>
                  <w:szCs w:val="8"/>
                </w:rPr>
                <w:t>4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MQ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9 &amp; 3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ru</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eruvia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amp; L. guyan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or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5–65, lesions &gt; 4 weeks in duration, acquired lesions primarily in the jung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T1(</w:t>
            </w:r>
            <w:proofErr w:type="gramEnd"/>
            <w:r w:rsidRPr="00CF57E4">
              <w:rPr>
                <w:rFonts w:ascii="Times New Roman" w:hAnsi="Times New Roman" w:cs="Times New Roman"/>
                <w:color w:val="000000"/>
                <w:sz w:val="8"/>
                <w:szCs w:val="8"/>
              </w:rPr>
              <w:t>n=39): Imiquimod cream applied 3x/week x 9 applications; T2(n=36): placebo cream applied 3x/week x 9 application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l participants in T1 and T2 also received MA 20 mg/kg IV daily x 2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2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cure</w:t>
            </w:r>
            <w:proofErr w:type="gramEnd"/>
            <w:r w:rsidRPr="00CF57E4">
              <w:rPr>
                <w:rFonts w:ascii="Times New Roman" w:hAnsi="Times New Roman" w:cs="Times New Roman"/>
                <w:color w:val="000000"/>
                <w:sz w:val="8"/>
                <w:szCs w:val="8"/>
              </w:rPr>
              <w:t xml:space="preserve"> defined as complete re-epithelialisation with no inflammation assessed during the 12 months post-treatment perio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cure rate at 12-</w:t>
            </w:r>
            <w:proofErr w:type="gramStart"/>
            <w:r w:rsidRPr="00CF57E4">
              <w:rPr>
                <w:rFonts w:ascii="Times New Roman" w:hAnsi="Times New Roman" w:cs="Times New Roman"/>
                <w:color w:val="000000"/>
                <w:sz w:val="8"/>
                <w:szCs w:val="8"/>
              </w:rPr>
              <w:t>month  for</w:t>
            </w:r>
            <w:proofErr w:type="gramEnd"/>
            <w:r w:rsidRPr="00CF57E4">
              <w:rPr>
                <w:rFonts w:ascii="Times New Roman" w:hAnsi="Times New Roman" w:cs="Times New Roman"/>
                <w:color w:val="000000"/>
                <w:sz w:val="8"/>
                <w:szCs w:val="8"/>
              </w:rPr>
              <w:t xml:space="preserve"> the ITT analysis was 75% (30/40) in T1 and 58% (23/40) in T2 (p = 0.098). Subgroup analyses suggested that combination treatment benefits were most often observed with L. braziliensis infections. Over the study period, only one adverse event (rash) was recorded, in the experimental arm.</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combination treatment of imiquimod plus pentavalent antimony performed better than placebo plus pentavalent antimony, but the difference was not statistically significa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 between treatment arm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 out of 80 (6.2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van der Meide 2009</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2YW4gZGVyIE1laWRlPC9BdXRob3I+PFllYXI+MjAwOTwv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</w:fldData>
              </w:fldChar>
            </w:r>
            <w:r w:rsidRPr="00CF57E4">
              <w:rPr>
                <w:rFonts w:ascii="Times New Roman" w:hAnsi="Times New Roman" w:cs="Times New Roman"/>
                <w:b/>
                <w:bCs/>
                <w:i/>
                <w:iCs/>
                <w:color w:val="000000"/>
                <w:sz w:val="8"/>
                <w:szCs w:val="8"/>
              </w:rPr>
              <w:instrText xml:space="preserve"> ADDIN EN.CITE </w:instrText>
            </w:r>
            <w:r w:rsidRPr="00CF57E4">
              <w:rPr>
                <w:rFonts w:ascii="Times New Roman" w:hAnsi="Times New Roman" w:cs="Times New Roman"/>
                <w:b/>
                <w:bCs/>
                <w:i/>
                <w:iCs/>
                <w:color w:val="000000"/>
                <w:sz w:val="8"/>
                <w:szCs w:val="8"/>
              </w:rPr>
              <w:fldChar w:fldCharType="begin">
                <w:fldData xml:space="preserve">PEVuZE5vdGU+PENpdGU+PEF1dGhvcj52YW4gZGVyIE1laWRlPC9BdXRob3I+PFllYXI+MjAwOTwv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</w:fldData>
              </w:fldChar>
            </w:r>
            <w:r w:rsidRPr="00CF57E4">
              <w:rPr>
                <w:rFonts w:ascii="Times New Roman" w:hAnsi="Times New Roman" w:cs="Times New Roman"/>
                <w:b/>
                <w:bCs/>
                <w:i/>
                <w:iCs/>
                <w:color w:val="000000"/>
                <w:sz w:val="8"/>
                <w:szCs w:val="8"/>
              </w:rPr>
              <w:instrText xml:space="preserve"> ADDIN EN.CITE.DATA </w:instrText>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49" w:tooltip="van der Meide, 2009 #5095" w:history="1">
              <w:r w:rsidR="00B64882" w:rsidRPr="00CF57E4">
                <w:rPr>
                  <w:rFonts w:ascii="Times New Roman" w:hAnsi="Times New Roman" w:cs="Times New Roman"/>
                  <w:b/>
                  <w:bCs/>
                  <w:i/>
                  <w:iCs/>
                  <w:noProof/>
                  <w:color w:val="000000"/>
                  <w:sz w:val="8"/>
                  <w:szCs w:val="8"/>
                </w:rPr>
                <w:t>49</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N</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3</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urinam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guyan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sm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CT, prospective single arm study; Participants aged 17-65, mean 2 lesions of median 7 week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3): pentamidine isethionate 300 mg IM weekly x 3-4 dos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patient compliance to treatment; Secondary: % cure at 10 weeks</w:t>
            </w:r>
          </w:p>
        </w:tc>
        <w:tc>
          <w:tcPr>
            <w:tcW w:w="475" w:type="dxa"/>
          </w:tcPr>
          <w:p w:rsidR="00CF57E4" w:rsidRPr="00CF57E4" w:rsidRDefault="00CF57E4" w:rsidP="008F4B81">
            <w:pPr>
              <w:jc w:val="cente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lesion</w:t>
            </w:r>
            <w:proofErr w:type="gramEnd"/>
            <w:r w:rsidRPr="00CF57E4">
              <w:rPr>
                <w:rFonts w:ascii="Times New Roman" w:hAnsi="Times New Roman" w:cs="Times New Roman"/>
                <w:color w:val="000000"/>
                <w:sz w:val="8"/>
                <w:szCs w:val="8"/>
              </w:rPr>
              <w:t xml:space="preserve"> was judged on the following criteria: re-epithelialisation and degree of contraction, decrease in necrotic tissue, and decrease in border activit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 lower cure rate (76-78%) was estimated than that obtained previously (90%), and only 50% of the recruited CL patients finished the complete treatment schedul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s one-half of the CL patients were treated insufficiently, a much shorter treatment protocol should be considered to improve the inadequate follow-u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treatment ar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 out of 23 (34.9%); followed for 2.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Convit 1987 </w:t>
            </w:r>
            <w:r w:rsidRPr="00CF57E4">
              <w:rPr>
                <w:rFonts w:ascii="Times New Roman" w:hAnsi="Times New Roman" w:cs="Times New Roman"/>
                <w:b/>
                <w:bCs/>
                <w:color w:val="000000"/>
                <w:sz w:val="8"/>
                <w:szCs w:val="8"/>
              </w:rPr>
              <w:fldChar w:fldCharType="begin">
                <w:fldData xml:space="preserve">PEVuZE5vdGU+PENpdGU+PEF1dGhvcj5Db252aXQ8L0F1dGhvcj48WWVhcj4xOTg3PC9ZZWFyPjxS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0MDEt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==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Db252aXQ8L0F1dGhvcj48WWVhcj4xOTg3PC9ZZWFyPjxS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0MDEt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==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0" w:tooltip="Convit, 1987 #2955" w:history="1">
              <w:r w:rsidR="00B64882" w:rsidRPr="00CF57E4">
                <w:rPr>
                  <w:rFonts w:ascii="Times New Roman" w:hAnsi="Times New Roman" w:cs="Times New Roman"/>
                  <w:b/>
                  <w:bCs/>
                  <w:noProof/>
                  <w:color w:val="000000"/>
                  <w:sz w:val="8"/>
                  <w:szCs w:val="8"/>
                </w:rPr>
                <w:t>50</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Vaccine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24 &amp; 5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Venezue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 or poly-clonal antibody and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 intra-dermal skin tes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12 years, lesions  &lt; 12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44): MA 50 mg/kg IM daily x 20 days for 2-3 courses with 15 day intervals; T2(n=58): vaccine (L. mexicana amazonensis with BCG), the amount used in 1st dose depended on response to TBST, a 2nd dose was given at 6-8 weeks, and a 3rd dose at 12-18 week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 Tertiary: speed of healing, development of cell-mediated immunit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linical cure defined as complete healing of the lesion without evidence of infiltration or lymphangiti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he vaccine gave a similar cure rate (94%) to three 20-day courses of MA. AE were few with the vaccine, and with MA. AE included myalgias, headache, fever, hypotension, </w:t>
            </w:r>
            <w:r w:rsidRPr="00CF57E4">
              <w:rPr>
                <w:rFonts w:ascii="Times New Roman" w:hAnsi="Times New Roman" w:cs="Times New Roman"/>
                <w:color w:val="000000"/>
                <w:sz w:val="8"/>
                <w:szCs w:val="8"/>
              </w:rPr>
              <w:br/>
              <w:t>cardiac arrhythmia, and paresthesi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mmunotherapy is a low-cost, low-risk alternative to chemotherapy in localised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 between treatment arm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 out of 102 (7.8%); followed for 40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blind (examine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Convit 1989 </w:t>
            </w:r>
            <w:r w:rsidRPr="00CF57E4">
              <w:rPr>
                <w:rFonts w:ascii="Times New Roman" w:hAnsi="Times New Roman" w:cs="Times New Roman"/>
                <w:b/>
                <w:bCs/>
                <w:color w:val="000000"/>
                <w:sz w:val="8"/>
                <w:szCs w:val="8"/>
              </w:rPr>
              <w:fldChar w:fldCharType="begin">
                <w:fldData xml:space="preserve">PEVuZE5vdGU+PENpdGU+PEF1dGhvcj5Db252aXQ8L0F1dGhvcj48WWVhcj4xOTg5PC9ZZWFyPjxS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wNC0xNTwvcGFnZXM+PHZvbHVtZT4xNjA8L3ZvbHVtZT48bnVtYmVyPjE8L251bWJlcj48ZWRp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Db252aXQ8L0F1dGhvcj48WWVhcj4xOTg5PC9ZZWFyPjxS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1" w:tooltip="Convit, 1989 #2958" w:history="1">
              <w:r w:rsidR="00B64882" w:rsidRPr="00CF57E4">
                <w:rPr>
                  <w:rFonts w:ascii="Times New Roman" w:hAnsi="Times New Roman" w:cs="Times New Roman"/>
                  <w:b/>
                  <w:bCs/>
                  <w:noProof/>
                  <w:color w:val="000000"/>
                  <w:sz w:val="8"/>
                  <w:szCs w:val="8"/>
                </w:rPr>
                <w:t>5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Vaccine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124 &amp; 51 &amp; 42 </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Venezuel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 or poly-clonal antibody and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brazilien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gt; 12 years, lesions &lt; 12 months in duratio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124): vaccine (L. mexicana amazonensis with BCG) q6-8weeks x 3 doses; </w:t>
            </w:r>
            <w:r w:rsidRPr="00CF57E4">
              <w:rPr>
                <w:rFonts w:ascii="Times New Roman" w:hAnsi="Times New Roman" w:cs="Times New Roman"/>
                <w:color w:val="000000"/>
                <w:sz w:val="8"/>
                <w:szCs w:val="8"/>
              </w:rPr>
              <w:lastRenderedPageBreak/>
              <w:t>T2(n=51): MA 50 mg/kg IM daily x 20 days, for 2-3 courses with 15 day intervals; T3(n=42): intradermal BCG q6-8weeks x 3 dos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Primary: % cure at 6 months; Secondary: adverse events; Tertiary: speed of healing</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linical cure defined as complete healing of the lesion and absence of peripheral infiltration/inflammation, satellite </w:t>
            </w:r>
            <w:r w:rsidRPr="00CF57E4">
              <w:rPr>
                <w:rFonts w:ascii="Times New Roman" w:hAnsi="Times New Roman" w:cs="Times New Roman"/>
                <w:color w:val="000000"/>
                <w:sz w:val="8"/>
                <w:szCs w:val="8"/>
              </w:rPr>
              <w:lastRenderedPageBreak/>
              <w:t>lesions, adenopathy, lymphangitis, or new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In T1 and T2, there was a 90% cure rate, with an average time to healing of 16-18 weeks.T3 </w:t>
            </w:r>
            <w:r w:rsidRPr="00CF57E4">
              <w:rPr>
                <w:rFonts w:ascii="Times New Roman" w:hAnsi="Times New Roman" w:cs="Times New Roman"/>
                <w:color w:val="000000"/>
                <w:sz w:val="8"/>
                <w:szCs w:val="8"/>
              </w:rPr>
              <w:lastRenderedPageBreak/>
              <w:t xml:space="preserve">had significantly lower cure rates. AE included arrhythmia, severe myalgias, colic, </w:t>
            </w:r>
            <w:proofErr w:type="gramStart"/>
            <w:r w:rsidRPr="00CF57E4">
              <w:rPr>
                <w:rFonts w:ascii="Times New Roman" w:hAnsi="Times New Roman" w:cs="Times New Roman"/>
                <w:color w:val="000000"/>
                <w:sz w:val="8"/>
                <w:szCs w:val="8"/>
              </w:rPr>
              <w:t>paresthesia</w:t>
            </w:r>
            <w:proofErr w:type="gramEnd"/>
            <w:r w:rsidRPr="00CF57E4">
              <w:rPr>
                <w:rFonts w:ascii="Times New Roman" w:hAnsi="Times New Roman" w:cs="Times New Roman"/>
                <w:color w:val="000000"/>
                <w:sz w:val="8"/>
                <w:szCs w:val="8"/>
              </w:rPr>
              <w:t xml:space="preserve"> with 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Combined vaccine is efficacious for American CL; provides a strong rationale for studying vaccine effectiveness in prophylactic trial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 between treatment arm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2 year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blind (examine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random sequence gene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INTERNATIONAL TRIALS</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Wortmann 2010  </w:t>
            </w:r>
            <w:r w:rsidRPr="00CF57E4">
              <w:rPr>
                <w:rFonts w:ascii="Times New Roman" w:hAnsi="Times New Roman" w:cs="Times New Roman"/>
                <w:b/>
                <w:bCs/>
                <w:color w:val="000000"/>
                <w:sz w:val="8"/>
                <w:szCs w:val="8"/>
              </w:rPr>
              <w:fldChar w:fldCharType="begin">
                <w:fldData xml:space="preserve">PEVuZE5vdGU+PENpdGU+PEF1dGhvcj5Xb3J0bWFubjwvQXV0aG9yPjxZZWFyPjIwMTA8L1llYXI+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Xb3J0bWFubjwvQXV0aG9yPjxZZWFyPjIwMTA8L1llYXI+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2" w:tooltip="Wortmann, 2010 #2271" w:history="1">
              <w:r w:rsidR="00B64882" w:rsidRPr="00CF57E4">
                <w:rPr>
                  <w:rFonts w:ascii="Times New Roman" w:hAnsi="Times New Roman" w:cs="Times New Roman"/>
                  <w:b/>
                  <w:bCs/>
                  <w:noProof/>
                  <w:color w:val="000000"/>
                  <w:sz w:val="8"/>
                  <w:szCs w:val="8"/>
                </w:rPr>
                <w:t>5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MB</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q (5), Afghanistan (5), Peru (1), French Guiana (1), Honduras (2), Colombia (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electrophore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 (3), L. guyanensis (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panamensis (4), L. tropica (2), L. major (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retrospective study; Participants predominantly male soldiers, mean age 29 years, mean 1 les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0): Liposomal amphotericin B 3mg/kg IV daily x 10 doses given within a 21-day perio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16/19 experienced a cure with the initial treatment regimen. 3 patients needed additional doses to achieve cure. Acute infusion-related reactions occurred in 25%, and mild renal toxicity occurred in 45% of patients.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though the optimum dosing regimen is undefined and the cost and toxicity may limit widespread use, liposomal amphotericin B is a viable treatment alternativ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treatment ar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 out of 20 (5%); followed for mean 4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Harms 2011 </w:t>
            </w:r>
            <w:r w:rsidRPr="00CF57E4">
              <w:rPr>
                <w:rFonts w:ascii="Times New Roman" w:hAnsi="Times New Roman" w:cs="Times New Roman"/>
                <w:b/>
                <w:bCs/>
                <w:color w:val="000000"/>
                <w:sz w:val="8"/>
                <w:szCs w:val="8"/>
              </w:rPr>
              <w:fldChar w:fldCharType="begin">
                <w:fldData xml:space="preserve">PEVuZE5vdGU+PENpdGU+PEF1dGhvcj5IYXJtczwvQXV0aG9yPjxZZWFyPjE5OTE8L1llYXI+PFJl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YWN0aW9ucyBvZiB0aGUgUm95YWwgU29jaWV0eSBvZiBUcm9waWNhbCBNZWRpY2luZSBhbmQg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IYXJtczwvQXV0aG9yPjxZZWFyPjE5OTE8L1llYXI+PFJl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YWN0aW9ucyBvZiB0aGUgUm95YWwgU29jaWV0eSBvZiBUcm9waWNhbCBNZWRpY2luZSBhbmQg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3" w:tooltip="Harms, 1991 #3002" w:history="1">
              <w:r w:rsidR="00B64882" w:rsidRPr="00CF57E4">
                <w:rPr>
                  <w:rFonts w:ascii="Times New Roman" w:hAnsi="Times New Roman" w:cs="Times New Roman"/>
                  <w:b/>
                  <w:bCs/>
                  <w:noProof/>
                  <w:color w:val="000000"/>
                  <w:sz w:val="8"/>
                  <w:szCs w:val="8"/>
                </w:rPr>
                <w:t>5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MB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3 &amp; 8 &amp; 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Bolivia, Brazil, Costa Rica, Ecuador, French Guiana, Peru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brazilien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retrospective study of German travelers to Central and South America, treated in German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2(n=8): miltefosine 2.5 mg/kg PO daily TID x 28 days; </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13): Liposomal amphotericin B 3 mg/kg IV on days 1-5 and day 10; T3(n=2): MA 20 mg/kg IV daily x 21 day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ly re-epithelialized without inflamm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achieved with amphotericin B in 11/13 patients, miltefosine in 5/8, and meglumine antimoniate in 2/2. Of the patients who failed initial therapy, four were cured with meglumine antimoniate and one with amphotericin B.</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mphotericin B, miltefosine, and meglumine antimoniate proved to be effective. Conventional meglumine antimoniate showed high efficacy as a first-line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tient demographics individually listed, but 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oss not mentioned; followed for 12 month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orizit 2013 </w:t>
            </w:r>
            <w:r w:rsidRPr="00CF57E4">
              <w:rPr>
                <w:rFonts w:ascii="Times New Roman" w:hAnsi="Times New Roman" w:cs="Times New Roman"/>
                <w:b/>
                <w:bCs/>
                <w:color w:val="000000"/>
                <w:sz w:val="8"/>
                <w:szCs w:val="8"/>
              </w:rPr>
              <w:fldChar w:fldCharType="begin">
                <w:fldData xml:space="preserve">PEVuZE5vdGU+PENpdGU+PEF1dGhvcj5Nb3Jpem90PC9BdXRob3I+PFllYXI+MjAxMzwvWWVhcj48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M3MC04MDwvcGFnZXM+PHZvbHVtZT41Nzwvdm9sdW1lPjxudW1iZXI+MzwvbnVt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b3Jpem90PC9BdXRob3I+PFllYXI+MjAxMzwvWWVhcj48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M3MC04MDwvcGFnZXM+PHZvbHVtZT41Nzwvdm9sdW1lPjxudW1iZXI+MzwvbnVt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4" w:tooltip="Morizot, 2013 #427" w:history="1">
              <w:r w:rsidR="00B64882" w:rsidRPr="00CF57E4">
                <w:rPr>
                  <w:rFonts w:ascii="Times New Roman" w:hAnsi="Times New Roman" w:cs="Times New Roman"/>
                  <w:b/>
                  <w:bCs/>
                  <w:noProof/>
                  <w:color w:val="000000"/>
                  <w:sz w:val="8"/>
                  <w:szCs w:val="8"/>
                </w:rPr>
                <w:t>54</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MB &amp; MI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68</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ternationa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n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n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Not an RCT, retrospective analysis of data on returned travelers collected by experts with the French leishmaniasis reference center.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reated via a stepwise algorithm: in situation 1, wound care measures are employed; in situation 2, local therapy is employed (cryotherapy, IL MA, or topical paromomycin)</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reated via a stepwise algorithm: in situation 3, systemic therapy is employed (MA, Amphotericin B, or miltefosine)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positive outcome at 42-60 day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23/25 (92%) with wound care alone had positive outcome (mostly L. major, L. tropica, L. aethiopia). 37/47 (79%) had positive outcome with local therapy; 4/19 (21%) with L. braziliensis or L. panamensis. 22/37 (60%) receiving systemic therapy had positive outcom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Stepwise therapy as per the French guidelines allows for safe and reasonable patient outcome at 42-6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OLD WORLD CUTANEOUS LEISHMANIASIS</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Reithinger 2005 </w:t>
            </w:r>
            <w:r w:rsidRPr="00CF57E4">
              <w:rPr>
                <w:rFonts w:ascii="Times New Roman" w:hAnsi="Times New Roman" w:cs="Times New Roman"/>
                <w:b/>
                <w:bCs/>
                <w:color w:val="000000"/>
                <w:sz w:val="8"/>
                <w:szCs w:val="8"/>
              </w:rPr>
              <w:fldChar w:fldCharType="begin">
                <w:fldData xml:space="preserve">PEVuZE5vdGU+PENpdGU+PEF1dGhvcj5SZWl0aGluZ2VyPC9BdXRob3I+PFllYXI+MjAwNTwvWWVh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ExNDgtNTU8L3BhZ2VzPjx2b2x1bWU+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SZWl0aGluZ2VyPC9BdXRob3I+PFllYXI+MjAwNTwvWWVh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jExNDgtNTU8L3BhZ2VzPjx2b2x1bWU+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5" w:tooltip="Reithinger, 2005 #3095" w:history="1">
              <w:r w:rsidR="00B64882" w:rsidRPr="00CF57E4">
                <w:rPr>
                  <w:rFonts w:ascii="Times New Roman" w:hAnsi="Times New Roman" w:cs="Times New Roman"/>
                  <w:b/>
                  <w:bCs/>
                  <w:noProof/>
                  <w:color w:val="000000"/>
                  <w:sz w:val="8"/>
                  <w:szCs w:val="8"/>
                </w:rPr>
                <w:t>55</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 &amp; RF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48 &amp; 144 &amp; 138</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fghan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5, one lesion, no prior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48): SSG IL q 5-7 days over 29 days; T3(n=139): radiofrequency thermotherapy treatment (50°C x 30 sec) x 1 session</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44): SSG 20 mg/kg (max 850 mg) IM daily x 21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speed of healing, advers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at day 100</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hermotherapy treatment cured 75/138 (54%), IL SSG 70/146 (48%) and IM SSG 26/117 (22%), by ITT analysis. AE included secondary infection (more frequently with thermotherapy), bradycardia (with SSG), </w:t>
            </w:r>
            <w:proofErr w:type="gramStart"/>
            <w:r w:rsidRPr="00CF57E4">
              <w:rPr>
                <w:rFonts w:ascii="Times New Roman" w:hAnsi="Times New Roman" w:cs="Times New Roman"/>
                <w:color w:val="000000"/>
                <w:sz w:val="8"/>
                <w:szCs w:val="8"/>
              </w:rPr>
              <w:t>local</w:t>
            </w:r>
            <w:proofErr w:type="gramEnd"/>
            <w:r w:rsidRPr="00CF57E4">
              <w:rPr>
                <w:rFonts w:ascii="Times New Roman" w:hAnsi="Times New Roman" w:cs="Times New Roman"/>
                <w:color w:val="000000"/>
                <w:sz w:val="8"/>
                <w:szCs w:val="8"/>
              </w:rPr>
              <w:t xml:space="preserve"> reactions.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Single session with </w:t>
            </w:r>
            <w:proofErr w:type="gramStart"/>
            <w:r w:rsidRPr="00CF57E4">
              <w:rPr>
                <w:rFonts w:ascii="Times New Roman" w:hAnsi="Times New Roman" w:cs="Times New Roman"/>
                <w:color w:val="000000"/>
                <w:sz w:val="8"/>
                <w:szCs w:val="8"/>
              </w:rPr>
              <w:t>thermotherapy  was</w:t>
            </w:r>
            <w:proofErr w:type="gramEnd"/>
            <w:r w:rsidRPr="00CF57E4">
              <w:rPr>
                <w:rFonts w:ascii="Times New Roman" w:hAnsi="Times New Roman" w:cs="Times New Roman"/>
                <w:color w:val="000000"/>
                <w:sz w:val="8"/>
                <w:szCs w:val="8"/>
              </w:rPr>
              <w:t xml:space="preserve"> as effective as IL SSG and more effective than IM SS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72 out of 431 (40%);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picking pieces out of a ha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van Thiel 2010 A </w:t>
            </w:r>
            <w:r w:rsidRPr="00CF57E4">
              <w:rPr>
                <w:rFonts w:ascii="Times New Roman" w:hAnsi="Times New Roman" w:cs="Times New Roman"/>
                <w:b/>
                <w:bCs/>
                <w:color w:val="000000"/>
                <w:sz w:val="8"/>
                <w:szCs w:val="8"/>
              </w:rPr>
              <w:fldChar w:fldCharType="begin">
                <w:fldData xml:space="preserve">PEVuZE5vdGU+PENpdGU+PEF1dGhvcj52YW4gVGhpZWw8L0F1dGhvcj48WWVhcj4yMDEwPC9ZZWFy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2YW4gVGhpZWw8L0F1dGhvcj48WWVhcj4yMDEwPC9ZZWFy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6" w:tooltip="van Thiel, 2010 #3150" w:history="1">
              <w:r w:rsidR="00B64882" w:rsidRPr="00CF57E4">
                <w:rPr>
                  <w:rFonts w:ascii="Times New Roman" w:hAnsi="Times New Roman" w:cs="Times New Roman"/>
                  <w:b/>
                  <w:bCs/>
                  <w:noProof/>
                  <w:color w:val="000000"/>
                  <w:sz w:val="8"/>
                  <w:szCs w:val="8"/>
                </w:rPr>
                <w:t>56</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7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fghan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case series by the Dutch militar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proofErr w:type="gramStart"/>
            <w:r w:rsidRPr="00CF57E4">
              <w:rPr>
                <w:rFonts w:ascii="Times New Roman" w:hAnsi="Times New Roman" w:cs="Times New Roman"/>
                <w:color w:val="000000"/>
                <w:sz w:val="8"/>
                <w:szCs w:val="8"/>
              </w:rPr>
              <w:t>T1(</w:t>
            </w:r>
            <w:proofErr w:type="gramEnd"/>
            <w:r w:rsidRPr="00CF57E4">
              <w:rPr>
                <w:rFonts w:ascii="Times New Roman" w:hAnsi="Times New Roman" w:cs="Times New Roman"/>
                <w:color w:val="000000"/>
                <w:sz w:val="8"/>
                <w:szCs w:val="8"/>
              </w:rPr>
              <w:t>n=172): SSG IL q 1-3 days until clinical improved. If no improvement, alternative treatments were started</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Satisfactory response to IL SSG +/- cryotherapy in 77%; 19.5% treated with miltefosine.  6 month cure 77%.</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atural evolution played a role in this observational study, which showed cure of all patients at six months. Management of CL was feasible under field condit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arm stu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9.6%;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van Thiel 2010B  </w:t>
            </w:r>
            <w:r w:rsidRPr="00CF57E4">
              <w:rPr>
                <w:rFonts w:ascii="Times New Roman" w:hAnsi="Times New Roman" w:cs="Times New Roman"/>
                <w:b/>
                <w:bCs/>
                <w:color w:val="000000"/>
                <w:sz w:val="8"/>
                <w:szCs w:val="8"/>
              </w:rPr>
              <w:fldChar w:fldCharType="begin">
                <w:fldData xml:space="preserve">PEVuZE5vdGU+PENpdGU+PEF1dGhvcj52YW4gVGhpZWw8L0F1dGhvcj48WWVhcj4yMDEwPC9ZZWFy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gwLTM8L3Bh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2YW4gVGhpZWw8L0F1dGhvcj48WWVhcj4yMDEwPC9ZZWFy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gwLTM8L3Bh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7" w:tooltip="van Thiel, 2010 #2170" w:history="1">
              <w:r w:rsidR="00B64882" w:rsidRPr="00CF57E4">
                <w:rPr>
                  <w:rFonts w:ascii="Times New Roman" w:hAnsi="Times New Roman" w:cs="Times New Roman"/>
                  <w:b/>
                  <w:bCs/>
                  <w:noProof/>
                  <w:color w:val="000000"/>
                  <w:sz w:val="8"/>
                  <w:szCs w:val="8"/>
                </w:rPr>
                <w:t>5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L</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4</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Afghan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Not an RCT, observational study; Participants aged 19-49, predominantly male </w:t>
            </w:r>
            <w:r w:rsidRPr="00CF57E4">
              <w:rPr>
                <w:rFonts w:ascii="Times New Roman" w:hAnsi="Times New Roman" w:cs="Times New Roman"/>
                <w:color w:val="000000"/>
                <w:sz w:val="8"/>
                <w:szCs w:val="8"/>
              </w:rPr>
              <w:lastRenderedPageBreak/>
              <w:t>Dutch military personnel</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T1(n=34): miltefosine 50 mg PO TID x 28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re-epithelialisation at 6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All patients had experienced clinical improvement at the end of treatment, but no cure. At 6 </w:t>
            </w:r>
            <w:r w:rsidRPr="00CF57E4">
              <w:rPr>
                <w:rFonts w:ascii="Times New Roman" w:hAnsi="Times New Roman" w:cs="Times New Roman"/>
                <w:color w:val="000000"/>
                <w:sz w:val="8"/>
                <w:szCs w:val="8"/>
              </w:rPr>
              <w:lastRenderedPageBreak/>
              <w:t>months, 28 patients had definite cure. AE included diminution of ejaculate volum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Miltefosine efficacious for L. major.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arm stu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afi 2012 </w:t>
            </w:r>
            <w:r w:rsidRPr="00CF57E4">
              <w:rPr>
                <w:rFonts w:ascii="Times New Roman" w:hAnsi="Times New Roman" w:cs="Times New Roman"/>
                <w:b/>
                <w:bCs/>
                <w:color w:val="000000"/>
                <w:sz w:val="8"/>
                <w:szCs w:val="8"/>
              </w:rPr>
              <w:fldChar w:fldCharType="begin">
                <w:fldData xml:space="preserve">PEVuZE5vdGU+PENpdGU+PEF1dGhvcj5TYWZpPC9BdXRob3I+PFllYXI+MjAxMjwvWWVhcj48UmVj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TYWZpPC9BdXRob3I+PFllYXI+MjAxMjwvWWVhcj48UmVj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8" w:tooltip="Safi, 2012 #558" w:history="1">
              <w:r w:rsidR="00B64882" w:rsidRPr="00CF57E4">
                <w:rPr>
                  <w:rFonts w:ascii="Times New Roman" w:hAnsi="Times New Roman" w:cs="Times New Roman"/>
                  <w:b/>
                  <w:bCs/>
                  <w:noProof/>
                  <w:color w:val="000000"/>
                  <w:sz w:val="8"/>
                  <w:szCs w:val="8"/>
                </w:rPr>
                <w:t>5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FT &amp; IL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9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fghan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5-75, primarily pediatric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95): radiofrequency                        thermotherapy (50°C x 30 sec) x 1 session; T2(n=195): MA IL weekly x 5 dose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defined as complete re-epithelialisation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observed in 83% in T1 compared to 74% in T2; outcomes were better if the lesion smaller or nodul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 single treatment with thermotherapy was more effective than 5 days of intralesional Glucantime. It is also more cost-effective and has fewer sid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 out of 390 (1%);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picking pieces out of a ha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Jebran 2014 </w:t>
            </w:r>
            <w:r w:rsidRPr="00CF57E4">
              <w:rPr>
                <w:rFonts w:ascii="Times New Roman" w:hAnsi="Times New Roman" w:cs="Times New Roman"/>
                <w:b/>
                <w:bCs/>
                <w:color w:val="000000"/>
                <w:sz w:val="8"/>
                <w:szCs w:val="8"/>
              </w:rPr>
              <w:fldChar w:fldCharType="begin">
                <w:fldData xml:space="preserve">PEVuZE5vdGU+PENpdGU+PEF1dGhvcj5KZWJyYW48L0F1dGhvcj48WWVhcj4yMDE0PC9ZZWFyPjxS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KZWJyYW48L0F1dGhvcj48WWVhcj4yMDE0PC9ZZWFyPjxS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59" w:tooltip="Jebran, 2014 #3014" w:history="1">
              <w:r w:rsidR="00B64882" w:rsidRPr="00CF57E4">
                <w:rPr>
                  <w:rFonts w:ascii="Times New Roman" w:hAnsi="Times New Roman" w:cs="Times New Roman"/>
                  <w:b/>
                  <w:bCs/>
                  <w:noProof/>
                  <w:color w:val="000000"/>
                  <w:sz w:val="8"/>
                  <w:szCs w:val="8"/>
                </w:rPr>
                <w:t>59</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C &amp; MW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3 &amp; 6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fghan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5-66, lesions 1-12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73): Bipolar high frequency electro-cauterization followed by MWT with polyacrylate hydrogel and sodium chlorite applied daily; T2(n=62): Bipolar high frequency electro-cauterization, followed by MWT with polyacrylate hydrogel without sodium chlorite applied daily</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in both groups was more rapid than historical cure time by IL MA, but no different between T1 and T2 (43 and 42 days respectivel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Bipolar high frequency electro-cauterization (EC) followed by daily moist-wound-treatment leads to rapid wound heal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2 out of 135 (16.3%);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 algorith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tahl 2014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Stahl&lt;/Author&gt;&lt;Year&gt;2014&lt;/Year&gt;&lt;RecNum&gt;3143&lt;/RecNum&gt;&lt;DisplayText&gt;[60]&lt;/DisplayText&gt;&lt;record&gt;&lt;rec-number&gt;3143&lt;/rec-number&gt;&lt;foreign-keys&gt;&lt;key app="EN" db-id="2tafwvxz0fver0ev9enpd5s125ze2ws9fptv"&gt;3143&lt;/key&gt;&lt;/foreign-keys&gt;&lt;ref-type name="Journal Article"&gt;17&lt;/ref-type&gt;&lt;contributors&gt;&lt;authors&gt;&lt;author&gt;Stahl, H. C.&lt;/author&gt;&lt;author&gt;Ahmadi, F.&lt;/author&gt;&lt;author&gt;Schleicher, U.&lt;/author&gt;&lt;author&gt;Sauerborn, R.&lt;/author&gt;&lt;author&gt;Bermejo, J. L.&lt;/author&gt;&lt;author&gt;Amirih, M. L.&lt;/author&gt;&lt;author&gt;Sakhayee, I.&lt;/author&gt;&lt;author&gt;Bogdan, C.&lt;/author&gt;&lt;author&gt;Stahl, K. W.&lt;/author&gt;&lt;/authors&gt;&lt;/contributors&gt;&lt;titles&gt;&lt;title&gt;A randomized controlled phase IIb wound healing trial of cutaneous leishmaniasis ulcers with 0.045% pharmaceutical chlorite (DAC N-055) with and without bipolar high frequency electro-cauterization versus intralesional antimony in Afghanistan&lt;/title&gt;&lt;secondary-title&gt;BMC Infect Dis&lt;/secondary-title&gt;&lt;alt-title&gt;BMC infectious diseases&lt;/alt-title&gt;&lt;/titles&gt;&lt;periodical&gt;&lt;full-title&gt;BMC Infect Dis&lt;/full-title&gt;&lt;abbr-1&gt;BMC infectious diseases&lt;/abbr-1&gt;&lt;/periodical&gt;&lt;alt-periodical&gt;&lt;full-title&gt;BMC Infectious Diseases&lt;/full-title&gt;&lt;/alt-periodical&gt;&lt;pages&gt;619&lt;/pages&gt;&lt;volume&gt;14&lt;/volume&gt;&lt;edition&gt;2014/11/26&lt;/edition&gt;&lt;dates&gt;&lt;year&gt;2014&lt;/year&gt;&lt;/dates&gt;&lt;isbn&gt;1471-2334&lt;/isbn&gt;&lt;accession-num&gt;25420793&lt;/accession-num&gt;&lt;urls&gt;&lt;/urls&gt;&lt;custom2&gt;Pmc4258014&lt;/custom2&gt;&lt;electronic-resource-num&gt;10.1186/s12879-014-0619-8&lt;/electronic-resource-num&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0" w:tooltip="Stahl, 2014 #3143" w:history="1">
              <w:r w:rsidR="00B64882" w:rsidRPr="00CF57E4">
                <w:rPr>
                  <w:rFonts w:ascii="Times New Roman" w:hAnsi="Times New Roman" w:cs="Times New Roman"/>
                  <w:b/>
                  <w:bCs/>
                  <w:noProof/>
                  <w:color w:val="000000"/>
                  <w:sz w:val="8"/>
                  <w:szCs w:val="8"/>
                </w:rPr>
                <w:t>60</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SG &amp; EC &amp; MW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24 &amp; 32  &amp; 31 </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fghan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sm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9-40, lesions 7-11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4): SSG IL twice weekly x 4 weeks; T2(n=32): high-frequency electro-cauterization and MWT with 0.045% DAC N-055; T3(n=31): MWT with 0.045% DAC N-055</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ratio of closed versus open wounds 2.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PP analysis of 69 (79%) patients revealed complete epithelialisation before day 75 in 65% in T1, 100% in T2, and 87% T3 (p = 0.004). Re-ulceration occurred 17%, 13%, 30% respectivel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reatment of CL ulcers with EC followed by MWT with 0.045% DAC N-055 or with DAC N-055 alone showed shorter wound closure times than with the standard SSG thera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 out of 87 (11.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1:1:1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Negera 2012 </w:t>
            </w:r>
            <w:r w:rsidRPr="00CF57E4">
              <w:rPr>
                <w:rFonts w:ascii="Times New Roman" w:hAnsi="Times New Roman" w:cs="Times New Roman"/>
                <w:b/>
                <w:bCs/>
                <w:color w:val="000000"/>
                <w:sz w:val="8"/>
                <w:szCs w:val="8"/>
              </w:rPr>
              <w:fldChar w:fldCharType="begin">
                <w:fldData xml:space="preserve">PEVuZE5vdGU+PENpdGU+PEF1dGhvcj5OZWdlcmE8L0F1dGhvcj48WWVhcj4yMDEyPC9ZZWFyPjxS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OZWdlcmE8L0F1dGhvcj48WWVhcj4yMDEyPC9ZZWFyPjxS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1" w:tooltip="Negera, 2012 #3070" w:history="1">
              <w:r w:rsidR="00B64882" w:rsidRPr="00CF57E4">
                <w:rPr>
                  <w:rFonts w:ascii="Times New Roman" w:hAnsi="Times New Roman" w:cs="Times New Roman"/>
                  <w:b/>
                  <w:bCs/>
                  <w:noProof/>
                  <w:color w:val="000000"/>
                  <w:sz w:val="8"/>
                  <w:szCs w:val="8"/>
                </w:rPr>
                <w:t>6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RY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3 &amp; 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thiop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aethi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prospective non-randomized study; Participants mean age 20.6 years in T1 and 18.4 years in T2, lesions mean 8.5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03): Cryotherapy (liquid nitrogen) x 3-4 sessions/lesion weekly until cure; T3(n=10): untreated lesions, selected among the participants in T2</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0): SSG 20 mg/kg (max 850 mg) daily x 3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by lesions showing complete scarring and disappearance of inflammatory signs by 3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was observed in 83/89 (94%) receiving cryotherapy, and in 85% receiving SSG.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Both methods were equally effective at treating CL due to L. aethi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epor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5 out of 123 (1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Dogra 1990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Dogra&lt;/Author&gt;&lt;Year&gt;1990&lt;/Year&gt;&lt;RecNum&gt;2971&lt;/RecNum&gt;&lt;DisplayText&gt;[62]&lt;/DisplayText&gt;&lt;record&gt;&lt;rec-number&gt;2971&lt;/rec-number&gt;&lt;foreign-keys&gt;&lt;key app="EN" db-id="2tafwvxz0fver0ev9enpd5s125ze2ws9fptv"&gt;2971&lt;/key&gt;&lt;/foreign-keys&gt;&lt;ref-type name="Journal Article"&gt;17&lt;/ref-type&gt;&lt;contributors&gt;&lt;authors&gt;&lt;author&gt;Dogra, J.&lt;/author&gt;&lt;author&gt;Aneja, N.&lt;/author&gt;&lt;author&gt;Lal, B. B.&lt;/author&gt;&lt;author&gt;Mishra, S. N.&lt;/author&gt;&lt;/authors&gt;&lt;/contributors&gt;&lt;auth-address&gt;Department of Medicine and Dermatology, S.P. Medical College, Bikaner, India.&lt;/auth-address&gt;&lt;titles&gt;&lt;title&gt;Cutaneous leishmaniasis in India. Clinical experience with itraconazole (R51 211 Janssen)&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ernational Journal of Dermatology&lt;/full-title&gt;&lt;/alt-periodical&gt;&lt;pages&gt;661-2&lt;/pages&gt;&lt;volume&gt;29&lt;/volume&gt;&lt;number&gt;9&lt;/number&gt;&lt;edition&gt;1990/11/01&lt;/edition&gt;&lt;keywords&gt;&lt;keyword&gt;Adolescent&lt;/keyword&gt;&lt;keyword&gt;Adult&lt;/keyword&gt;&lt;keyword&gt;Animals&lt;/keyword&gt;&lt;keyword&gt;Female&lt;/keyword&gt;&lt;keyword&gt;Humans&lt;/keyword&gt;&lt;keyword&gt;India/epidemiology&lt;/keyword&gt;&lt;keyword&gt;Itraconazole&lt;/keyword&gt;&lt;keyword&gt;Ketoconazole/administration &amp;amp; dosage/*analogs &amp;amp; derivatives/therapeutic use&lt;/keyword&gt;&lt;keyword&gt;Leishmania tropica&lt;/keyword&gt;&lt;keyword&gt;Leishmaniasis/diagnosis/*drug therapy/epidemiology&lt;/keyword&gt;&lt;keyword&gt;Male&lt;/keyword&gt;&lt;keyword&gt;Middle Aged&lt;/keyword&gt;&lt;keyword&gt;Rural Health&lt;/keyword&gt;&lt;/keywords&gt;&lt;dates&gt;&lt;year&gt;1990&lt;/year&gt;&lt;pub-dates&gt;&lt;date&gt;Nov&lt;/date&gt;&lt;/pub-dates&gt;&lt;/dates&gt;&lt;isbn&gt;0011-9059 (Print)&amp;#xD;0011-9059&lt;/isbn&gt;&lt;accession-num&gt;2177041&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2" w:tooltip="Dogra, 1990 #2971" w:history="1">
              <w:r w:rsidR="00B64882" w:rsidRPr="00CF57E4">
                <w:rPr>
                  <w:rFonts w:ascii="Times New Roman" w:hAnsi="Times New Roman" w:cs="Times New Roman"/>
                  <w:b/>
                  <w:bCs/>
                  <w:noProof/>
                  <w:color w:val="000000"/>
                  <w:sz w:val="8"/>
                  <w:szCs w:val="8"/>
                </w:rPr>
                <w:t>6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TR</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5 &amp; 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ith lesions 4-11 weeks in duration, &lt;6 lesions total</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5): Itraconazole 4 mg/kg (max 200 mg) PO daily x 6 weeks; T2(n=5): no treatment</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disappearance of induration or redness if nodular, complete healing of ulcer, and negative smear;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observed in 10/15 (67%) receiving itraconazole and 0/5 on no treatment. AE included mild headache with itraconazol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Small study. Itraconazole had some efficacy compared to observed cohor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eported</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 (full article not availa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Dogra 1991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Dogra&lt;/Author&gt;&lt;Year&gt;1991&lt;/Year&gt;&lt;RecNum&gt;2970&lt;/RecNum&gt;&lt;DisplayText&gt;[63]&lt;/DisplayText&gt;&lt;record&gt;&lt;rec-number&gt;2970&lt;/rec-number&gt;&lt;foreign-keys&gt;&lt;key app="EN" db-id="2tafwvxz0fver0ev9enpd5s125ze2ws9fptv"&gt;2970&lt;/key&gt;&lt;/foreign-keys&gt;&lt;ref-type name="Journal Article"&gt;17&lt;/ref-type&gt;&lt;contributors&gt;&lt;authors&gt;&lt;author&gt;Dogra, J.&lt;/author&gt;&lt;/authors&gt;&lt;/contributors&gt;&lt;auth-address&gt;Department of Medicine (Dermatology Section), S.P. Medical College, Bikaner, India.&lt;/auth-address&gt;&lt;titles&gt;&lt;title&gt;A double-blind study on the efficacy of oral dapsone in cutaneous leishmaniasis&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actions of the Royal Society of Tropical Medicine and Hygiene&lt;/full-title&gt;&lt;/alt-periodical&gt;&lt;pages&gt;212-3&lt;/pages&gt;&lt;volume&gt;85&lt;/volume&gt;&lt;number&gt;2&lt;/number&gt;&lt;edition&gt;1991/03/01&lt;/edition&gt;&lt;keywords&gt;&lt;keyword&gt;Administration, Oral&lt;/keyword&gt;&lt;keyword&gt;Adolescent&lt;/keyword&gt;&lt;keyword&gt;Adult&lt;/keyword&gt;&lt;keyword&gt;Dapsone/*administration &amp;amp; dosage/therapeutic use&lt;/keyword&gt;&lt;keyword&gt;Double-Blind Method&lt;/keyword&gt;&lt;keyword&gt;Female&lt;/keyword&gt;&lt;keyword&gt;Humans&lt;/keyword&gt;&lt;keyword&gt;Leishmaniasis/*drug therapy&lt;/keyword&gt;&lt;keyword&gt;Male&lt;/keyword&gt;&lt;keyword&gt;Middle Aged&lt;/keyword&gt;&lt;/keywords&gt;&lt;dates&gt;&lt;year&gt;1991&lt;/year&gt;&lt;pub-dates&gt;&lt;date&gt;Mar-Apr&lt;/date&gt;&lt;/pub-dates&gt;&lt;/dates&gt;&lt;isbn&gt;0035-9203 (Print)&amp;#xD;0035-9203&lt;/isbn&gt;&lt;accession-num&gt;1887473&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3" w:tooltip="Dogra, 1991 #2970" w:history="1">
              <w:r w:rsidR="00B64882" w:rsidRPr="00CF57E4">
                <w:rPr>
                  <w:rFonts w:ascii="Times New Roman" w:hAnsi="Times New Roman" w:cs="Times New Roman"/>
                  <w:b/>
                  <w:bCs/>
                  <w:noProof/>
                  <w:color w:val="000000"/>
                  <w:sz w:val="8"/>
                  <w:szCs w:val="8"/>
                </w:rPr>
                <w:t>6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AP</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 12 years, no prior treatment, lesions &lt; 4 months in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60): Dapsone 100 mg PO BID x 6 weeks; T2(n=60): placebo tablet PO BID x 6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month; Secondary: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disappearance of induration of nodules or re-epithelialisation if ulcer, and 3 negative smear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observed in 49/60 (71%) in dapsone treated patients and 0/60 with placebo. AE included dapsone related hemolysis (3 patients), and nause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Dapsone for 6 weeks had some efficacy in treatment of CL compared to placebo</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table provided (only mentioned that patients balanc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Dogra 1992</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Dogra&lt;/Author&gt;&lt;Year&gt;1992&lt;/Year&gt;&lt;RecNum&gt;6124&lt;/RecNum&gt;&lt;DisplayText&gt;[64]&lt;/DisplayText&gt;&lt;record&gt;&lt;rec-number&gt;6124&lt;/rec-number&gt;&lt;foreign-keys&gt;&lt;key app="EN" db-id="2tafwvxz0fver0ev9enpd5s125ze2ws9fptv"&gt;6124&lt;/key&gt;&lt;/foreign-keys&gt;&lt;ref-type name="Journal Article"&gt;17&lt;/ref-type&gt;&lt;contributors&gt;&lt;authors&gt;&lt;author&gt;Dogra, J.&lt;/author&gt;&lt;/authors&gt;&lt;/contributors&gt;&lt;titles&gt;&lt;title&gt;Current therapies for treatment of cutaneous leishmaniasis in India&lt;/title&gt;&lt;secondary-title&gt;Infection&lt;/secondary-title&gt;&lt;alt-title&gt;Infection&lt;/alt-title&gt;&lt;/titles&gt;&lt;periodical&gt;&lt;full-title&gt;Infection&lt;/full-title&gt;&lt;/periodical&gt;&lt;alt-periodical&gt;&lt;full-title&gt;Infection&lt;/full-title&gt;&lt;/alt-periodical&gt;&lt;pages&gt;189-91&lt;/pages&gt;&lt;volume&gt;20&lt;/volume&gt;&lt;number&gt;4&lt;/number&gt;&lt;edition&gt;1992/07/01&lt;/edition&gt;&lt;keywords&gt;&lt;keyword&gt;Antifungal Agents/therapeutic use&lt;/keyword&gt;&lt;keyword&gt;Antiprotozoal Agents/therapeutic use&lt;/keyword&gt;&lt;keyword&gt;Dapsone/therapeutic use&lt;/keyword&gt;&lt;keyword&gt;Fluorescent Antibody Technique&lt;/keyword&gt;&lt;keyword&gt;Humans&lt;/keyword&gt;&lt;keyword&gt;Itraconazole&lt;/keyword&gt;&lt;keyword&gt;Ketoconazole/analogs &amp;amp; derivatives/therapeutic use&lt;/keyword&gt;&lt;keyword&gt;Leishmaniasis, Cutaneous/diagnosis/*drug therapy/prevention &amp;amp; control&lt;/keyword&gt;&lt;keyword&gt;Protozoan Vaccines/standards&lt;/keyword&gt;&lt;keyword&gt;Skin Tests&lt;/keyword&gt;&lt;/keywords&gt;&lt;dates&gt;&lt;year&gt;1992&lt;/year&gt;&lt;pub-dates&gt;&lt;date&gt;Jul-Aug&lt;/date&gt;&lt;/pub-dates&gt;&lt;/dates&gt;&lt;isbn&gt;0300-8126 (Print)&amp;#xD;0300-8126 (Linking)&lt;/isbn&gt;&lt;accession-num&gt;1325946&lt;/accession-num&gt;&lt;work-type&gt;Review&lt;/work-type&gt;&lt;urls&gt;&lt;related-urls&gt;&lt;url&gt;http://www.ncbi.nlm.nih.gov/pubmed/1325946&lt;/url&gt;&lt;/related-urls&gt;&lt;/urls&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4" w:tooltip="Dogra, 1992 #6124" w:history="1">
              <w:r w:rsidR="00B64882" w:rsidRPr="00CF57E4">
                <w:rPr>
                  <w:rFonts w:ascii="Times New Roman" w:hAnsi="Times New Roman" w:cs="Times New Roman"/>
                  <w:b/>
                  <w:bCs/>
                  <w:noProof/>
                  <w:color w:val="000000"/>
                  <w:sz w:val="8"/>
                  <w:szCs w:val="8"/>
                </w:rPr>
                <w:t>64</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TR &amp; DAP</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5- &gt;55, no further demographics provid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0): Itraconazole 4mg/kg (max 200 mg) PO daily x 6 weeks; T2( n=20): dapsone 4mg/kg PO BID x 6 weeks; T3(n=20): placebo</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disappearance of induration in nodular lesions or re-epithelialisation of ulcer, and 3 monthly negative smear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traconazole cured 15/20 (75%), dapsone 18/20 (90%), and placebo 2/20 (10%). AE included nausea and increased LF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Dapsone was more efficacious than itraconazole.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epor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Dogra 1996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Dogra&lt;/Author&gt;&lt;Year&gt;1996&lt;/Year&gt;&lt;RecNum&gt;2972&lt;/RecNum&gt;&lt;DisplayText&gt;[65]&lt;/DisplayText&gt;&lt;record&gt;&lt;rec-number&gt;2972&lt;/rec-number&gt;&lt;foreign-keys&gt;&lt;key app="EN" db-id="2tafwvxz0fver0ev9enpd5s125ze2ws9fptv"&gt;2972&lt;/key&gt;&lt;/foreign-keys&gt;&lt;ref-type name="Journal Article"&gt;17&lt;/ref-type&gt;&lt;contributors&gt;&lt;authors&gt;&lt;author&gt;Dogra, J.&lt;/author&gt;&lt;author&gt;Saxena, V. N.&lt;/author&gt;&lt;/authors&gt;&lt;/contributors&gt;&lt;auth-address&gt;C.G.H.S. Jaipur, India.&lt;/auth-address&gt;&lt;titles&gt;&lt;title&gt;Itraconazole and leishmaniasis: a randomised double-blind trial in cutaneous disease&lt;/title&gt;&lt;secondary-title&gt;Int J Parasitol&lt;/secondary-title&gt;&lt;alt-title&gt;International journal for parasitology&lt;/alt-title&gt;&lt;/titles&gt;&lt;periodical&gt;&lt;full-title&gt;Int J Parasitol&lt;/full-title&gt;&lt;abbr-1&gt;International journal for parasitology&lt;/abbr-1&gt;&lt;/periodical&gt;&lt;alt-periodical&gt;&lt;full-title&gt;Int J Parasitol&lt;/full-title&gt;&lt;abbr-1&gt;International journal for parasitology&lt;/abbr-1&gt;&lt;/alt-periodical&gt;&lt;pages&gt;1413-5&lt;/pages&gt;&lt;volume&gt;26&lt;/volume&gt;&lt;number&gt;12&lt;/number&gt;&lt;edition&gt;1996/12/01&lt;/edition&gt;&lt;keywords&gt;&lt;keyword&gt;Antiprotozoal Agents/adverse effects/*therapeutic use&lt;/keyword&gt;&lt;keyword&gt;Double-Blind Method&lt;/keyword&gt;&lt;keyword&gt;Humans&lt;/keyword&gt;&lt;keyword&gt;India&lt;/keyword&gt;&lt;keyword&gt;Itraconazole/adverse effects/*therapeutic use&lt;/keyword&gt;&lt;keyword&gt;Leishmaniasis, Cutaneous/*drug therapy&lt;/keyword&gt;&lt;keyword&gt;Liver Function Tests&lt;/keyword&gt;&lt;/keywords&gt;&lt;dates&gt;&lt;year&gt;1996&lt;/year&gt;&lt;pub-dates&gt;&lt;date&gt;Dec&lt;/date&gt;&lt;/pub-dates&gt;&lt;/dates&gt;&lt;isbn&gt;0020-7519 (Print)&amp;#xD;0020-7519&lt;/isbn&gt;&lt;accession-num&gt;9024895&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5" w:tooltip="Dogra, 1996 #2972" w:history="1">
              <w:r w:rsidR="00B64882" w:rsidRPr="00CF57E4">
                <w:rPr>
                  <w:rFonts w:ascii="Times New Roman" w:hAnsi="Times New Roman" w:cs="Times New Roman"/>
                  <w:b/>
                  <w:bCs/>
                  <w:noProof/>
                  <w:color w:val="000000"/>
                  <w:sz w:val="8"/>
                  <w:szCs w:val="8"/>
                </w:rPr>
                <w:t>65</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TR</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18 years, no prior treatment, lesion &lt; 4 months in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0): Itraconazole 200 mg PO daily x 6 weeks; T2(n=10): placebo 2 tablets PO daily x 6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disappearance of nodular lesions or re-epithelialisation of ulcers and 3 negative smear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traconazole healed 7/10 (70%) and placebo 1/10 (10%). AE included nausea and increased LF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Itraconazole could be a preferred choice over pentavalent antimonials (systemic/peri-lesional) for the initial therapy of CL.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table provided (only mentioned that patients balanc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Kochar 2000 </w:t>
            </w:r>
            <w:r w:rsidRPr="00CF57E4">
              <w:rPr>
                <w:rFonts w:ascii="Times New Roman" w:hAnsi="Times New Roman" w:cs="Times New Roman"/>
                <w:b/>
                <w:bCs/>
                <w:color w:val="000000"/>
                <w:sz w:val="8"/>
                <w:szCs w:val="8"/>
              </w:rPr>
              <w:fldChar w:fldCharType="begin">
                <w:fldData xml:space="preserve">PEVuZE5vdGU+PENpdGU+PEF1dGhvcj5Lb2NoYXI8L0F1dGhvcj48WWVhcj4yMDAwPC9ZZWFyPjxS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Lb2NoYXI8L0F1dGhvcj48WWVhcj4yMDAwPC9ZZWFyPjxS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6" w:tooltip="Kochar, 2000 #3026" w:history="1">
              <w:r w:rsidR="00B64882" w:rsidRPr="00CF57E4">
                <w:rPr>
                  <w:rFonts w:ascii="Times New Roman" w:hAnsi="Times New Roman" w:cs="Times New Roman"/>
                  <w:b/>
                  <w:bCs/>
                  <w:noProof/>
                  <w:color w:val="000000"/>
                  <w:sz w:val="8"/>
                  <w:szCs w:val="8"/>
                </w:rPr>
                <w:t>66</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IF</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3</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1-60, </w:t>
            </w:r>
            <w:r w:rsidRPr="00CF57E4">
              <w:rPr>
                <w:rFonts w:ascii="Times New Roman" w:hAnsi="Times New Roman" w:cs="Times New Roman"/>
                <w:color w:val="000000"/>
                <w:sz w:val="8"/>
                <w:szCs w:val="8"/>
              </w:rPr>
              <w:lastRenderedPageBreak/>
              <w:t>mean 2 lesions, median duration 2 months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T1(n=23): Rifampin 600 mg </w:t>
            </w:r>
            <w:r w:rsidRPr="00CF57E4">
              <w:rPr>
                <w:rFonts w:ascii="Times New Roman" w:hAnsi="Times New Roman" w:cs="Times New Roman"/>
                <w:color w:val="000000"/>
                <w:sz w:val="8"/>
                <w:szCs w:val="8"/>
              </w:rPr>
              <w:lastRenderedPageBreak/>
              <w:t>PO BID x 4 weeks; T2(n=23): placebo</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w:t>
            </w:r>
            <w:r w:rsidRPr="00CF57E4">
              <w:rPr>
                <w:rFonts w:ascii="Times New Roman" w:hAnsi="Times New Roman" w:cs="Times New Roman"/>
                <w:color w:val="000000"/>
                <w:sz w:val="8"/>
                <w:szCs w:val="8"/>
              </w:rPr>
              <w:lastRenderedPageBreak/>
              <w:t>: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Cure defined as complete healing at 4 </w:t>
            </w:r>
            <w:r w:rsidRPr="00CF57E4">
              <w:rPr>
                <w:rFonts w:ascii="Times New Roman" w:hAnsi="Times New Roman" w:cs="Times New Roman"/>
                <w:color w:val="000000"/>
                <w:sz w:val="8"/>
                <w:szCs w:val="8"/>
              </w:rPr>
              <w:lastRenderedPageBreak/>
              <w:t>weeks;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Rifampin cured 73.9% while </w:t>
            </w:r>
            <w:r w:rsidRPr="00CF57E4">
              <w:rPr>
                <w:rFonts w:ascii="Times New Roman" w:hAnsi="Times New Roman" w:cs="Times New Roman"/>
                <w:color w:val="000000"/>
                <w:sz w:val="8"/>
                <w:szCs w:val="8"/>
              </w:rPr>
              <w:lastRenderedPageBreak/>
              <w:t xml:space="preserve">placebo cured on 4%. There were no AE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Rifampin demonstrated better cure rates than placebo, however it needs </w:t>
            </w:r>
            <w:r w:rsidRPr="00CF57E4">
              <w:rPr>
                <w:rFonts w:ascii="Times New Roman" w:hAnsi="Times New Roman" w:cs="Times New Roman"/>
                <w:color w:val="000000"/>
                <w:sz w:val="8"/>
                <w:szCs w:val="8"/>
              </w:rPr>
              <w:lastRenderedPageBreak/>
              <w:t>to be studied over a longer time perio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Significant difference</w:t>
            </w:r>
            <w:r w:rsidRPr="00CF57E4">
              <w:rPr>
                <w:rFonts w:ascii="Times New Roman" w:hAnsi="Times New Roman" w:cs="Times New Roman"/>
                <w:color w:val="000000"/>
                <w:sz w:val="8"/>
                <w:szCs w:val="8"/>
              </w:rPr>
              <w:lastRenderedPageBreak/>
              <w:t>s in lesion size, number and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4 out of 50 (8%); </w:t>
            </w:r>
            <w:r w:rsidRPr="00CF57E4">
              <w:rPr>
                <w:rFonts w:ascii="Times New Roman" w:hAnsi="Times New Roman" w:cs="Times New Roman"/>
                <w:color w:val="000000"/>
                <w:sz w:val="8"/>
                <w:szCs w:val="8"/>
              </w:rPr>
              <w:lastRenderedPageBreak/>
              <w:t xml:space="preserve">followed for 1 month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Kochar 2006 </w:t>
            </w:r>
            <w:r w:rsidRPr="00CF57E4">
              <w:rPr>
                <w:rFonts w:ascii="Times New Roman" w:hAnsi="Times New Roman" w:cs="Times New Roman"/>
                <w:b/>
                <w:bCs/>
                <w:color w:val="000000"/>
                <w:sz w:val="8"/>
                <w:szCs w:val="8"/>
              </w:rPr>
              <w:fldChar w:fldCharType="begin">
                <w:fldData xml:space="preserve">PEVuZE5vdGU+PENpdGU+PEF1dGhvcj5Lb2NoYXI8L0F1dGhvcj48WWVhcj4yMDA2PC9ZZWFyPjxS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Lb2NoYXI8L0F1dGhvcj48WWVhcj4yMDA2PC9ZZWFyPjxS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7" w:tooltip="Kochar, 2006 #3027" w:history="1">
              <w:r w:rsidR="00B64882" w:rsidRPr="00CF57E4">
                <w:rPr>
                  <w:rFonts w:ascii="Times New Roman" w:hAnsi="Times New Roman" w:cs="Times New Roman"/>
                  <w:b/>
                  <w:bCs/>
                  <w:noProof/>
                  <w:color w:val="000000"/>
                  <w:sz w:val="8"/>
                  <w:szCs w:val="8"/>
                </w:rPr>
                <w:t>6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IF</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predominantly pediatric, lesions &lt; 3 months in duration, 50% with nodular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5): Rifampin 600 mg PO BID and omeprazole 20 mg PO daily x 6 weeks; T2(n=25): placebo x 6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healing and disappearance of lesion;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Rifampin cured 6/25 (24%) while placebo cured 3/25 (12%) by ITT. No AE report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Only modest cure rates were observed with rifampin as compared to placebo.</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 out of 50 (12%); followed for 1.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ara 2013 </w:t>
            </w:r>
            <w:r w:rsidRPr="00CF57E4">
              <w:rPr>
                <w:rFonts w:ascii="Times New Roman" w:hAnsi="Times New Roman" w:cs="Times New Roman"/>
                <w:b/>
                <w:bCs/>
                <w:color w:val="000000"/>
                <w:sz w:val="8"/>
                <w:szCs w:val="8"/>
              </w:rPr>
              <w:fldChar w:fldCharType="begin">
                <w:fldData xml:space="preserve">PEVuZE5vdGU+PENpdGU+PEF1dGhvcj5BYXJhPC9BdXRob3I+PFllYXI+MjAxMzwvWWVhcj48UmVj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YXJhPC9BdXRob3I+PFllYXI+MjAxMzwvWWVhcj48UmVj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68" w:tooltip="Aara, 2013 #2909" w:history="1">
              <w:r w:rsidR="00B64882" w:rsidRPr="00CF57E4">
                <w:rPr>
                  <w:rFonts w:ascii="Times New Roman" w:hAnsi="Times New Roman" w:cs="Times New Roman"/>
                  <w:b/>
                  <w:bCs/>
                  <w:noProof/>
                  <w:color w:val="000000"/>
                  <w:sz w:val="8"/>
                  <w:szCs w:val="8"/>
                </w:rPr>
                <w:t>6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IF &amp; ILSSG &amp; RFT &amp; CRY</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61 &amp; 297 &amp; 185 &amp; 96 &amp; 1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consecutive case series presenting to hospital in Rajasthan over 10 years; Treated on a case to case basi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4(n=96): Rifampin PO x 4-6 weeks</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61): SSG IL biweekly x 5-7 sessions; T2(n=297): SSG IL weekly x 5-7 sessions; T3(n=185): Thermotherapy (50°C x 30–60 sec) x 1 session; T5(n=19): Cryotherapy</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24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total re-epithelialisation and absence of amastigotes on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 cure 92% at 24 weeks, T2 92% at 24 weeks, T3 98% at 24 weeks, T4  84% at 6 weeks, and T5 84%  at 24 week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Most modalities are associated with cure by 16-24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epor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406 out of 1379 (29%); followed for 18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Bumb 2013</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CdW1iPC9BdXRob3I+PFllYXI+MjAxMzwvWWVhcj48UmVj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==
</w:fldData>
              </w:fldChar>
            </w:r>
            <w:r w:rsidRPr="00CF57E4">
              <w:rPr>
                <w:rFonts w:ascii="Times New Roman" w:hAnsi="Times New Roman" w:cs="Times New Roman"/>
                <w:b/>
                <w:bCs/>
                <w:i/>
                <w:iCs/>
                <w:color w:val="000000"/>
                <w:sz w:val="8"/>
                <w:szCs w:val="8"/>
              </w:rPr>
              <w:instrText xml:space="preserve"> ADDIN EN.CITE </w:instrText>
            </w:r>
            <w:r w:rsidRPr="00CF57E4">
              <w:rPr>
                <w:rFonts w:ascii="Times New Roman" w:hAnsi="Times New Roman" w:cs="Times New Roman"/>
                <w:b/>
                <w:bCs/>
                <w:i/>
                <w:iCs/>
                <w:color w:val="000000"/>
                <w:sz w:val="8"/>
                <w:szCs w:val="8"/>
              </w:rPr>
              <w:fldChar w:fldCharType="begin">
                <w:fldData xml:space="preserve">PEVuZE5vdGU+PENpdGU+PEF1dGhvcj5CdW1iPC9BdXRob3I+PFllYXI+MjAxMzwvWWVhcj48UmVj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==
</w:fldData>
              </w:fldChar>
            </w:r>
            <w:r w:rsidRPr="00CF57E4">
              <w:rPr>
                <w:rFonts w:ascii="Times New Roman" w:hAnsi="Times New Roman" w:cs="Times New Roman"/>
                <w:b/>
                <w:bCs/>
                <w:i/>
                <w:iCs/>
                <w:color w:val="000000"/>
                <w:sz w:val="8"/>
                <w:szCs w:val="8"/>
              </w:rPr>
              <w:instrText xml:space="preserve"> ADDIN EN.CITE.DATA </w:instrText>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69" w:tooltip="Bumb, 2013 #94" w:history="1">
              <w:r w:rsidR="00B64882" w:rsidRPr="00CF57E4">
                <w:rPr>
                  <w:rFonts w:ascii="Times New Roman" w:hAnsi="Times New Roman" w:cs="Times New Roman"/>
                  <w:b/>
                  <w:bCs/>
                  <w:i/>
                  <w:iCs/>
                  <w:noProof/>
                  <w:color w:val="000000"/>
                  <w:sz w:val="8"/>
                  <w:szCs w:val="8"/>
                </w:rPr>
                <w:t>69</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FT &amp; IL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RFL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4-60, ≤ 4 lesions, 1-18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50): Thermotherapy (50°C x 30-60 sec) x 1 session; T2(n=50): SSG IL biweekly x 7 sessions </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time to cure; Terti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rates in the heat therapy and SSG groups were 98% and 94% respectively. AE included local infections with heat therapy</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 single application of radiofrequency heat therapy is safe, cosmetically acceptable and effective in inducing a long-term cure of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1:1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garwal 2014 </w:t>
            </w:r>
            <w:r w:rsidRPr="00CF57E4">
              <w:rPr>
                <w:rFonts w:ascii="Times New Roman" w:hAnsi="Times New Roman" w:cs="Times New Roman"/>
                <w:b/>
                <w:bCs/>
                <w:color w:val="000000"/>
                <w:sz w:val="8"/>
                <w:szCs w:val="8"/>
              </w:rPr>
              <w:fldChar w:fldCharType="begin">
                <w:fldData xml:space="preserve">PEVuZE5vdGU+PENpdGU+PEF1dGhvcj5BZ3Jhd2FsPC9BdXRob3I+PFllYXI+MjAxNDwvWWVhcj48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Z3Jhd2FsPC9BdXRob3I+PFllYXI+MjAxNDwvWWVhcj48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0" w:tooltip="Agrawal, 2014 #2910" w:history="1">
              <w:r w:rsidR="00B64882" w:rsidRPr="00CF57E4">
                <w:rPr>
                  <w:rFonts w:ascii="Times New Roman" w:hAnsi="Times New Roman" w:cs="Times New Roman"/>
                  <w:b/>
                  <w:bCs/>
                  <w:noProof/>
                  <w:color w:val="000000"/>
                  <w:sz w:val="8"/>
                  <w:szCs w:val="8"/>
                </w:rPr>
                <w:t>70</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IF &amp; DAP &amp; ILSSG &amp; RF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8 &amp; 14 &amp; 50 &amp; 3 &amp; 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nd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culture, and/or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case series of 151 pediatric patients. Participants aged 0-5 years, mostly single facial lesions, mean  4.5 months in duration, mean 2.4 cm in siz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3(n=50): Rifampin 20 mg/kg PO daily x 4-6 weeks; T4(n=3): Dapsone 20 mg/kg daily PO x 4-6 weeks; T5(n=11): Rifampin 20 mg/kg PO daily &amp; Dapsone 20 mg/kg PO daily x 4-6 weeks</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58): SSG IL once to twice per week x 5-7 session; T2(n=14): Thermotherapy (50°C x 30 seconds); T6(n=12): SSG IL once to twice per week x 5-7 session &amp; rifampin 20 mg/kg PO daily x 4-6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defined as total re-epithelialisation of the lesion and a negative skin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plete cure with local therapies (SSG IL and RFT) was observed in 84.4% and 91.8%, respectively. Rifampicin, dapsone, and a combination of both, complete healing was recorded in 82%, 66.67%, and 90.1</w:t>
            </w:r>
            <w:proofErr w:type="gramStart"/>
            <w:r w:rsidRPr="00CF57E4">
              <w:rPr>
                <w:rFonts w:ascii="Times New Roman" w:hAnsi="Times New Roman" w:cs="Times New Roman"/>
                <w:color w:val="000000"/>
                <w:sz w:val="8"/>
                <w:szCs w:val="8"/>
              </w:rPr>
              <w:t>%  respectively</w:t>
            </w:r>
            <w:proofErr w:type="gramEnd"/>
            <w:r w:rsidRPr="00CF57E4">
              <w:rPr>
                <w:rFonts w:ascii="Times New Roman" w:hAnsi="Times New Roman" w:cs="Times New Roman"/>
                <w:color w:val="000000"/>
                <w:sz w:val="8"/>
                <w:szCs w:val="8"/>
              </w:rPr>
              <w:t xml:space="preserve">. The combination of SSG IL </w:t>
            </w:r>
            <w:proofErr w:type="gramStart"/>
            <w:r w:rsidRPr="00CF57E4">
              <w:rPr>
                <w:rFonts w:ascii="Times New Roman" w:hAnsi="Times New Roman" w:cs="Times New Roman"/>
                <w:color w:val="000000"/>
                <w:sz w:val="8"/>
                <w:szCs w:val="8"/>
              </w:rPr>
              <w:t>and  rifampicin</w:t>
            </w:r>
            <w:proofErr w:type="gramEnd"/>
            <w:r w:rsidRPr="00CF57E4">
              <w:rPr>
                <w:rFonts w:ascii="Times New Roman" w:hAnsi="Times New Roman" w:cs="Times New Roman"/>
                <w:color w:val="000000"/>
                <w:sz w:val="8"/>
                <w:szCs w:val="8"/>
              </w:rPr>
              <w:t xml:space="preserve"> was effective in 100% of case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elatively good success rates with variable treatment regimen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9 out of 151 (6.0%);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ronson 2010 </w:t>
            </w:r>
            <w:r w:rsidRPr="00CF57E4">
              <w:rPr>
                <w:rFonts w:ascii="Times New Roman" w:hAnsi="Times New Roman" w:cs="Times New Roman"/>
                <w:b/>
                <w:bCs/>
                <w:color w:val="000000"/>
                <w:sz w:val="8"/>
                <w:szCs w:val="8"/>
              </w:rPr>
              <w:fldChar w:fldCharType="begin">
                <w:fldData xml:space="preserve">PEVuZE5vdGU+PENpdGU+PEF1dGhvcj5Bcm9uc29uPC9BdXRob3I+PFllYXI+MjAxMDwvWWVhcj48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GVjdGVkIFRyb3BpY2FsIERpc2Vhc2VzPC9mdWxsLXRpdGxlPjwvYWx0LXBlcmlvZGljYWw+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cm9uc29uPC9BdXRob3I+PFllYXI+MjAxMDwvWWVhcj48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1" w:tooltip="Aronson, 2010 #2924" w:history="1">
              <w:r w:rsidR="00B64882" w:rsidRPr="00CF57E4">
                <w:rPr>
                  <w:rFonts w:ascii="Times New Roman" w:hAnsi="Times New Roman" w:cs="Times New Roman"/>
                  <w:b/>
                  <w:bCs/>
                  <w:noProof/>
                  <w:color w:val="000000"/>
                  <w:sz w:val="8"/>
                  <w:szCs w:val="8"/>
                </w:rPr>
                <w:t>7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FT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7</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q &amp; Kuwai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PCR-RFLP and enzyme electrophore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8-57, predominantly male, median 2-3 lesions of median 4 months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7): Thermotherapy (50°C x 30 sec) x 1 session</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7): SSG 20 mg/kg IV daily x 1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In an ITT analysis, </w:t>
            </w:r>
            <w:proofErr w:type="gramStart"/>
            <w:r w:rsidRPr="00CF57E4">
              <w:rPr>
                <w:rFonts w:ascii="Times New Roman" w:hAnsi="Times New Roman" w:cs="Times New Roman"/>
                <w:color w:val="000000"/>
                <w:sz w:val="8"/>
                <w:szCs w:val="8"/>
              </w:rPr>
              <w:t>the per</w:t>
            </w:r>
            <w:proofErr w:type="gramEnd"/>
            <w:r w:rsidRPr="00CF57E4">
              <w:rPr>
                <w:rFonts w:ascii="Times New Roman" w:hAnsi="Times New Roman" w:cs="Times New Roman"/>
                <w:color w:val="000000"/>
                <w:sz w:val="8"/>
                <w:szCs w:val="8"/>
              </w:rPr>
              <w:t xml:space="preserve"> subject efficacy was 54% SSG and 48% TM (p = 0.78), and the per lesion efficacy was 59% SSG and 73% TM (p = 0.053). Local AE were recorded with TM, and myalgias, increased LFTs and cytopenias with SSG.</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L. major treated with heat by TM had similar cure rates as IV SSG, and was associated with fewer side effec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blind (examine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 algorith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silian 1995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Asilian&lt;/Author&gt;&lt;Year&gt;1995&lt;/Year&gt;&lt;RecNum&gt;2930&lt;/RecNum&gt;&lt;DisplayText&gt;[72]&lt;/DisplayText&gt;&lt;record&gt;&lt;rec-number&gt;2930&lt;/rec-number&gt;&lt;foreign-keys&gt;&lt;key app="EN" db-id="2tafwvxz0fver0ev9enpd5s125ze2ws9fptv"&gt;2930&lt;/key&gt;&lt;/foreign-keys&gt;&lt;ref-type name="Journal Article"&gt;17&lt;/ref-type&gt;&lt;contributors&gt;&lt;authors&gt;&lt;author&gt;Asilian, A.&lt;/author&gt;&lt;author&gt;Jalayer, T.&lt;/author&gt;&lt;author&gt;Whitworth, J. A.&lt;/author&gt;&lt;author&gt;Ghasemi, R. L.&lt;/author&gt;&lt;author&gt;Nilforooshzadeh, M.&lt;/author&gt;&lt;author&gt;Olliaro, P.&lt;/author&gt;&lt;/authors&gt;&lt;/contributors&gt;&lt;auth-address&gt;Department of Dermatology, School of Medicine, Isfahan University of Medical Sciences, Iran.&lt;/auth-address&gt;&lt;titles&gt;&lt;title&gt;A randomized, placebo-controlled trial of a two-week regimen of aminosidine (paromomycin) ointment for treatment of cutaneous leishmaniasis in Iran&lt;/title&gt;&lt;secondary-title&gt;Am J Trop Med Hyg&lt;/secondary-title&gt;&lt;alt-title&gt;The American journal of tropical medicine and hygiene&lt;/alt-title&gt;&lt;/titles&gt;&lt;periodical&gt;&lt;full-title&gt;Am J Trop Med Hyg&lt;/full-title&gt;&lt;/periodical&gt;&lt;alt-periodical&gt;&lt;full-title&gt;The American journal of tropical medicine and hygiene&lt;/full-title&gt;&lt;/alt-periodical&gt;&lt;pages&gt;648-51&lt;/pages&gt;&lt;volume&gt;53&lt;/volume&gt;&lt;number&gt;6&lt;/number&gt;&lt;edition&gt;1995/12/01&lt;/edition&gt;&lt;keywords&gt;&lt;keyword&gt;Administration, Topical&lt;/keyword&gt;&lt;keyword&gt;Adolescent&lt;/keyword&gt;&lt;keyword&gt;Anti-Bacterial Agents/administration &amp;amp; dosage/adverse effects/*therapeutic use&lt;/keyword&gt;&lt;keyword&gt;Child&lt;/keyword&gt;&lt;keyword&gt;Child, Preschool&lt;/keyword&gt;&lt;keyword&gt;Double-Blind Method&lt;/keyword&gt;&lt;keyword&gt;Female&lt;/keyword&gt;&lt;keyword&gt;Humans&lt;/keyword&gt;&lt;keyword&gt;Iran&lt;/keyword&gt;&lt;keyword&gt;Leishmaniasis, Cutaneous/*drug therapy&lt;/keyword&gt;&lt;keyword&gt;Male&lt;/keyword&gt;&lt;keyword&gt;Ointments&lt;/keyword&gt;&lt;keyword&gt;Paromomycin/administration &amp;amp; dosage/adverse effects/*therapeutic use&lt;/keyword&gt;&lt;/keywords&gt;&lt;dates&gt;&lt;year&gt;1995&lt;/year&gt;&lt;pub-dates&gt;&lt;date&gt;Dec&lt;/date&gt;&lt;/pub-dates&gt;&lt;/dates&gt;&lt;isbn&gt;0002-9637 (Print)&amp;#xD;0002-9637&lt;/isbn&gt;&lt;accession-num&gt;8561269&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2" w:tooltip="Asilian, 1995 #2930" w:history="1">
              <w:r w:rsidR="00B64882" w:rsidRPr="00CF57E4">
                <w:rPr>
                  <w:rFonts w:ascii="Times New Roman" w:hAnsi="Times New Roman" w:cs="Times New Roman"/>
                  <w:b/>
                  <w:bCs/>
                  <w:noProof/>
                  <w:color w:val="000000"/>
                  <w:sz w:val="8"/>
                  <w:szCs w:val="8"/>
                </w:rPr>
                <w:t>7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26 &amp; 12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Ira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ith lesions &lt; 4 weeks in duration, children &gt; 2 years, size &lt; 5cm, single les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126): 15% paromomycin in 10% urea ointment BID x 14 days; T2(n=125): placebo ointment BID x 14 days     </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5 months; Secondary: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defined as complete re-epithelialisation of ulcer by day 45 or 105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Paromomycin ointment cured 80/126 and placebo ointment 79/125, RR 1</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Paromomycin ointment for 14 days was no better than a placebo petrolatum oin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 xml:space="preserve">                                16 out of 251 (6.4%); followed 3.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Zerehsaz 1999 </w:t>
            </w:r>
            <w:r w:rsidRPr="00CF57E4">
              <w:rPr>
                <w:rFonts w:ascii="Times New Roman" w:hAnsi="Times New Roman" w:cs="Times New Roman"/>
                <w:b/>
                <w:bCs/>
                <w:color w:val="000000"/>
                <w:sz w:val="8"/>
                <w:szCs w:val="8"/>
              </w:rPr>
              <w:fldChar w:fldCharType="begin">
                <w:fldData xml:space="preserve">PEVuZE5vdGU+PENpdGU+PEF1dGhvcj5aZXJlaHNhejwvQXV0aG9yPjxZZWFyPjE5OTk8L1llYXI+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aZXJlaHNhejwvQXV0aG9yPjxZZWFyPjE5OTk8L1llYXI+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3" w:tooltip="Zerehsaz, 1999 #3159" w:history="1">
              <w:r w:rsidR="00B64882" w:rsidRPr="00CF57E4">
                <w:rPr>
                  <w:rFonts w:ascii="Times New Roman" w:hAnsi="Times New Roman" w:cs="Times New Roman"/>
                  <w:b/>
                  <w:bCs/>
                  <w:noProof/>
                  <w:color w:val="000000"/>
                  <w:sz w:val="8"/>
                  <w:szCs w:val="8"/>
                </w:rPr>
                <w:t>7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HRB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6 &amp; 8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ith lesion &lt; 4 months in duration, mean &lt; 2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86): Herbal extract in black paste to lesion daily x 5 days &amp; placebo saline injections daily x 20 day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T2(n=85): MA 15-20 mg/kg IM daily x 20 days &amp; placebo black paste to lesions daily x 5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week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healing and re-epithelialisation of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Herbal extract paste healed 64/86 (74%) and MA 23/85 (27%). Adverse events included urticarial and generalized pruritus in the MA cohor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Herbal extract paste was more effective for healing of CL than MA in this stu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eported</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7F4879">
              <w:rPr>
                <w:rFonts w:ascii="Times New Roman" w:hAnsi="Times New Roman" w:cs="Times New Roman"/>
                <w:b/>
                <w:bCs/>
                <w:color w:val="000000"/>
                <w:sz w:val="8"/>
                <w:szCs w:val="8"/>
              </w:rPr>
              <w:t>Gholami 2000</w:t>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Garlic</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96 &amp; 7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specifi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gt; 5 years, lesions &lt; 100 days in </w:t>
            </w:r>
            <w:r w:rsidRPr="00CF57E4">
              <w:rPr>
                <w:rFonts w:ascii="Times New Roman" w:hAnsi="Times New Roman" w:cs="Times New Roman"/>
                <w:color w:val="000000"/>
                <w:sz w:val="8"/>
                <w:szCs w:val="8"/>
              </w:rPr>
              <w:lastRenderedPageBreak/>
              <w:t>duration, no facial lesions includ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96): 5% garlic cream BID q3days x 40 days; T2(n=75): placebo</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d at 40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healing;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Garlic cream healed 18/96 and placebo 15/75</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5% garlic cream was not effective in the treatment of C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26 out of 197 (13.2%); followed for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 (full article not availa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Salmanpour 2001</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TYWxtYW5wb3VyPC9BdXRob3I+PFllYXI+MjAwMTwvWWVh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</w:fldData>
              </w:fldChar>
            </w:r>
            <w:r w:rsidRPr="00CF57E4">
              <w:rPr>
                <w:rFonts w:ascii="Times New Roman" w:hAnsi="Times New Roman" w:cs="Times New Roman"/>
                <w:b/>
                <w:bCs/>
                <w:i/>
                <w:iCs/>
                <w:color w:val="000000"/>
                <w:sz w:val="8"/>
                <w:szCs w:val="8"/>
              </w:rPr>
              <w:instrText xml:space="preserve"> ADDIN EN.CITE </w:instrText>
            </w:r>
            <w:r w:rsidRPr="00CF57E4">
              <w:rPr>
                <w:rFonts w:ascii="Times New Roman" w:hAnsi="Times New Roman" w:cs="Times New Roman"/>
                <w:b/>
                <w:bCs/>
                <w:i/>
                <w:iCs/>
                <w:color w:val="000000"/>
                <w:sz w:val="8"/>
                <w:szCs w:val="8"/>
              </w:rPr>
              <w:fldChar w:fldCharType="begin">
                <w:fldData xml:space="preserve">PEVuZE5vdGU+PENpdGU+PEF1dGhvcj5TYWxtYW5wb3VyPC9BdXRob3I+PFllYXI+MjAwMTwvWWVh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</w:fldData>
              </w:fldChar>
            </w:r>
            <w:r w:rsidRPr="00CF57E4">
              <w:rPr>
                <w:rFonts w:ascii="Times New Roman" w:hAnsi="Times New Roman" w:cs="Times New Roman"/>
                <w:b/>
                <w:bCs/>
                <w:i/>
                <w:iCs/>
                <w:color w:val="000000"/>
                <w:sz w:val="8"/>
                <w:szCs w:val="8"/>
              </w:rPr>
              <w:instrText xml:space="preserve"> ADDIN EN.CITE.DATA </w:instrText>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74" w:tooltip="Salmanpour, 2001 #3109" w:history="1">
              <w:r w:rsidR="00B64882" w:rsidRPr="00CF57E4">
                <w:rPr>
                  <w:rFonts w:ascii="Times New Roman" w:hAnsi="Times New Roman" w:cs="Times New Roman"/>
                  <w:b/>
                  <w:bCs/>
                  <w:i/>
                  <w:iCs/>
                  <w:noProof/>
                  <w:color w:val="000000"/>
                  <w:sz w:val="8"/>
                  <w:szCs w:val="8"/>
                </w:rPr>
                <w:t>74</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ET &amp; IL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4 &amp; 3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 3 year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64): Ketoconazole 600 mg (adults) or 10 mg/kg (children) daily x 30 days </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36): MA IL q2weeks x 6-8 session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week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ulcer with little or no sc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Ketoconazole healed 57/64 (89%) of lesions, and ILMA healed 23/32 (72%). AE included elevated LFTs with ketoconazole and local irritation with IL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Ketoconazole was more effective than ILMA in this stu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table provided (only mentioned that patients balanced, but data not in article)</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 xml:space="preserve">Loss not mentioned; followed for 6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Esfandiarpour 2002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Esfandiarpour&lt;/Author&gt;&lt;Year&gt;2002&lt;/Year&gt;&lt;RecNum&gt;2983&lt;/RecNum&gt;&lt;DisplayText&gt;[75]&lt;/DisplayText&gt;&lt;record&gt;&lt;rec-number&gt;2983&lt;/rec-number&gt;&lt;foreign-keys&gt;&lt;key app="EN" db-id="2tafwvxz0fver0ev9enpd5s125ze2ws9fptv"&gt;2983&lt;/key&gt;&lt;/foreign-keys&gt;&lt;ref-type name="Journal Article"&gt;17&lt;/ref-type&gt;&lt;contributors&gt;&lt;authors&gt;&lt;author&gt;Esfandiarpour, I.&lt;/author&gt;&lt;author&gt;Alavi, A.&lt;/author&gt;&lt;/authors&gt;&lt;/contributors&gt;&lt;auth-address&gt;Kerman University of Medical Sciences and Health Services, Kerman, Iran. irajesfandayar@yahoo.com&lt;/auth-address&gt;&lt;titles&gt;&lt;title&gt;Evaluating the efficacy of allopurinol and meglumine antimoniate (Glucantime) in the treatment of cutaneous leishmaniasi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ernational Journal of Dermatology&lt;/full-title&gt;&lt;/alt-periodical&gt;&lt;pages&gt;521-4&lt;/pages&gt;&lt;volume&gt;41&lt;/volume&gt;&lt;number&gt;8&lt;/number&gt;&lt;edition&gt;2002/09/05&lt;/edition&gt;&lt;keywords&gt;&lt;keyword&gt;Administration, Oral&lt;/keyword&gt;&lt;keyword&gt;Adolescent&lt;/keyword&gt;&lt;keyword&gt;Allopurinol/*therapeutic use&lt;/keyword&gt;&lt;keyword&gt;Antiprotozoal Agents/*therapeutic use&lt;/keyword&gt;&lt;keyword&gt;Drug Therapy, Combination&lt;/keyword&gt;&lt;keyword&gt;Female&lt;/keyword&gt;&lt;keyword&gt;Humans&lt;/keyword&gt;&lt;keyword&gt;Injections, Intramuscular&lt;/keyword&gt;&lt;keyword&gt;Iran&lt;/keyword&gt;&lt;keyword&gt;Leishmaniasis, Cutaneous/*drug therapy&lt;/keyword&gt;&lt;keyword&gt;Male&lt;/keyword&gt;&lt;keyword&gt;Meglumine/*therapeutic use&lt;/keyword&gt;&lt;keyword&gt;Organometallic Compounds/*therapeutic use&lt;/keyword&gt;&lt;keyword&gt;Treatment Outcome&lt;/keyword&gt;&lt;/keywords&gt;&lt;dates&gt;&lt;year&gt;2002&lt;/year&gt;&lt;pub-dates&gt;&lt;date&gt;Aug&lt;/date&gt;&lt;/pub-dates&gt;&lt;/dates&gt;&lt;isbn&gt;0011-9059 (Print)&amp;#xD;0011-9059&lt;/isbn&gt;&lt;accession-num&gt;12207774&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5" w:tooltip="Esfandiarpour, 2002 #2983" w:history="1">
              <w:r w:rsidR="00B64882" w:rsidRPr="00CF57E4">
                <w:rPr>
                  <w:rFonts w:ascii="Times New Roman" w:hAnsi="Times New Roman" w:cs="Times New Roman"/>
                  <w:b/>
                  <w:bCs/>
                  <w:noProof/>
                  <w:color w:val="000000"/>
                  <w:sz w:val="8"/>
                  <w:szCs w:val="8"/>
                </w:rPr>
                <w:t>75</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mean age 14, mean 1 lesion, mean 8 months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50): Allopurinol 15 mg/kg PO divided TID x 3 weeks; T3(n=50): allopurinol 15 mg/kg PO divided TID x 3 weeks &amp; MA 30 mg/kg IM x 2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50): MA 30 mg/kg IM daily x 2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reduction of inflammation, edema, and flattening on sc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llopurinol was associated with cure in 9/50 (18%), MA in 12/50 (24%) and Allopurinol &amp; MA in 23/50 (46%). AE in allopurinol included nausea, heartburn, and elevated LF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ombined allopurinol and MA was more effective than either therapy alone, however none of these treatments demonstrated good efficacy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omeni 2002 </w:t>
            </w:r>
            <w:r w:rsidRPr="00CF57E4">
              <w:rPr>
                <w:rFonts w:ascii="Times New Roman" w:hAnsi="Times New Roman" w:cs="Times New Roman"/>
                <w:b/>
                <w:bCs/>
                <w:color w:val="000000"/>
                <w:sz w:val="8"/>
                <w:szCs w:val="8"/>
              </w:rPr>
              <w:fldChar w:fldCharType="begin">
                <w:fldData xml:space="preserve">PEVuZE5vdGU+PENpdGU+PEF1dGhvcj5Nb21lbmk8L0F1dGhvcj48WWVhcj4yMDAyPC9ZZWFyPjxS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Nb21lbmk8L0F1dGhvcj48WWVhcj4yMDAyPC9ZZWFyPjxS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6" w:tooltip="Momeni, 2002 #3057" w:history="1">
              <w:r w:rsidR="00B64882" w:rsidRPr="00CF57E4">
                <w:rPr>
                  <w:rFonts w:ascii="Times New Roman" w:hAnsi="Times New Roman" w:cs="Times New Roman"/>
                  <w:b/>
                  <w:bCs/>
                  <w:noProof/>
                  <w:color w:val="000000"/>
                  <w:sz w:val="8"/>
                  <w:szCs w:val="8"/>
                </w:rPr>
                <w:t>76</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onoclonal antibodies or isoenzyme electrophore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 major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 5, no prior treatments, lesion &lt; 4 months in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6): Allopurinol 20 mg/kg daily &amp; MA 30 mg/kg IM daily x 20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2(n=36): MA 60 mg/kg IM daily x 20 day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all lesions healed and negative amastigotes on smears;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Low dose MA </w:t>
            </w:r>
            <w:proofErr w:type="gramStart"/>
            <w:r w:rsidRPr="00CF57E4">
              <w:rPr>
                <w:rFonts w:ascii="Times New Roman" w:hAnsi="Times New Roman" w:cs="Times New Roman"/>
                <w:color w:val="000000"/>
                <w:sz w:val="8"/>
                <w:szCs w:val="8"/>
              </w:rPr>
              <w:t>with  allopurinol</w:t>
            </w:r>
            <w:proofErr w:type="gramEnd"/>
            <w:r w:rsidRPr="00CF57E4">
              <w:rPr>
                <w:rFonts w:ascii="Times New Roman" w:hAnsi="Times New Roman" w:cs="Times New Roman"/>
                <w:color w:val="000000"/>
                <w:sz w:val="8"/>
                <w:szCs w:val="8"/>
              </w:rPr>
              <w:t xml:space="preserve"> cured 25/36 (72%) while MA  alone cured 26/36 (75%).  AE included abdominal pain, nausea, skin eruption, myalgia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bination low dose MA with allopurinol showed similar efficacy compared to full dose MA, and had less toxicit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 out of 62 (9.7%); followed for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Faghihi 2003 </w:t>
            </w:r>
            <w:r w:rsidRPr="00CF57E4">
              <w:rPr>
                <w:rFonts w:ascii="Times New Roman" w:hAnsi="Times New Roman" w:cs="Times New Roman"/>
                <w:b/>
                <w:bCs/>
                <w:color w:val="000000"/>
                <w:sz w:val="8"/>
                <w:szCs w:val="8"/>
              </w:rPr>
              <w:fldChar w:fldCharType="begin">
                <w:fldData xml:space="preserve">PEVuZE5vdGU+PENpdGU+PEF1dGhvcj5GYWdoaWhpPC9BdXRob3I+PFllYXI+MjAwMzwvWWVhcj48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xMy02PC9wYWdlcz48dm9sdW1lPjI4PC92b2x1bWU+PG51bWJlcj4xPC9udW1i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GYWdoaWhpPC9BdXRob3I+PFllYXI+MjAwMzwvWWVhcj48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xMy02PC9wYWdlcz48dm9sdW1lPjI4PC92b2x1bWU+PG51bWJlcj4xPC9udW1i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7" w:tooltip="Faghihi, 2003 #2984" w:history="1">
              <w:r w:rsidR="00B64882" w:rsidRPr="00CF57E4">
                <w:rPr>
                  <w:rFonts w:ascii="Times New Roman" w:hAnsi="Times New Roman" w:cs="Times New Roman"/>
                  <w:b/>
                  <w:bCs/>
                  <w:noProof/>
                  <w:color w:val="000000"/>
                  <w:sz w:val="8"/>
                  <w:szCs w:val="8"/>
                </w:rPr>
                <w:t>77</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 &amp; IL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8</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48, mean 16 years old,  ≤ 3 lesions, no ulcerating lesions includ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8): 15% paromomycin sulfate in 10% urea ointment BID x 45 days; T2(n=48): MA 15g/5ml IL weekly x maximum 12 injection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fter 2 months; Secondary: % relapses over 1 y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return to normal tissue texture in &lt; 2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opical paromomycin ointment healed 8/48 (17%) of lesions at 2 months and ILMA healed 20/48 (42%).</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Neither performed well, but ILMA was superior </w:t>
            </w:r>
            <w:proofErr w:type="gramStart"/>
            <w:r w:rsidRPr="00CF57E4">
              <w:rPr>
                <w:rFonts w:ascii="Times New Roman" w:hAnsi="Times New Roman" w:cs="Times New Roman"/>
                <w:color w:val="000000"/>
                <w:sz w:val="8"/>
                <w:szCs w:val="8"/>
              </w:rPr>
              <w:t>than</w:t>
            </w:r>
            <w:proofErr w:type="gramEnd"/>
            <w:r w:rsidRPr="00CF57E4">
              <w:rPr>
                <w:rFonts w:ascii="Times New Roman" w:hAnsi="Times New Roman" w:cs="Times New Roman"/>
                <w:color w:val="000000"/>
                <w:sz w:val="8"/>
                <w:szCs w:val="8"/>
              </w:rPr>
              <w:t xml:space="preserve"> topical paromomyci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Groups not compared, only listed number of lesions in each group and location</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a stratified blocked randomization metho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omeni 2003A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Momeni&lt;/Author&gt;&lt;Year&gt;2003&lt;/Year&gt;&lt;RecNum&gt;3056&lt;/RecNum&gt;&lt;DisplayText&gt;[78]&lt;/DisplayText&gt;&lt;record&gt;&lt;rec-number&gt;3056&lt;/rec-number&gt;&lt;foreign-keys&gt;&lt;key app="EN" db-id="2tafwvxz0fver0ev9enpd5s125ze2ws9fptv"&gt;3056&lt;/key&gt;&lt;/foreign-keys&gt;&lt;ref-type name="Journal Article"&gt;17&lt;/ref-type&gt;&lt;contributors&gt;&lt;authors&gt;&lt;author&gt;Momeni, A. Z.&lt;/author&gt;&lt;author&gt;Aminjavaheri, M.&lt;/author&gt;&lt;author&gt;Omidghaemi, M. R.&lt;/author&gt;&lt;/authors&gt;&lt;/contributors&gt;&lt;auth-address&gt;Isfahan University of Medical Sciences, PO Box 81465/1191, Isfahan, Iran. azmomeni@iranmedical.com&lt;/auth-address&gt;&lt;titles&gt;&lt;title&gt;Treatment of cutaneous leishmaniasis with ketoconazole cream&lt;/title&gt;&lt;secondary-title&gt;J Dermatolog Treat&lt;/secondary-title&gt;&lt;alt-title&gt;The Journal of dermatological treatment&lt;/alt-title&gt;&lt;/titles&gt;&lt;periodical&gt;&lt;full-title&gt;J Dermatolog Treat&lt;/full-title&gt;&lt;abbr-1&gt;The Journal of dermatological treatment&lt;/abbr-1&gt;&lt;/periodical&gt;&lt;alt-periodical&gt;&lt;full-title&gt;J Dermatolog Treat&lt;/full-title&gt;&lt;abbr-1&gt;The Journal of dermatological treatment&lt;/abbr-1&gt;&lt;/alt-periodical&gt;&lt;pages&gt;26-9&lt;/pages&gt;&lt;volume&gt;14&lt;/volume&gt;&lt;number&gt;1&lt;/number&gt;&lt;edition&gt;2003/05/15&lt;/edition&gt;&lt;keywords&gt;&lt;keyword&gt;Administration, Cutaneous&lt;/keyword&gt;&lt;keyword&gt;Adolescent&lt;/keyword&gt;&lt;keyword&gt;Adult&lt;/keyword&gt;&lt;keyword&gt;Antifungal Agents/administration &amp;amp; dosage/*therapeutic use&lt;/keyword&gt;&lt;keyword&gt;Child&lt;/keyword&gt;&lt;keyword&gt;Double-Blind Method&lt;/keyword&gt;&lt;keyword&gt;Female&lt;/keyword&gt;&lt;keyword&gt;Humans&lt;/keyword&gt;&lt;keyword&gt;Ketoconazole/administration &amp;amp; dosage/*therapeutic use&lt;/keyword&gt;&lt;keyword&gt;Leishmaniasis, Cutaneous/*drug therapy/pathology&lt;/keyword&gt;&lt;keyword&gt;Male&lt;/keyword&gt;&lt;keyword&gt;Middle Aged&lt;/keyword&gt;&lt;keyword&gt;Treatment Outcome&lt;/keyword&gt;&lt;/keywords&gt;&lt;dates&gt;&lt;year&gt;2003&lt;/year&gt;&lt;pub-dates&gt;&lt;date&gt;Jan&lt;/date&gt;&lt;/pub-dates&gt;&lt;/dates&gt;&lt;isbn&gt;0954-6634 (Print)&amp;#xD;0954-6634&lt;/isbn&gt;&lt;accession-num&gt;12745852&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78" w:tooltip="Momeni, 2003 #3056" w:history="1">
              <w:r w:rsidR="00B64882" w:rsidRPr="00CF57E4">
                <w:rPr>
                  <w:rFonts w:ascii="Times New Roman" w:hAnsi="Times New Roman" w:cs="Times New Roman"/>
                  <w:b/>
                  <w:bCs/>
                  <w:noProof/>
                  <w:color w:val="000000"/>
                  <w:sz w:val="8"/>
                  <w:szCs w:val="8"/>
                </w:rPr>
                <w:t>78</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E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9 &amp; 5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 5 years, lesion &lt; 4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9): 2% ketoconazole cream BID x 21 days; T2(n=55): placebo cream BID x 21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healed lesions by day 51 and negative amastigotes on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Ketoconazole cream healed 11/49 (22%) and placebo </w:t>
            </w:r>
            <w:proofErr w:type="gramStart"/>
            <w:r w:rsidRPr="00CF57E4">
              <w:rPr>
                <w:rFonts w:ascii="Times New Roman" w:hAnsi="Times New Roman" w:cs="Times New Roman"/>
                <w:color w:val="000000"/>
                <w:sz w:val="8"/>
                <w:szCs w:val="8"/>
              </w:rPr>
              <w:t>cream  6</w:t>
            </w:r>
            <w:proofErr w:type="gramEnd"/>
            <w:r w:rsidRPr="00CF57E4">
              <w:rPr>
                <w:rFonts w:ascii="Times New Roman" w:hAnsi="Times New Roman" w:cs="Times New Roman"/>
                <w:color w:val="000000"/>
                <w:sz w:val="8"/>
                <w:szCs w:val="8"/>
              </w:rPr>
              <w:t>/55 (11%). AE included pruritus at lesion sit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low response rate in patients receiving ketoconazole cream indicates that it cannot be used as the single ag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7 out of 90 (17.9%); followed for 1.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Momeni 2003</w:t>
            </w:r>
            <w:r w:rsidRPr="00CF57E4">
              <w:rPr>
                <w:rFonts w:ascii="Times New Roman" w:hAnsi="Times New Roman" w:cs="Times New Roman"/>
                <w:b/>
                <w:bCs/>
                <w:i/>
                <w:iCs/>
                <w:color w:val="000000"/>
                <w:sz w:val="8"/>
                <w:szCs w:val="8"/>
              </w:rPr>
              <w:t xml:space="preserve"> B</w:t>
            </w:r>
            <w:r w:rsidRPr="00CF57E4">
              <w:rPr>
                <w:rFonts w:ascii="Times New Roman" w:hAnsi="Times New Roman" w:cs="Times New Roman"/>
                <w:b/>
                <w:bCs/>
                <w:i/>
                <w:iCs/>
                <w:color w:val="000000"/>
                <w:sz w:val="8"/>
                <w:szCs w:val="8"/>
              </w:rPr>
              <w:fldChar w:fldCharType="begin"/>
            </w:r>
            <w:r w:rsidRPr="00CF57E4">
              <w:rPr>
                <w:rFonts w:ascii="Times New Roman" w:hAnsi="Times New Roman" w:cs="Times New Roman"/>
                <w:b/>
                <w:bCs/>
                <w:i/>
                <w:iCs/>
                <w:color w:val="000000"/>
                <w:sz w:val="8"/>
                <w:szCs w:val="8"/>
              </w:rPr>
              <w:instrText xml:space="preserve"> ADDIN EN.CITE &lt;EndNote&gt;&lt;Cite&gt;&lt;Author&gt;Momeni&lt;/Author&gt;&lt;Year&gt;2003&lt;/Year&gt;&lt;RecNum&gt;6142&lt;/RecNum&gt;&lt;DisplayText&gt;[79]&lt;/DisplayText&gt;&lt;record&gt;&lt;rec-number&gt;6142&lt;/rec-number&gt;&lt;foreign-keys&gt;&lt;key app="EN" db-id="2tafwvxz0fver0ev9enpd5s125ze2ws9fptv"&gt;6142&lt;/key&gt;&lt;/foreign-keys&gt;&lt;ref-type name="Journal Article"&gt;17&lt;/ref-type&gt;&lt;contributors&gt;&lt;authors&gt;&lt;author&gt;Momeni, A. Z.&lt;/author&gt;&lt;author&gt;Aminjavaheri, M.&lt;/author&gt;&lt;/authors&gt;&lt;/contributors&gt;&lt;auth-address&gt;Aminjavaheri Medical Lab. P.O. Box 1191, 81465 Isfahan, Iran. azmomeni@iranmedical.com&lt;/auth-address&gt;&lt;titles&gt;&lt;title&gt;Successful treatment of non-healing cases of cutaneous leishmaniasis, using a combination of meglumine antimoniate plus allopurinol&lt;/title&gt;&lt;secondary-title&gt;Eur J Dermatol&lt;/secondary-title&gt;&lt;alt-title&gt;Eur J Dermatol&lt;/alt-title&gt;&lt;/titles&gt;&lt;periodical&gt;&lt;full-title&gt;Eur J Dermatol&lt;/full-title&gt;&lt;abbr-1&gt;European journal of dermatology : EJD&lt;/abbr-1&gt;&lt;/periodical&gt;&lt;alt-periodical&gt;&lt;full-title&gt;Eur J Dermatol&lt;/full-title&gt;&lt;abbr-1&gt;European journal of dermatology : EJD&lt;/abbr-1&gt;&lt;/alt-periodical&gt;&lt;pages&gt;40-3&lt;/pages&gt;&lt;volume&gt;13&lt;/volume&gt;&lt;number&gt;1&lt;/number&gt;&lt;edition&gt;2003/03/01&lt;/edition&gt;&lt;keywords&gt;&lt;keyword&gt;Adolescent&lt;/keyword&gt;&lt;keyword&gt;Adult&lt;/keyword&gt;&lt;keyword&gt;Allopurinol/*administration &amp;amp; dosage&lt;/keyword&gt;&lt;keyword&gt;Antimony/*administration &amp;amp; dosage&lt;/keyword&gt;&lt;keyword&gt;Antiprotozoal Agents/*administration &amp;amp; dosage&lt;/keyword&gt;&lt;keyword&gt;Drug Therapy, Combination&lt;/keyword&gt;&lt;keyword&gt;Humans&lt;/keyword&gt;&lt;keyword&gt;Leishmaniasis, Cutaneous/*drug therapy/pathology&lt;/keyword&gt;&lt;keyword&gt;Male&lt;/keyword&gt;&lt;keyword&gt;Meglumine/*administration &amp;amp; dosage&lt;/keyword&gt;&lt;keyword&gt;Organometallic Compounds/*administration &amp;amp; dosage&lt;/keyword&gt;&lt;/keywords&gt;&lt;dates&gt;&lt;year&gt;2003&lt;/year&gt;&lt;pub-dates&gt;&lt;date&gt;Jan-Feb&lt;/date&gt;&lt;/pub-dates&gt;&lt;/dates&gt;&lt;isbn&gt;1167-1122 (Print)&amp;#xD;1167-1122 (Linking)&lt;/isbn&gt;&lt;accession-num&gt;12609780&lt;/accession-num&gt;&lt;work-type&gt;Case Reports&amp;#xD;Clinical Trial&lt;/work-type&gt;&lt;urls&gt;&lt;related-urls&gt;&lt;url&gt;http://www.ncbi.nlm.nih.gov/pubmed/12609780&lt;/url&gt;&lt;/related-urls&gt;&lt;/urls&gt;&lt;language&gt;eng&lt;/language&gt;&lt;/record&gt;&lt;/Cite&gt;&lt;/EndNote&gt;</w:instrText>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79" w:tooltip="Momeni, 2003 #6142" w:history="1">
              <w:r w:rsidR="00B64882" w:rsidRPr="00CF57E4">
                <w:rPr>
                  <w:rFonts w:ascii="Times New Roman" w:hAnsi="Times New Roman" w:cs="Times New Roman"/>
                  <w:b/>
                  <w:bCs/>
                  <w:i/>
                  <w:iCs/>
                  <w:noProof/>
                  <w:color w:val="000000"/>
                  <w:sz w:val="8"/>
                  <w:szCs w:val="8"/>
                </w:rPr>
                <w:t>79</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TR</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electrophore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12 years, no prior treatment, no facial lesions, &lt; 4 months in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70): Itraconazole 7 mg/kg (max 400 mg) PO daily x 3 weeks; T2(n=70): placebo x 3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all lesions healed with negative smears;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observed in 36/51 (59%) receiving itraconazole and in 27/61 (44%) receiving placebo.</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traconazole was not significantly more effective than placebo when given for 3 week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9 out of 140 (6.4%); followed for 1.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silian 2004B </w:t>
            </w:r>
            <w:r w:rsidRPr="00CF57E4">
              <w:rPr>
                <w:rFonts w:ascii="Times New Roman" w:hAnsi="Times New Roman" w:cs="Times New Roman"/>
                <w:b/>
                <w:bCs/>
                <w:color w:val="000000"/>
                <w:sz w:val="8"/>
                <w:szCs w:val="8"/>
              </w:rPr>
              <w:fldChar w:fldCharType="begin">
                <w:fldData xml:space="preserve">PEVuZE5vdGU+PENpdGU+PEF1dGhvcj5Bc2lsaWFuPC9BdXRob3I+PFllYXI+MjAwNDwvWWVhcj48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c2lsaWFuPC9BdXRob3I+PFllYXI+MjAwNDwvWWVhcj48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80" w:tooltip="Asilian, 2004 #2933" w:history="1">
              <w:r w:rsidR="00B64882" w:rsidRPr="00CF57E4">
                <w:rPr>
                  <w:rFonts w:ascii="Times New Roman" w:hAnsi="Times New Roman" w:cs="Times New Roman"/>
                  <w:b/>
                  <w:bCs/>
                  <w:noProof/>
                  <w:color w:val="000000"/>
                  <w:sz w:val="8"/>
                  <w:szCs w:val="8"/>
                </w:rPr>
                <w:t>80</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2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23 &amp; 11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7-70, &lt; 5 lesions, &lt; 4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23): CO2 laser (Sonic 500 machine) x 1 session &amp; topical 2% erythromycin</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2(n=110): MA 50 mg/kg IM daily x 15 days, rest 5 days, resume for additional 15 day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5 months; Secondary: speed of healing; Tertiary: scar prevention; Quatern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flattening and negative amastigotes on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2 laser cured 104/111 lesions while MA cured 176/210 lesions, RR1.12</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Similar efficacy between a single session of CO2 laser and a 30 day treatment of 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number of lesion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59 out of 233  (2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in flip</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silian 2003 </w:t>
            </w:r>
            <w:r w:rsidRPr="00CF57E4">
              <w:rPr>
                <w:rFonts w:ascii="Times New Roman" w:hAnsi="Times New Roman" w:cs="Times New Roman"/>
                <w:b/>
                <w:bCs/>
                <w:color w:val="000000"/>
                <w:sz w:val="8"/>
                <w:szCs w:val="8"/>
              </w:rPr>
              <w:fldChar w:fldCharType="begin"/>
            </w:r>
            <w:r w:rsidRPr="00CF57E4">
              <w:rPr>
                <w:rFonts w:ascii="Times New Roman" w:hAnsi="Times New Roman" w:cs="Times New Roman"/>
                <w:b/>
                <w:bCs/>
                <w:color w:val="000000"/>
                <w:sz w:val="8"/>
                <w:szCs w:val="8"/>
              </w:rPr>
              <w:instrText xml:space="preserve"> ADDIN EN.CITE &lt;EndNote&gt;&lt;Cite&gt;&lt;Author&gt;Asilian&lt;/Author&gt;&lt;Year&gt;2003&lt;/Year&gt;&lt;RecNum&gt;2929&lt;/RecNum&gt;&lt;DisplayText&gt;[81]&lt;/DisplayText&gt;&lt;record&gt;&lt;rec-number&gt;2929&lt;/rec-number&gt;&lt;foreign-keys&gt;&lt;key app="EN" db-id="2tafwvxz0fver0ev9enpd5s125ze2ws9fptv"&gt;2929&lt;/key&gt;&lt;/foreign-keys&gt;&lt;ref-type name="Journal Article"&gt;17&lt;/ref-type&gt;&lt;contributors&gt;&lt;authors&gt;&lt;author&gt;Asilian, A.&lt;/author&gt;&lt;author&gt;Jalayer, T.&lt;/author&gt;&lt;author&gt;Nilforooshzadeh, M.&lt;/author&gt;&lt;author&gt;Ghassemi, R. L.&lt;/author&gt;&lt;author&gt;Peto, R.&lt;/author&gt;&lt;author&gt;Wayling, S.&lt;/author&gt;&lt;author&gt;Olliaro, P.&lt;/author&gt;&lt;author&gt;Modabber, F.&lt;/author&gt;&lt;/authors&gt;&lt;/contributors&gt;&lt;auth-address&gt;Department of Dermatology, School of Medicine, University of Medical Sciences, Isfahan, Islamic Republic of Iran.&lt;/auth-address&gt;&lt;titles&gt;&lt;title&gt;Treatment of cutaneous leishmaniasis with aminosidine (paromomycin) ointment: double-blind, randomized trial in the Islamic Republic of Iran&lt;/title&gt;&lt;secondary-title&gt;Bull World Health Organ&lt;/secondary-title&gt;&lt;alt-title&gt;Bulletin of the World Health Organization&lt;/alt-title&gt;&lt;/titles&gt;&lt;periodical&gt;&lt;full-title&gt;Bulletin of the World Health Organization&lt;/full-title&gt;&lt;abbr-1&gt;Bull World Health Organ&lt;/abbr-1&gt;&lt;/periodical&gt;&lt;alt-periodical&gt;&lt;full-title&gt;Bulletin of the World Health Organization&lt;/full-title&gt;&lt;abbr-1&gt;Bull World Health Organ&lt;/abbr-1&gt;&lt;/alt-periodical&gt;&lt;pages&gt;353-9&lt;/pages&gt;&lt;volume&gt;81&lt;/volume&gt;&lt;number&gt;5&lt;/number&gt;&lt;edition&gt;2003/07/12&lt;/edition&gt;&lt;keywords&gt;&lt;keyword&gt;Antiprotozoal Agents/administration &amp;amp; dosage/*therapeutic use&lt;/keyword&gt;&lt;keyword&gt;Child&lt;/keyword&gt;&lt;keyword&gt;Double-Blind Method&lt;/keyword&gt;&lt;keyword&gt;Humans&lt;/keyword&gt;&lt;keyword&gt;Iran&lt;/keyword&gt;&lt;keyword&gt;Leishmaniasis, Cutaneous/*drug therapy&lt;/keyword&gt;&lt;keyword&gt;*Ointments&lt;/keyword&gt;&lt;keyword&gt;Paromomycin/administration &amp;amp; dosage/*therapeutic use&lt;/keyword&gt;&lt;keyword&gt;Treatment Outcome&lt;/keyword&gt;&lt;/keywords&gt;&lt;dates&gt;&lt;year&gt;2003&lt;/year&gt;&lt;/dates&gt;&lt;isbn&gt;0042-9686 (Print)&amp;#xD;0042-9686&lt;/isbn&gt;&lt;accession-num&gt;12856053&lt;/accession-num&gt;&lt;urls&gt;&lt;/urls&gt;&lt;custom2&gt;Pmc2572463&lt;/custom2&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81" w:tooltip="Asilian, 2003 #2929" w:history="1">
              <w:r w:rsidR="00B64882" w:rsidRPr="00CF57E4">
                <w:rPr>
                  <w:rFonts w:ascii="Times New Roman" w:hAnsi="Times New Roman" w:cs="Times New Roman"/>
                  <w:b/>
                  <w:bCs/>
                  <w:noProof/>
                  <w:color w:val="000000"/>
                  <w:sz w:val="8"/>
                  <w:szCs w:val="8"/>
                </w:rPr>
                <w:t>81</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17 &amp; 11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ith single lesion, &lt; 4 months in duration, &lt; 5 cm in size, no prior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117): 15% paromomycin in 10% urea ointment BID x 4 weeks; T2(n=116): 15% paromomycin BID x 2 weeks followed by paraffin ointment BID x 2 weeks                     </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5 months; Secondary: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epithelialisation of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4 weeks of topical paromomycin ointment healed 58/117, while 2 weeks healed 43/116. RR 1.34. No AE report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Higher healing rates and parasite cure were observed with 4 weeks of topical paromomycin in urea oin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87 out of 233 (37%); followed for 3.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silian 2004A </w:t>
            </w:r>
            <w:r w:rsidRPr="00CF57E4">
              <w:rPr>
                <w:rFonts w:ascii="Times New Roman" w:hAnsi="Times New Roman" w:cs="Times New Roman"/>
                <w:b/>
                <w:bCs/>
                <w:color w:val="000000"/>
                <w:sz w:val="8"/>
                <w:szCs w:val="8"/>
              </w:rPr>
              <w:fldChar w:fldCharType="begin">
                <w:fldData xml:space="preserve">PEVuZE5vdGU+PENpdGU+PEF1dGhvcj5Bc2lsaWFuPC9BdXRob3I+PFllYXI+MjAwNDwvWWVhcj48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Bc2lsaWFuPC9BdXRob3I+PFllYXI+MjAwNDwvWWVhcj48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82" w:tooltip="Asilian, 2004 #2931" w:history="1">
              <w:r w:rsidR="00B64882" w:rsidRPr="00CF57E4">
                <w:rPr>
                  <w:rFonts w:ascii="Times New Roman" w:hAnsi="Times New Roman" w:cs="Times New Roman"/>
                  <w:b/>
                  <w:bCs/>
                  <w:noProof/>
                  <w:color w:val="000000"/>
                  <w:sz w:val="8"/>
                  <w:szCs w:val="8"/>
                </w:rPr>
                <w:t>82</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RY</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0 &amp; 200 &amp; 16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ith lesions &lt; 8 week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00): cryotherapy and MA IL q2weeks x 6 weeks; T2(n=200): cryotherapy q2weeks x 6 weeks; T3(n=160): MA IL q2weeks x 6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 remission duration, relapse rate;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ulcer with loss of edema, induration and absence of amastigotes on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ryotherapy &amp; ILMA healed 120/149 (91%) of lesions; cryotherapy healed 120/230 (57%) of lesions; ILMA healed 84/160 (56%) of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bined cryotherapy and intralesional meglumine antimoniate was more effective than either cryotherapy or ILMA al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 xml:space="preserve">30 out of 400 (7.5%); followed for 6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Iraji 2004 </w:t>
            </w:r>
            <w:r w:rsidRPr="00CF57E4">
              <w:rPr>
                <w:rFonts w:ascii="Times New Roman" w:hAnsi="Times New Roman" w:cs="Times New Roman"/>
                <w:b/>
                <w:bCs/>
                <w:color w:val="000000"/>
                <w:sz w:val="8"/>
                <w:szCs w:val="8"/>
              </w:rPr>
              <w:fldChar w:fldCharType="begin">
                <w:fldData xml:space="preserve">PEVuZE5vdGU+PENpdGU+PEF1dGhvcj5JcmFqaTwvQXV0aG9yPjxZZWFyPjIwMDQ8L1llYXI+PFJl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</w:fldData>
              </w:fldChar>
            </w:r>
            <w:r w:rsidRPr="00CF57E4">
              <w:rPr>
                <w:rFonts w:ascii="Times New Roman" w:hAnsi="Times New Roman" w:cs="Times New Roman"/>
                <w:b/>
                <w:bCs/>
                <w:color w:val="000000"/>
                <w:sz w:val="8"/>
                <w:szCs w:val="8"/>
              </w:rPr>
              <w:instrText xml:space="preserve"> ADDIN EN.CITE </w:instrText>
            </w:r>
            <w:r w:rsidRPr="00CF57E4">
              <w:rPr>
                <w:rFonts w:ascii="Times New Roman" w:hAnsi="Times New Roman" w:cs="Times New Roman"/>
                <w:b/>
                <w:bCs/>
                <w:color w:val="000000"/>
                <w:sz w:val="8"/>
                <w:szCs w:val="8"/>
              </w:rPr>
              <w:fldChar w:fldCharType="begin">
                <w:fldData xml:space="preserve">PEVuZE5vdGU+PENpdGU+PEF1dGhvcj5JcmFqaTwvQXV0aG9yPjxZZWFyPjIwMDQ8L1llYXI+PFJl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</w:fldData>
              </w:fldChar>
            </w:r>
            <w:r w:rsidRPr="00CF57E4">
              <w:rPr>
                <w:rFonts w:ascii="Times New Roman" w:hAnsi="Times New Roman" w:cs="Times New Roman"/>
                <w:b/>
                <w:bCs/>
                <w:color w:val="000000"/>
                <w:sz w:val="8"/>
                <w:szCs w:val="8"/>
              </w:rPr>
              <w:instrText xml:space="preserve"> ADDIN EN.CITE.DATA </w:instrText>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Pr="00CF57E4">
              <w:rPr>
                <w:rFonts w:ascii="Times New Roman" w:hAnsi="Times New Roman" w:cs="Times New Roman"/>
                <w:b/>
                <w:bCs/>
                <w:noProof/>
                <w:color w:val="000000"/>
                <w:sz w:val="8"/>
                <w:szCs w:val="8"/>
              </w:rPr>
              <w:t>[</w:t>
            </w:r>
            <w:hyperlink w:anchor="_ENREF_83" w:tooltip="Iraji, 2004 #3012" w:history="1">
              <w:r w:rsidR="00B64882" w:rsidRPr="00CF57E4">
                <w:rPr>
                  <w:rFonts w:ascii="Times New Roman" w:hAnsi="Times New Roman" w:cs="Times New Roman"/>
                  <w:b/>
                  <w:bCs/>
                  <w:noProof/>
                  <w:color w:val="000000"/>
                  <w:sz w:val="8"/>
                  <w:szCs w:val="8"/>
                </w:rPr>
                <w:t>83</w:t>
              </w:r>
            </w:hyperlink>
            <w:r w:rsidRPr="00CF57E4">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LMA &amp; ZnSO4</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 &amp; 3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d 2-67, </w:t>
            </w:r>
            <w:r w:rsidRPr="00CF57E4">
              <w:rPr>
                <w:rFonts w:ascii="Times New Roman" w:hAnsi="Times New Roman" w:cs="Times New Roman"/>
                <w:color w:val="000000"/>
                <w:sz w:val="8"/>
                <w:szCs w:val="8"/>
              </w:rPr>
              <w:lastRenderedPageBreak/>
              <w:t>lesions &lt; 12 weeks in duration, &lt; 4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35): MA IL q2weeks x </w:t>
            </w:r>
            <w:r w:rsidRPr="00CF57E4">
              <w:rPr>
                <w:rFonts w:ascii="Times New Roman" w:hAnsi="Times New Roman" w:cs="Times New Roman"/>
                <w:color w:val="000000"/>
                <w:sz w:val="8"/>
                <w:szCs w:val="8"/>
              </w:rPr>
              <w:lastRenderedPageBreak/>
              <w:t>6 weeks; T2(n=31): 2% ZnSO4 IL q2weeks x 6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Primary: % cure at 1.5 months; </w:t>
            </w:r>
            <w:r w:rsidRPr="00CF57E4">
              <w:rPr>
                <w:rFonts w:ascii="Times New Roman" w:hAnsi="Times New Roman" w:cs="Times New Roman"/>
                <w:color w:val="000000"/>
                <w:sz w:val="8"/>
                <w:szCs w:val="8"/>
              </w:rPr>
              <w:lastRenderedPageBreak/>
              <w:t>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Cure defined using the Sharquie </w:t>
            </w:r>
            <w:r w:rsidRPr="00CF57E4">
              <w:rPr>
                <w:rFonts w:ascii="Times New Roman" w:hAnsi="Times New Roman" w:cs="Times New Roman"/>
                <w:color w:val="000000"/>
                <w:sz w:val="8"/>
                <w:szCs w:val="8"/>
              </w:rPr>
              <w:lastRenderedPageBreak/>
              <w:t>grading system, where 4 represented total clearance of lesion and parasit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 xml:space="preserve">Healing at 6 weeks was noted in </w:t>
            </w:r>
            <w:r w:rsidRPr="00CF57E4">
              <w:rPr>
                <w:rFonts w:ascii="Times New Roman" w:hAnsi="Times New Roman" w:cs="Times New Roman"/>
                <w:color w:val="000000"/>
                <w:sz w:val="8"/>
                <w:szCs w:val="8"/>
              </w:rPr>
              <w:lastRenderedPageBreak/>
              <w:t>84% IL Zinc Sulfate and in 60% of ILMA.                  AE included pain and vasovagal episodes with Zinc Sulfate and local irritation with IL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o statistical difference in efficacy between IL Zinc Sulfate and IL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No significant </w:t>
            </w:r>
            <w:r w:rsidRPr="00CF57E4">
              <w:rPr>
                <w:rFonts w:ascii="Times New Roman" w:hAnsi="Times New Roman" w:cs="Times New Roman"/>
                <w:color w:val="000000"/>
                <w:sz w:val="8"/>
                <w:szCs w:val="8"/>
              </w:rPr>
              <w:lastRenderedPageBreak/>
              <w:t>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lastRenderedPageBreak/>
              <w:t>38 out of 104 (36.5%</w:t>
            </w:r>
            <w:r w:rsidRPr="00CF57E4">
              <w:rPr>
                <w:rFonts w:ascii="Times New Roman" w:hAnsi="Times New Roman" w:cs="Times New Roman"/>
                <w:sz w:val="8"/>
                <w:szCs w:val="8"/>
              </w:rPr>
              <w:lastRenderedPageBreak/>
              <w:t>); followed for 1.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Nilforoushzadeh 2004 (source only cochrane review)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 &amp; ILMA &amp; CRY</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1 &amp; 7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20,  lesion &lt; 2 months in duration, max 3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81): MA IL biweekly x 6 weeks; T2(n=76): MA IL biweekly x 6 weeks &amp; 15% paromomycin in 10% urea ointment BID x 4 weeks &amp; cryotherapy q 2 weeks x 3 session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riple therapy healed 68/81 (89.5%) while ILMA healed 57/76 (70%) at 6 weeks post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bined cryotherapy, topical paromomycin and ILMA was more effective than ILMA al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table provided (only mentioned that patients were balanced)</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53 out of 210 (25%); followed for 1.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Shazad 2005 </w:t>
            </w:r>
            <w:r w:rsidRPr="00CF57E4">
              <w:rPr>
                <w:rFonts w:ascii="Times New Roman" w:hAnsi="Times New Roman" w:cs="Times New Roman"/>
                <w:sz w:val="8"/>
                <w:szCs w:val="8"/>
              </w:rPr>
              <w:fldChar w:fldCharType="begin">
                <w:fldData xml:space="preserve">PEVuZE5vdGU+PENpdGU+PEF1dGhvcj5TaGF6YWQ8L0F1dGhvcj48WWVhcj4yMDA1PC9ZZWFyPjxS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</w:fldData>
              </w:fldChar>
            </w:r>
            <w:r w:rsidRPr="00CF57E4">
              <w:rPr>
                <w:rFonts w:ascii="Times New Roman" w:hAnsi="Times New Roman" w:cs="Times New Roman"/>
                <w:sz w:val="8"/>
                <w:szCs w:val="8"/>
              </w:rPr>
              <w:instrText xml:space="preserve"> ADDIN EN.CITE </w:instrText>
            </w:r>
            <w:r w:rsidRPr="00CF57E4">
              <w:rPr>
                <w:rFonts w:ascii="Times New Roman" w:hAnsi="Times New Roman" w:cs="Times New Roman"/>
                <w:sz w:val="8"/>
                <w:szCs w:val="8"/>
              </w:rPr>
              <w:fldChar w:fldCharType="begin">
                <w:fldData xml:space="preserve">PEVuZE5vdGU+PENpdGU+PEF1dGhvcj5TaGF6YWQ8L0F1dGhvcj48WWVhcj4yMDA1PC9ZZWFyPjxS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</w:fldData>
              </w:fldChar>
            </w:r>
            <w:r w:rsidRPr="00CF57E4">
              <w:rPr>
                <w:rFonts w:ascii="Times New Roman" w:hAnsi="Times New Roman" w:cs="Times New Roman"/>
                <w:sz w:val="8"/>
                <w:szCs w:val="8"/>
              </w:rPr>
              <w:instrText xml:space="preserve"> ADDIN EN.CITE.DATA </w:instrText>
            </w:r>
            <w:r w:rsidRPr="00CF57E4">
              <w:rPr>
                <w:rFonts w:ascii="Times New Roman" w:hAnsi="Times New Roman" w:cs="Times New Roman"/>
                <w:sz w:val="8"/>
                <w:szCs w:val="8"/>
              </w:rPr>
            </w:r>
            <w:r w:rsidRPr="00CF57E4">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Pr="00CF57E4">
              <w:rPr>
                <w:rFonts w:ascii="Times New Roman" w:hAnsi="Times New Roman" w:cs="Times New Roman"/>
                <w:noProof/>
                <w:sz w:val="8"/>
                <w:szCs w:val="8"/>
              </w:rPr>
              <w:t>[</w:t>
            </w:r>
            <w:hyperlink w:anchor="_ENREF_84" w:tooltip="Shazad, 2005 #3123" w:history="1">
              <w:r w:rsidR="00B64882" w:rsidRPr="00CF57E4">
                <w:rPr>
                  <w:rFonts w:ascii="Times New Roman" w:hAnsi="Times New Roman" w:cs="Times New Roman"/>
                  <w:noProof/>
                  <w:sz w:val="8"/>
                  <w:szCs w:val="8"/>
                </w:rPr>
                <w:t>84</w:t>
              </w:r>
            </w:hyperlink>
            <w:r w:rsidRPr="00CF57E4">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M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ll male soldiers, no prior treatment, 1-3 lesions total, 77% ulcerating lesion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30): 15% paromomycin in 10% urea ointment BID x 20 days; T2(n=30): MA IL daily x 20 day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1 month; Secondary: adverse ev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 of all lesion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18/30 (60%) receiving topical paromomycin and 20/30 (66%) receiving ILMA were cured. AE included urticarial, pain, lymphadenitis, not specified to which group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opical paromomycin and ILMA showed similar effectivenes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nly differed in number of lesion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8 out of 104 (36.5%); followed for 1.5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method unknown (full article not availabl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4</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Asilian 2006 </w:t>
            </w:r>
            <w:r w:rsidRPr="00CF57E4">
              <w:rPr>
                <w:rFonts w:ascii="Times New Roman" w:hAnsi="Times New Roman" w:cs="Times New Roman"/>
                <w:sz w:val="8"/>
                <w:szCs w:val="8"/>
              </w:rPr>
              <w:fldChar w:fldCharType="begin">
                <w:fldData xml:space="preserve">PEVuZE5vdGU+PENpdGU+PEF1dGhvcj5Bc2lsaWFuPC9BdXRob3I+PFllYXI+MjAwNjwvWWVhcj48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</w:fldData>
              </w:fldChar>
            </w:r>
            <w:r w:rsidRPr="00CF57E4">
              <w:rPr>
                <w:rFonts w:ascii="Times New Roman" w:hAnsi="Times New Roman" w:cs="Times New Roman"/>
                <w:sz w:val="8"/>
                <w:szCs w:val="8"/>
              </w:rPr>
              <w:instrText xml:space="preserve"> ADDIN EN.CITE </w:instrText>
            </w:r>
            <w:r w:rsidRPr="00CF57E4">
              <w:rPr>
                <w:rFonts w:ascii="Times New Roman" w:hAnsi="Times New Roman" w:cs="Times New Roman"/>
                <w:sz w:val="8"/>
                <w:szCs w:val="8"/>
              </w:rPr>
              <w:fldChar w:fldCharType="begin">
                <w:fldData xml:space="preserve">PEVuZE5vdGU+PENpdGU+PEF1dGhvcj5Bc2lsaWFuPC9BdXRob3I+PFllYXI+MjAwNjwvWWVhcj48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</w:fldData>
              </w:fldChar>
            </w:r>
            <w:r w:rsidRPr="00CF57E4">
              <w:rPr>
                <w:rFonts w:ascii="Times New Roman" w:hAnsi="Times New Roman" w:cs="Times New Roman"/>
                <w:sz w:val="8"/>
                <w:szCs w:val="8"/>
              </w:rPr>
              <w:instrText xml:space="preserve"> ADDIN EN.CITE.DATA </w:instrText>
            </w:r>
            <w:r w:rsidRPr="00CF57E4">
              <w:rPr>
                <w:rFonts w:ascii="Times New Roman" w:hAnsi="Times New Roman" w:cs="Times New Roman"/>
                <w:sz w:val="8"/>
                <w:szCs w:val="8"/>
              </w:rPr>
            </w:r>
            <w:r w:rsidRPr="00CF57E4">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Pr="00CF57E4">
              <w:rPr>
                <w:rFonts w:ascii="Times New Roman" w:hAnsi="Times New Roman" w:cs="Times New Roman"/>
                <w:noProof/>
                <w:sz w:val="8"/>
                <w:szCs w:val="8"/>
              </w:rPr>
              <w:t>[</w:t>
            </w:r>
            <w:hyperlink w:anchor="_ENREF_85" w:tooltip="Asilian, 2006 #2927" w:history="1">
              <w:r w:rsidR="00B64882" w:rsidRPr="00CF57E4">
                <w:rPr>
                  <w:rFonts w:ascii="Times New Roman" w:hAnsi="Times New Roman" w:cs="Times New Roman"/>
                  <w:noProof/>
                  <w:sz w:val="8"/>
                  <w:szCs w:val="8"/>
                </w:rPr>
                <w:t>85</w:t>
              </w:r>
            </w:hyperlink>
            <w:r w:rsidRPr="00CF57E4">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ALA &amp; PRM</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5-59,  ≤ 2 lesions of &lt; 2 months duration, no prior treatm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T1(n=20): 10% 5-aminolaevulinic acid (5-ALA) hydrochloride cream followed by irradiation via visible red light at 100 J/cm weekly x 4 weeks; T2(n=20): 15% paromomycin in 12% MBL ointment BID x 28 days; T3(n=20): placebo ointment BID x 28 days </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2 months; Secondary: adverse events; Tertiary: parasite cur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loss of induration, complete re-epithelialisation,  negative amastigotes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at 2 months post-treatment occurred in 29/31(93.5%) receiving PDT, 14/31 (41%) receiving topical paromomycin, and 4/30 receiving placebo. AE included itch, burning, redness, edema, pai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DT was more effective than topical paromomycin; both treatments were better than placebo ointment</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 out of 60 (5%); followed for 2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Double blin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via computer-based randomiz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6</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Firooz 2006 </w:t>
            </w:r>
            <w:r w:rsidRPr="00CF57E4">
              <w:rPr>
                <w:rFonts w:ascii="Times New Roman" w:hAnsi="Times New Roman" w:cs="Times New Roman"/>
                <w:sz w:val="8"/>
                <w:szCs w:val="8"/>
              </w:rPr>
              <w:fldChar w:fldCharType="begin">
                <w:fldData xml:space="preserve">PEVuZE5vdGU+PENpdGU+PEF1dGhvcj5GaXJvb3o8L0F1dGhvcj48WWVhcj4yMDA2PC9ZZWFyPjxS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</w:fldData>
              </w:fldChar>
            </w:r>
            <w:r w:rsidRPr="00CF57E4">
              <w:rPr>
                <w:rFonts w:ascii="Times New Roman" w:hAnsi="Times New Roman" w:cs="Times New Roman"/>
                <w:sz w:val="8"/>
                <w:szCs w:val="8"/>
              </w:rPr>
              <w:instrText xml:space="preserve"> ADDIN EN.CITE </w:instrText>
            </w:r>
            <w:r w:rsidRPr="00CF57E4">
              <w:rPr>
                <w:rFonts w:ascii="Times New Roman" w:hAnsi="Times New Roman" w:cs="Times New Roman"/>
                <w:sz w:val="8"/>
                <w:szCs w:val="8"/>
              </w:rPr>
              <w:fldChar w:fldCharType="begin">
                <w:fldData xml:space="preserve">PEVuZE5vdGU+PENpdGU+PEF1dGhvcj5GaXJvb3o8L0F1dGhvcj48WWVhcj4yMDA2PC9ZZWFyPjxS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</w:fldData>
              </w:fldChar>
            </w:r>
            <w:r w:rsidRPr="00CF57E4">
              <w:rPr>
                <w:rFonts w:ascii="Times New Roman" w:hAnsi="Times New Roman" w:cs="Times New Roman"/>
                <w:sz w:val="8"/>
                <w:szCs w:val="8"/>
              </w:rPr>
              <w:instrText xml:space="preserve"> ADDIN EN.CITE.DATA </w:instrText>
            </w:r>
            <w:r w:rsidRPr="00CF57E4">
              <w:rPr>
                <w:rFonts w:ascii="Times New Roman" w:hAnsi="Times New Roman" w:cs="Times New Roman"/>
                <w:sz w:val="8"/>
                <w:szCs w:val="8"/>
              </w:rPr>
            </w:r>
            <w:r w:rsidRPr="00CF57E4">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Pr="00CF57E4">
              <w:rPr>
                <w:rFonts w:ascii="Times New Roman" w:hAnsi="Times New Roman" w:cs="Times New Roman"/>
                <w:noProof/>
                <w:sz w:val="8"/>
                <w:szCs w:val="8"/>
              </w:rPr>
              <w:t>[</w:t>
            </w:r>
            <w:hyperlink w:anchor="_ENREF_86" w:tooltip="Firooz, 2006 #2987" w:history="1">
              <w:r w:rsidR="00B64882" w:rsidRPr="00CF57E4">
                <w:rPr>
                  <w:rFonts w:ascii="Times New Roman" w:hAnsi="Times New Roman" w:cs="Times New Roman"/>
                  <w:noProof/>
                  <w:sz w:val="8"/>
                  <w:szCs w:val="8"/>
                </w:rPr>
                <w:t>86</w:t>
              </w:r>
            </w:hyperlink>
            <w:r w:rsidRPr="00CF57E4">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MQ &amp; 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9 &amp; 6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 and/or cultur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 12-60, lesion &lt; 6 months in duration, &lt; 5 lesions total</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T1(n=59): 5% imiquimod cream 3x/week x 28 days &amp; MA 20 mg/kg IM daily x 14 days; </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2(n=60): MA 20 mg/kg IM daily x 14 days &amp; placebo petrolatum cream 3x/week x 28 day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3.5 months; Secondary: adverse ev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gt;75% re-epithelialisation of lesion compared to baseli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n the imiquimod/MA group 26/59 lesions were healed, while in the MA/placebo arm 24/60 were healed, RR 1.1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beneficial effect of combining a 4-week course of treatment with 5% imiquimod cream and a standard course of meglumine antimoniat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0 out of 119 (25%); followed for 3.5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Double blin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via a simple randomization block desig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6.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325003" w:rsidRDefault="00CF57E4" w:rsidP="00B64882">
            <w:pPr>
              <w:rPr>
                <w:rFonts w:ascii="Times New Roman" w:hAnsi="Times New Roman" w:cs="Times New Roman"/>
                <w:sz w:val="8"/>
                <w:szCs w:val="8"/>
              </w:rPr>
            </w:pPr>
            <w:r w:rsidRPr="00325003">
              <w:rPr>
                <w:rFonts w:ascii="Times New Roman" w:hAnsi="Times New Roman" w:cs="Times New Roman"/>
                <w:sz w:val="8"/>
                <w:szCs w:val="8"/>
              </w:rPr>
              <w:t xml:space="preserve">Nilforoushzadeh 2006 </w:t>
            </w:r>
            <w:r w:rsidR="00325003" w:rsidRPr="00325003">
              <w:rPr>
                <w:rFonts w:ascii="Times New Roman" w:hAnsi="Times New Roman" w:cs="Times New Roman"/>
                <w:sz w:val="8"/>
                <w:szCs w:val="8"/>
              </w:rPr>
              <w:fldChar w:fldCharType="begin"/>
            </w:r>
            <w:r w:rsidR="00325003" w:rsidRPr="00325003">
              <w:rPr>
                <w:rFonts w:ascii="Times New Roman" w:hAnsi="Times New Roman" w:cs="Times New Roman"/>
                <w:sz w:val="8"/>
                <w:szCs w:val="8"/>
              </w:rPr>
              <w:instrText xml:space="preserve"> ADDIN EN.CITE &lt;EndNote&gt;&lt;Cite&gt;&lt;Author&gt;Nilforoushzadeh&lt;/Author&gt;&lt;Year&gt;2006&lt;/Year&gt;&lt;RecNum&gt;6179&lt;/RecNum&gt;&lt;DisplayText&gt;[87]&lt;/DisplayText&gt;&lt;record&gt;&lt;rec-number&gt;6179&lt;/rec-number&gt;&lt;foreign-keys&gt;&lt;key app="EN" db-id="2tafwvxz0fver0ev9enpd5s125ze2ws9fptv"&gt;6179&lt;/key&gt;&lt;/foreign-keys&gt;&lt;ref-type name="Journal Article"&gt;17&lt;/ref-type&gt;&lt;contributors&gt;&lt;authors&gt;&lt;author&gt;Nilforoushzadeh, M.&lt;/author&gt;&lt;/authors&gt;&lt;/contributors&gt;&lt;titles&gt;&lt;title&gt;Comparative Effect of Topical Trichloroacetic Acid and Intralesional Meglumine Antimoniate in the Treatment of Acute Cutaneous Leishmaniasis&lt;/title&gt;&lt;secondary-title&gt;International journal of pharmacology&lt;/secondary-title&gt;&lt;/titles&gt;&lt;periodical&gt;&lt;full-title&gt;International journal of pharmacology&lt;/full-title&gt;&lt;/periodical&gt;&lt;pages&gt;3&lt;/pages&gt;&lt;volume&gt;2&lt;/volume&gt;&lt;number&gt;6&lt;/number&gt;&lt;section&gt;633&lt;/section&gt;&lt;dates&gt;&lt;year&gt;2006&lt;/year&gt;&lt;/dates&gt;&lt;urls&gt;&lt;related-urls&gt;&lt;url&gt;http://scialert.net/qredirect.php?doi=ijp.2006.633.636&amp;amp;linkid=pdf&lt;/url&gt;&lt;/related-urls&gt;&lt;/urls&gt;&lt;/record&gt;&lt;/Cite&gt;&lt;/EndNote&gt;</w:instrText>
            </w:r>
            <w:r w:rsidR="00325003" w:rsidRPr="00325003">
              <w:rPr>
                <w:rFonts w:ascii="Times New Roman" w:hAnsi="Times New Roman" w:cs="Times New Roman"/>
                <w:sz w:val="8"/>
                <w:szCs w:val="8"/>
              </w:rPr>
              <w:fldChar w:fldCharType="separate"/>
            </w:r>
            <w:r w:rsidR="00325003" w:rsidRPr="00325003">
              <w:rPr>
                <w:rFonts w:ascii="Times New Roman" w:hAnsi="Times New Roman" w:cs="Times New Roman"/>
                <w:noProof/>
                <w:sz w:val="8"/>
                <w:szCs w:val="8"/>
              </w:rPr>
              <w:t>[</w:t>
            </w:r>
            <w:hyperlink w:anchor="_ENREF_87" w:tooltip="Nilforoushzadeh, 2006 #6179" w:history="1">
              <w:r w:rsidR="00B64882" w:rsidRPr="00325003">
                <w:rPr>
                  <w:rFonts w:ascii="Times New Roman" w:hAnsi="Times New Roman" w:cs="Times New Roman"/>
                  <w:noProof/>
                  <w:sz w:val="8"/>
                  <w:szCs w:val="8"/>
                </w:rPr>
                <w:t>87</w:t>
              </w:r>
            </w:hyperlink>
            <w:r w:rsidR="00325003" w:rsidRPr="00325003">
              <w:rPr>
                <w:rFonts w:ascii="Times New Roman" w:hAnsi="Times New Roman" w:cs="Times New Roman"/>
                <w:noProof/>
                <w:sz w:val="8"/>
                <w:szCs w:val="8"/>
              </w:rPr>
              <w:t>]</w:t>
            </w:r>
            <w:r w:rsidR="00325003" w:rsidRPr="00325003">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CA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4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5-75, lesions &lt; 12 weeks in duration, &lt; 5 lesions total, no prior treatment</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T1(n=40): 50% trichloroacetic acid  applied q2weeks x 3 sessions; T2(n=40): MA IL weekly x 6 weeks </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Primary: % cure at 6 weeks; Secondary: adverse events; Tertiary: parasite cure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 of les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Healing at 6 weeks </w:t>
            </w:r>
            <w:proofErr w:type="gramStart"/>
            <w:r w:rsidRPr="00CF57E4">
              <w:rPr>
                <w:rFonts w:ascii="Times New Roman" w:hAnsi="Times New Roman" w:cs="Times New Roman"/>
                <w:sz w:val="8"/>
                <w:szCs w:val="8"/>
              </w:rPr>
              <w:t>was  26</w:t>
            </w:r>
            <w:proofErr w:type="gramEnd"/>
            <w:r w:rsidRPr="00CF57E4">
              <w:rPr>
                <w:rFonts w:ascii="Times New Roman" w:hAnsi="Times New Roman" w:cs="Times New Roman"/>
                <w:sz w:val="8"/>
                <w:szCs w:val="8"/>
              </w:rPr>
              <w:t>/38 (68%) with trichloroacetic acid , 23/35 (66%) with IL MA. AE included pruritus and mild erythema with M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Similar effectiveness between trichloroacetic acid and IL MA in this stud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7 out of 80 (8.7%); followed for 3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325003" w:rsidRDefault="00CF57E4" w:rsidP="00B64882">
            <w:pPr>
              <w:rPr>
                <w:rFonts w:ascii="Times New Roman" w:hAnsi="Times New Roman" w:cs="Times New Roman"/>
                <w:sz w:val="8"/>
                <w:szCs w:val="8"/>
              </w:rPr>
            </w:pPr>
            <w:r w:rsidRPr="00325003">
              <w:rPr>
                <w:rFonts w:ascii="Times New Roman" w:hAnsi="Times New Roman" w:cs="Times New Roman"/>
                <w:sz w:val="8"/>
                <w:szCs w:val="8"/>
              </w:rPr>
              <w:t>Sadeghian 2006 A</w:t>
            </w:r>
            <w:r w:rsidR="00325003">
              <w:rPr>
                <w:rFonts w:ascii="Times New Roman" w:hAnsi="Times New Roman" w:cs="Times New Roman"/>
                <w:sz w:val="8"/>
                <w:szCs w:val="8"/>
              </w:rPr>
              <w:t xml:space="preserve"> </w:t>
            </w:r>
            <w:r w:rsidR="00325003">
              <w:rPr>
                <w:rFonts w:ascii="Times New Roman" w:hAnsi="Times New Roman" w:cs="Times New Roman"/>
                <w:sz w:val="8"/>
                <w:szCs w:val="8"/>
              </w:rPr>
              <w:fldChar w:fldCharType="begin"/>
            </w:r>
            <w:r w:rsidR="00325003">
              <w:rPr>
                <w:rFonts w:ascii="Times New Roman" w:hAnsi="Times New Roman" w:cs="Times New Roman"/>
                <w:sz w:val="8"/>
                <w:szCs w:val="8"/>
              </w:rPr>
              <w:instrText xml:space="preserve"> ADDIN EN.CITE &lt;EndNote&gt;&lt;Cite&gt;&lt;Author&gt;Sadeghian&lt;/Author&gt;&lt;Year&gt;2006&lt;/Year&gt;&lt;RecNum&gt;6180&lt;/RecNum&gt;&lt;DisplayText&gt;[88]&lt;/DisplayText&gt;&lt;record&gt;&lt;rec-number&gt;6180&lt;/rec-number&gt;&lt;foreign-keys&gt;&lt;key app="EN" db-id="2tafwvxz0fver0ev9enpd5s125ze2ws9fptv"&gt;6180&lt;/key&gt;&lt;/foreign-keys&gt;&lt;ref-type name="Journal Article"&gt;17&lt;/ref-type&gt;&lt;contributors&gt;&lt;authors&gt;&lt;author&gt;Sadeghian, G.&lt;/author&gt;&lt;/authors&gt;&lt;/contributors&gt;&lt;titles&gt;&lt;title&gt;A comparison between intralesional hypertonic sodium chloride solution and meglomine antimoniate in the treatment of cutaneous leishmaniasis&lt;/title&gt;&lt;secondary-title&gt;Egyptian Dermatology Online Journal&lt;/secondary-title&gt;&lt;/titles&gt;&lt;periodical&gt;&lt;full-title&gt;Egyptian Dermatology Online Journal&lt;/full-title&gt;&lt;/periodical&gt;&lt;pages&gt;8&lt;/pages&gt;&lt;volume&gt;2&lt;/volume&gt;&lt;number&gt;1&lt;/number&gt;&lt;dates&gt;&lt;year&gt;2006&lt;/year&gt;&lt;/dates&gt;&lt;urls&gt;&lt;related-urls&gt;&lt;url&gt;http://www.edoj.org.eg/vol002/00201/08/paper.pdf&lt;/url&gt;&lt;/related-urls&gt;&lt;/urls&gt;&lt;/record&gt;&lt;/Cite&gt;&lt;/EndNote&gt;</w:instrText>
            </w:r>
            <w:r w:rsidR="00325003">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88" w:tooltip="Sadeghian, 2006 #6180" w:history="1">
              <w:r w:rsidR="00B64882">
                <w:rPr>
                  <w:rFonts w:ascii="Times New Roman" w:hAnsi="Times New Roman" w:cs="Times New Roman"/>
                  <w:noProof/>
                  <w:sz w:val="8"/>
                  <w:szCs w:val="8"/>
                </w:rPr>
                <w:t>88</w:t>
              </w:r>
            </w:hyperlink>
            <w:r w:rsidR="00325003">
              <w:rPr>
                <w:rFonts w:ascii="Times New Roman" w:hAnsi="Times New Roman" w:cs="Times New Roman"/>
                <w:noProof/>
                <w:sz w:val="8"/>
                <w:szCs w:val="8"/>
              </w:rPr>
              <w:t>]</w:t>
            </w:r>
            <w:r w:rsidR="00325003">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S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6</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gt; 5 years, no facial lesion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36): 5% NS IL weekly x 6-10 weeks; T2(n=36): MA IL weekly x 6-10 week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Primary: % cure at 6 months; Secondary: adverse event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re-epithelialisation, decreased induration, ulcer size, negative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at 6 weeks was 33% with ILMA, 25%  with 5% NS; cure at 6 months was 52% with ILMA and 25% with 5% N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At end of treatment neither ILMA or IL NS was very effective; at 6 months ILMA had better efficacy than IL 5% N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oss not mentioned; followed for 6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Double blin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6</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Sadeghian 2006B </w:t>
            </w:r>
            <w:r w:rsidRPr="00CF57E4">
              <w:rPr>
                <w:rFonts w:ascii="Times New Roman" w:hAnsi="Times New Roman" w:cs="Times New Roman"/>
                <w:sz w:val="8"/>
                <w:szCs w:val="8"/>
              </w:rPr>
              <w:fldChar w:fldCharType="begin">
                <w:fldData xml:space="preserve">PEVuZE5vdGU+PENpdGU+PEF1dGhvcj5TYWRlZ2hpYW48L0F1dGhvcj48WWVhcj4yMDA2PC9ZZWFy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TYWRlZ2hpYW48L0F1dGhvcj48WWVhcj4yMDA2PC9ZZWFy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89" w:tooltip="Sadeghian, 2006 #3104" w:history="1">
              <w:r w:rsidR="00B64882">
                <w:rPr>
                  <w:rFonts w:ascii="Times New Roman" w:hAnsi="Times New Roman" w:cs="Times New Roman"/>
                  <w:noProof/>
                  <w:sz w:val="8"/>
                  <w:szCs w:val="8"/>
                </w:rPr>
                <w:t>89</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TX &amp; 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2</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14-46, lesions &lt; 2 months in dur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T1(n=32): Pentoxifylline 400 mg PO TID x 20 days &amp; MA 20 mg/kg IM daily x 20 days; </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2(n=32): MA 20 mg/kg IM daily x 20 days &amp; placebo PO TID x 20 day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3 months; Secondary: adverse ev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Cure defined as complete improvement 3 months after treatment; definition of improvement not specified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omplete cure was observed in 81.3% in the trial group and 51.6% in the control group. No AE resulted from pentoxifylli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ombined therapy with Glucantime and pentoxifylline is more effective than Glucantime alone (P &lt; 0.0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 out of 64 (1.5%); followed for 3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Double blin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Salmanpour 2006 </w:t>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RY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gt; 3 year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20): Cryotherapy weekly x 6 weeks; T2(n=20): Cryotherapy &amp; MA IL weekly x 6-8 weeks;                   T3(n=20): MA IL weekly x 6-8 week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time not report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def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LMA healed 15/20 patients (75%), Cryotherapy healed 14/20 (68%) and Cryotherapy &amp; ILMA healed 18/20 (89%)</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ombined cryotherapy and ILMA had higher effectiveness than either treatment al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report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oss not mentioned; follow-up  duration not mentio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mentio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lastRenderedPageBreak/>
              <w:t xml:space="preserve">Layegh 2007 </w:t>
            </w:r>
            <w:r w:rsidRPr="00CF57E4">
              <w:rPr>
                <w:rFonts w:ascii="Times New Roman" w:hAnsi="Times New Roman" w:cs="Times New Roman"/>
                <w:sz w:val="8"/>
                <w:szCs w:val="8"/>
              </w:rPr>
              <w:fldChar w:fldCharType="begin">
                <w:fldData xml:space="preserve">PEVuZE5vdGU+PENpdGU+PEF1dGhvcj5MYXllZ2g8L0F1dGhvcj48WWVhcj4yMDA3PC9ZZWFyPjxS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==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MYXllZ2g8L0F1dGhvcj48WWVhcj4yMDA3PC9ZZWFyPjxS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==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0" w:tooltip="Layegh, 2007 #3035" w:history="1">
              <w:r w:rsidR="00B64882">
                <w:rPr>
                  <w:rFonts w:ascii="Times New Roman" w:hAnsi="Times New Roman" w:cs="Times New Roman"/>
                  <w:noProof/>
                  <w:sz w:val="8"/>
                  <w:szCs w:val="8"/>
                </w:rPr>
                <w:t>90</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AZI &amp; 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2 &amp; 27</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Iran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4-70, lesion &lt; 6 months in dur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22): Azithromycin 500 mg PO x 5 days/month, repeat monthly up to 4 months (pediatric dose 10mg/kg)</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2(n=27): MA 60 mg/kg IM daily x 20 day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3 months; Secondary: adverse ev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decreased induration by &gt;75%, full re-epithelialisation, or negative amastigotes on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observed in 3/35 (10%) recieving azithromycin and 20/58 (34%) receiving IMMA. AE included myalgias and local erythema with IMMA, and GI intolerance with azithromyci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MMA was more effective than azithromyci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 out of 49  (4.1%); followed for 3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4.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Mohebali 2007 </w:t>
            </w:r>
            <w:r w:rsidRPr="00CF57E4">
              <w:rPr>
                <w:rFonts w:ascii="Times New Roman" w:hAnsi="Times New Roman" w:cs="Times New Roman"/>
                <w:sz w:val="8"/>
                <w:szCs w:val="8"/>
              </w:rPr>
              <w:fldChar w:fldCharType="begin">
                <w:fldData xml:space="preserve">PEVuZE5vdGU+PENpdGU+PEF1dGhvcj5Nb2hlYmFsaTwvQXV0aG9yPjxZZWFyPjIwMDc8L1llYXI+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Nb2hlYmFsaTwvQXV0aG9yPjxZZWFyPjIwMDc8L1llYXI+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1" w:tooltip="Mohebali, 2007 #3055" w:history="1">
              <w:r w:rsidR="00B64882">
                <w:rPr>
                  <w:rFonts w:ascii="Times New Roman" w:hAnsi="Times New Roman" w:cs="Times New Roman"/>
                  <w:noProof/>
                  <w:sz w:val="8"/>
                  <w:szCs w:val="8"/>
                </w:rPr>
                <w:t>91</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L &amp; 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2 &amp; 31</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PCR-RFLP and enzyme electrophoresi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 majo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mean ages 20.2 and 16.8 between groups, mean &lt; 2 lesions, no prior treatm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32): Miltefosine 2.5 mg/kg PO daily x 28 days</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2(n=31): MA 20 mg/kg IM daily x 14 day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3 months; Secondary: % relapse at 6 months; Tertiary: adverse ev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 and disappearance of induration at 3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ltefosine cured 26/32 (81%) and MA cured 25/31 (81%), RR 1.01.    AE included nausea, vomiting with miltefosine; mild elevation in LFTs in both group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Both drugs are equally effective in treating CL, but early nausea and vomiting with miltefosine led to &gt;10% withdrawal from the stud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Differed in lesion siz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 out of 63 (8%); followed for 6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via balanced block metho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Nilforoushzadeh 2007 </w:t>
            </w:r>
            <w:r w:rsidRPr="00CF57E4">
              <w:rPr>
                <w:rFonts w:ascii="Times New Roman" w:hAnsi="Times New Roman" w:cs="Times New Roman"/>
                <w:sz w:val="8"/>
                <w:szCs w:val="8"/>
              </w:rPr>
              <w:fldChar w:fldCharType="begin">
                <w:fldData xml:space="preserve">PEVuZE5vdGU+PENpdGU+PEF1dGhvcj5OaWxmb3JvdXNoemFkZWg8L0F1dGhvcj48WWVhcj4yMDA3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xMzwvcGFn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OaWxmb3JvdXNoemFkZWg8L0F1dGhvcj48WWVhcj4yMDA3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xMzwvcGFn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2" w:tooltip="Nilforoushzadeh, 2007 #3074" w:history="1">
              <w:r w:rsidR="00B64882">
                <w:rPr>
                  <w:rFonts w:ascii="Times New Roman" w:hAnsi="Times New Roman" w:cs="Times New Roman"/>
                  <w:noProof/>
                  <w:sz w:val="8"/>
                  <w:szCs w:val="8"/>
                </w:rPr>
                <w:t>92</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Honey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7-70, lesion &lt; 3 months in duration, no prior treatment</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50): topical honey soaked in gauze BID and MA IL weekly x 6 weeks; T2(n=50): MA IL weekly x 6 week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2.5-3 months; Secondary: speed of healing</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disappearance of induration and complete re-epithelialisation of ulcers and negative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Honey and ILMA healed 23/50 and ILMA healed 32/50, with RR 0.72 for the combination.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he combination of honey and ILMA was less effective than ILMA al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3 out of 100 (23%); followed for 4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via Random allocation softwar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6</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Sadeghian 2007 </w:t>
            </w:r>
            <w:r w:rsidRPr="00CF57E4">
              <w:rPr>
                <w:rFonts w:ascii="Times New Roman" w:hAnsi="Times New Roman" w:cs="Times New Roman"/>
                <w:sz w:val="8"/>
                <w:szCs w:val="8"/>
              </w:rPr>
              <w:fldChar w:fldCharType="begin">
                <w:fldData xml:space="preserve">PEVuZE5vdGU+PENpdGU+PEF1dGhvcj5TYWRlZ2hpYW48L0F1dGhvcj48WWVhcj4yMDA3PC9ZZWFy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TYWRlZ2hpYW48L0F1dGhvcj48WWVhcj4yMDA3PC9ZZWFy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3" w:tooltip="Sadeghian, 2007 #3105" w:history="1">
              <w:r w:rsidR="00B64882">
                <w:rPr>
                  <w:rFonts w:ascii="Times New Roman" w:hAnsi="Times New Roman" w:cs="Times New Roman"/>
                  <w:noProof/>
                  <w:sz w:val="8"/>
                  <w:szCs w:val="8"/>
                </w:rPr>
                <w:t>93</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FT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7 &amp; 6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aged &gt;5 years, no facial lesions, no prior treatment</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57): Thermotherapy weekly x 4 weeks; T2(n=60): MA IL weekly x 4 week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6 months;                           Secondary: % relapse and adverse ev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assessed by examining for flattened lesion, no induration, re-appearance of epidermal creas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Heat therapy healed 46/57 (81%) of lesions, ILMA healed 52/94 (55%). AE included erythema, edema and pruritus with ILM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Heat therapy was more effective than 4 doses of ILM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oss not mentioned; followed for 6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Single-blinded (examiners onl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via random number list</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Layegh 2009 </w:t>
            </w:r>
            <w:r w:rsidRPr="00CF57E4">
              <w:rPr>
                <w:rFonts w:ascii="Times New Roman" w:hAnsi="Times New Roman" w:cs="Times New Roman"/>
                <w:sz w:val="8"/>
                <w:szCs w:val="8"/>
              </w:rPr>
              <w:fldChar w:fldCharType="begin"/>
            </w:r>
            <w:r w:rsidR="00325003">
              <w:rPr>
                <w:rFonts w:ascii="Times New Roman" w:hAnsi="Times New Roman" w:cs="Times New Roman"/>
                <w:sz w:val="8"/>
                <w:szCs w:val="8"/>
              </w:rPr>
              <w:instrText xml:space="preserve"> ADDIN EN.CITE &lt;EndNote&gt;&lt;Cite&gt;&lt;Author&gt;Layegh&lt;/Author&gt;&lt;Year&gt;2009&lt;/Year&gt;&lt;RecNum&gt;3033&lt;/RecNum&gt;&lt;DisplayText&gt;[94]&lt;/DisplayText&gt;&lt;record&gt;&lt;rec-number&gt;3033&lt;/rec-number&gt;&lt;foreign-keys&gt;&lt;key app="EN" db-id="2tafwvxz0fver0ev9enpd5s125ze2ws9fptv"&gt;3033&lt;/key&gt;&lt;/foreign-keys&gt;&lt;ref-type name="Journal Article"&gt;17&lt;/ref-type&gt;&lt;contributors&gt;&lt;authors&gt;&lt;author&gt;Layegh, P.&lt;/author&gt;&lt;author&gt;Pezeshkpoor, F.&lt;/author&gt;&lt;author&gt;Soruri, A. H.&lt;/author&gt;&lt;author&gt;Naviafar, P.&lt;/author&gt;&lt;author&gt;Moghiman, T.&lt;/author&gt;&lt;/authors&gt;&lt;/contributors&gt;&lt;auth-address&gt;Qaem Hospital, Mashad University of Medical Sciences, Mashad, Iran. pouran_layegh@yahoo.com&lt;/auth-address&gt;&lt;titles&gt;&lt;title&gt;Efficacy of cryotherapy versus intralesional meglumine antimoniate (glucantime) for treatment of cutaneous leishmaniasis in children&lt;/title&gt;&lt;secondary-title&gt;Am J Trop Med Hyg&lt;/secondary-title&gt;&lt;alt-title&gt;The American journal of tropical medicine and hygiene&lt;/alt-title&gt;&lt;/titles&gt;&lt;periodical&gt;&lt;full-title&gt;Am J Trop Med Hyg&lt;/full-title&gt;&lt;/periodical&gt;&lt;alt-periodical&gt;&lt;full-title&gt;The American journal of tropical medicine and hygiene&lt;/full-title&gt;&lt;/alt-periodical&gt;&lt;pages&gt;172-5&lt;/pages&gt;&lt;volume&gt;80&lt;/volume&gt;&lt;number&gt;2&lt;/number&gt;&lt;edition&gt;2009/02/05&lt;/edition&gt;&lt;keywords&gt;&lt;keyword&gt;Antiprotozoal Agents/*therapeutic use&lt;/keyword&gt;&lt;keyword&gt;Child&lt;/keyword&gt;&lt;keyword&gt;Child, Preschool&lt;/keyword&gt;&lt;keyword&gt;*Cryotherapy&lt;/keyword&gt;&lt;keyword&gt;Female&lt;/keyword&gt;&lt;keyword&gt;Humans&lt;/keyword&gt;&lt;keyword&gt;Injections, Intralesional&lt;/keyword&gt;&lt;keyword&gt;Iran&lt;/keyword&gt;&lt;keyword&gt;Leishmaniasis, Cutaneous/*drug therapy/parasitology/*therapy&lt;/keyword&gt;&lt;keyword&gt;Male&lt;/keyword&gt;&lt;keyword&gt;Meglumine/*therapeutic use&lt;/keyword&gt;&lt;keyword&gt;Organometallic Compounds/*therapeutic use&lt;/keyword&gt;&lt;keyword&gt;Treatment Outcome&lt;/keyword&gt;&lt;/keywords&gt;&lt;dates&gt;&lt;year&gt;2009&lt;/year&gt;&lt;pub-dates&gt;&lt;date&gt;Feb&lt;/date&gt;&lt;/pub-dates&gt;&lt;/dates&gt;&lt;isbn&gt;0002-9637&lt;/isbn&gt;&lt;accession-num&gt;19190206&lt;/accession-num&gt;&lt;urls&gt;&lt;/urls&gt;&lt;remote-database-provider&gt;Nlm&lt;/remote-database-provider&gt;&lt;language&gt;eng&lt;/language&gt;&lt;/record&gt;&lt;/Cite&gt;&lt;/EndNote&gt;</w:instrText>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4" w:tooltip="Layegh, 2009 #3033" w:history="1">
              <w:r w:rsidR="00B64882">
                <w:rPr>
                  <w:rFonts w:ascii="Times New Roman" w:hAnsi="Times New Roman" w:cs="Times New Roman"/>
                  <w:noProof/>
                  <w:sz w:val="8"/>
                  <w:szCs w:val="8"/>
                </w:rPr>
                <w:t>94</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RY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40 &amp; 39</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ositive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ll children ≤ 13 years, lesions &lt; 12 weeks in dur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40): Cryotherapy weekly x 3-6 weeks; T2(n=39): MA IL x 4-6 week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 and negative amastigotes on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TT analysis: cryotherapy better than ILMA. Cryotherapy cured 52.5% vs 25% with ILM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Because of its simplicity, lower cost, low rate of serious complications, and greater tolerability, cryotherapy is an appropriate treatment for childr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7 our of 79 (8.8%); followed for 6 month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Emad 2011 </w:t>
            </w:r>
            <w:r w:rsidRPr="00CF57E4">
              <w:rPr>
                <w:rFonts w:ascii="Times New Roman" w:hAnsi="Times New Roman" w:cs="Times New Roman"/>
                <w:sz w:val="8"/>
                <w:szCs w:val="8"/>
              </w:rPr>
              <w:fldChar w:fldCharType="begin"/>
            </w:r>
            <w:r w:rsidR="00325003">
              <w:rPr>
                <w:rFonts w:ascii="Times New Roman" w:hAnsi="Times New Roman" w:cs="Times New Roman"/>
                <w:sz w:val="8"/>
                <w:szCs w:val="8"/>
              </w:rPr>
              <w:instrText xml:space="preserve"> ADDIN EN.CITE &lt;EndNote&gt;&lt;Cite&gt;&lt;Author&gt;Emad&lt;/Author&gt;&lt;Year&gt;2011&lt;/Year&gt;&lt;RecNum&gt;2980&lt;/RecNum&gt;&lt;DisplayText&gt;[95]&lt;/DisplayText&gt;&lt;record&gt;&lt;rec-number&gt;2980&lt;/rec-number&gt;&lt;foreign-keys&gt;&lt;key app="EN" db-id="2tafwvxz0fver0ev9enpd5s125ze2ws9fptv"&gt;2980&lt;/key&gt;&lt;/foreign-keys&gt;&lt;ref-type name="Journal Article"&gt;17&lt;/ref-type&gt;&lt;contributors&gt;&lt;authors&gt;&lt;author&gt;Emad, M.&lt;/author&gt;&lt;author&gt;Hayati, F.&lt;/author&gt;&lt;author&gt;Fallahzadeh, M. K.&lt;/author&gt;&lt;author&gt;Namazi, M. R.&lt;/author&gt;&lt;/authors&gt;&lt;/contributors&gt;&lt;titles&gt;&lt;title&gt;Superior efficacy of oral fluconazole 400 mg daily versus oral fluconazole 200 mg daily in the treatment of cutaneous leishmania major infection: a randomized clinical trial&lt;/title&gt;&lt;secondary-title&gt;J Am Acad Dermatol&lt;/secondary-title&gt;&lt;alt-title&gt;Journal of the American Academy of Dermatology&lt;/alt-title&gt;&lt;/titles&gt;&lt;periodical&gt;&lt;full-title&gt;J Am Acad Dermatol&lt;/full-title&gt;&lt;abbr-1&gt;Journal of the American Academy of Dermatology&lt;/abbr-1&gt;&lt;/periodical&gt;&lt;alt-periodical&gt;&lt;full-title&gt;Journal of the American Academy of Dermatology&lt;/full-title&gt;&lt;/alt-periodical&gt;&lt;pages&gt;606-8&lt;/pages&gt;&lt;volume&gt;64&lt;/volume&gt;&lt;number&gt;3&lt;/number&gt;&lt;edition&gt;2011/02/15&lt;/edition&gt;&lt;keywords&gt;&lt;keyword&gt;Adult&lt;/keyword&gt;&lt;keyword&gt;Female&lt;/keyword&gt;&lt;keyword&gt;Fluconazole/*administration &amp;amp; dosage/adverse effects/therapeutic use&lt;/keyword&gt;&lt;keyword&gt;Humans&lt;/keyword&gt;&lt;keyword&gt;Leishmania major/drug effects&lt;/keyword&gt;&lt;keyword&gt;Leishmaniasis, Cutaneous/*drug therapy&lt;/keyword&gt;&lt;keyword&gt;Male&lt;/keyword&gt;&lt;keyword&gt;Middle Aged&lt;/keyword&gt;&lt;/keywords&gt;&lt;dates&gt;&lt;year&gt;2011&lt;/year&gt;&lt;pub-dates&gt;&lt;date&gt;Mar&lt;/date&gt;&lt;/pub-dates&gt;&lt;/dates&gt;&lt;isbn&gt;0190-9622&lt;/isbn&gt;&lt;accession-num&gt;21315963&lt;/accession-num&gt;&lt;urls&gt;&lt;/urls&gt;&lt;electronic-resource-num&gt;10.1016/j.jaad.2010.04.014&lt;/electronic-resource-num&gt;&lt;remote-database-provider&gt;Nlm&lt;/remote-database-provider&gt;&lt;language&gt;eng&lt;/language&gt;&lt;/record&gt;&lt;/Cite&gt;&lt;/EndNote&gt;</w:instrText>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5" w:tooltip="Emad, 2011 #2980" w:history="1">
              <w:r w:rsidR="00B64882">
                <w:rPr>
                  <w:rFonts w:ascii="Times New Roman" w:hAnsi="Times New Roman" w:cs="Times New Roman"/>
                  <w:noProof/>
                  <w:sz w:val="8"/>
                  <w:szCs w:val="8"/>
                </w:rPr>
                <w:t>95</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FLU</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6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CR-RFLP</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 L. majo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ethod not mentio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gt; 12, lesions &lt; 4months in dur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60): Fluconazole 100 mg PO BID x 6 weeks; T2(n=60): fluconazole 200 mg PO BID x 6 weeks</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1.5 months; Secondary: adverse event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n T1, no patients showed cure at 4 weeks, but 29 of 60 patients (48.3%) were cured by 6 weeks. In T2, 38 of 58 patients (65.5%) were cured in 4 weeks and an additional 9 patients (15.5%) at 6 weeks. AE included increased LFTs, GI symptoms in T2.</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Higher doses of fluconazole demonstrated better efficacy in the treatment of CL.</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 out of 120 (1.7%); followed for 1.5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Layegh 2011 </w:t>
            </w:r>
            <w:r w:rsidRPr="00CF57E4">
              <w:rPr>
                <w:rFonts w:ascii="Times New Roman" w:hAnsi="Times New Roman" w:cs="Times New Roman"/>
                <w:sz w:val="8"/>
                <w:szCs w:val="8"/>
              </w:rPr>
              <w:fldChar w:fldCharType="begin">
                <w:fldData xml:space="preserve">PEVuZE5vdGU+PENpdGU+PEF1dGhvcj5MYXllZ2g8L0F1dGhvcj48WWVhcj4yMDExPC9ZZWFyPjxS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=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MYXllZ2g8L0F1dGhvcj48WWVhcj4yMDExPC9ZZWFyPjxS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=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6" w:tooltip="Layegh, 2011 #1588" w:history="1">
              <w:r w:rsidR="00B64882">
                <w:rPr>
                  <w:rFonts w:ascii="Times New Roman" w:hAnsi="Times New Roman" w:cs="Times New Roman"/>
                  <w:noProof/>
                  <w:sz w:val="8"/>
                  <w:szCs w:val="8"/>
                </w:rPr>
                <w:t>96</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6</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Endemic, speciation 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 tropic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an RCT, prospective observational study; Participants divided into groups based on age (&lt; or &gt; 15 years), lesions &lt; 3 months in dur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56): MA 20 mg/kg IM daily x 20 days (all participants aged ≤ 15 years); T2(n=56): MA 20 mg/kg IM daily x 20 days (all participants aged &gt; 15 year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1.5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 with negative amastigotes on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er-protocol analysis showed a significantly lower response in the children group 20 and 45 days after initiation of the treatment (P = 0.000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hildren with CL do not respond as well as adults when treated with IMM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Significant difference in age between treatment arm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2 out of 112 (11%); followed for 1.5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randomiz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Meymandi 2011 </w:t>
            </w:r>
            <w:r w:rsidRPr="00CF57E4">
              <w:rPr>
                <w:rFonts w:ascii="Times New Roman" w:hAnsi="Times New Roman" w:cs="Times New Roman"/>
                <w:sz w:val="8"/>
                <w:szCs w:val="8"/>
              </w:rPr>
              <w:fldChar w:fldCharType="begin"/>
            </w:r>
            <w:r w:rsidR="00325003">
              <w:rPr>
                <w:rFonts w:ascii="Times New Roman" w:hAnsi="Times New Roman" w:cs="Times New Roman"/>
                <w:sz w:val="8"/>
                <w:szCs w:val="8"/>
              </w:rPr>
              <w:instrText xml:space="preserve"> ADDIN EN.CITE &lt;EndNote&gt;&lt;Cite&gt;&lt;Author&gt;Meymandi&lt;/Author&gt;&lt;Year&gt;2011&lt;/Year&gt;&lt;RecNum&gt;4836&lt;/RecNum&gt;&lt;DisplayText&gt;[97]&lt;/DisplayText&gt;&lt;record&gt;&lt;rec-number&gt;4836&lt;/rec-number&gt;&lt;foreign-keys&gt;&lt;key app="EN" db-id="2tafwvxz0fver0ev9enpd5s125ze2ws9fptv"&gt;4836&lt;/key&gt;&lt;/foreign-keys&gt;&lt;ref-type name="Journal Article"&gt;17&lt;/ref-type&gt;&lt;contributors&gt;&lt;authors&gt;&lt;author&gt;Meymandi, S&lt;/author&gt;&lt;author&gt;Zandi, S, &lt;/author&gt;&lt;author&gt;Aghaie H, &lt;/author&gt;&lt;author&gt;Heshmatkhah A.&lt;/author&gt;&lt;/authors&gt;&lt;/contributors&gt;&lt;titles&gt;&lt;title&gt;Efficacy of CO(2) laser for treatment of anthroponotic cutaneous leishmaniasis, compared with combination of cryotherapy and intralesional meglumine antimoniate.&lt;/title&gt;&lt;/titles&gt;&lt;dates&gt;&lt;year&gt;2011&lt;/year&gt;&lt;/dates&gt;&lt;urls&gt;&lt;related-urls&gt;&lt;url&gt;http://www.ncbi.nlm.nih.gov/pubmed/20666876&lt;/url&gt;&lt;/related-urls&gt;&lt;/urls&gt;&lt;/record&gt;&lt;/Cite&gt;&lt;/EndNote&gt;</w:instrText>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7" w:tooltip="Meymandi, 2011 #4836" w:history="1">
              <w:r w:rsidR="00B64882">
                <w:rPr>
                  <w:rFonts w:ascii="Times New Roman" w:hAnsi="Times New Roman" w:cs="Times New Roman"/>
                  <w:noProof/>
                  <w:sz w:val="8"/>
                  <w:szCs w:val="8"/>
                </w:rPr>
                <w:t>97</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O2 &amp; CRY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8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Endemic, speciation 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 tropic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7–60 year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80): CO2 laser therapy x 3-5 sessions; T2(n=80): Cryotherapy biweekly x 12 weeks &amp; MA IL biweekly x 12 week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Secondary: adverse event</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total re-epithelialisation of the lesion with negative amastigotes on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rates in T1 were 97</w:t>
            </w:r>
            <w:proofErr w:type="gramStart"/>
            <w:r w:rsidRPr="00CF57E4">
              <w:rPr>
                <w:rFonts w:ascii="Times New Roman" w:hAnsi="Times New Roman" w:cs="Times New Roman"/>
                <w:sz w:val="8"/>
                <w:szCs w:val="8"/>
              </w:rPr>
              <w:t>%  vs</w:t>
            </w:r>
            <w:proofErr w:type="gramEnd"/>
            <w:r w:rsidRPr="00CF57E4">
              <w:rPr>
                <w:rFonts w:ascii="Times New Roman" w:hAnsi="Times New Roman" w:cs="Times New Roman"/>
                <w:sz w:val="8"/>
                <w:szCs w:val="8"/>
              </w:rPr>
              <w:t xml:space="preserve"> 78% in T2. Similar rates A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O2 laser was more effective for CL than combined MA IL with cryothera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1 out of 160 (19.3%); followed for 4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mentio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via randomization tabl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Dastgheib 2012</w:t>
            </w:r>
            <w:r w:rsidRPr="00CF57E4">
              <w:rPr>
                <w:rFonts w:ascii="Times New Roman" w:hAnsi="Times New Roman" w:cs="Times New Roman"/>
                <w:sz w:val="8"/>
                <w:szCs w:val="8"/>
              </w:rPr>
              <w:fldChar w:fldCharType="begin">
                <w:fldData xml:space="preserve">PEVuZE5vdGU+PENpdGU+PEF1dGhvcj5EYXN0Z2hlaWI8L0F1dGhvcj48WWVhcj4yMDEyPC9ZZWFy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EYXN0Z2hlaWI8L0F1dGhvcj48WWVhcj4yMDEyPC9ZZWFy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8" w:tooltip="Dastgheib, 2012 #157" w:history="1">
              <w:r w:rsidR="00B64882">
                <w:rPr>
                  <w:rFonts w:ascii="Times New Roman" w:hAnsi="Times New Roman" w:cs="Times New Roman"/>
                  <w:noProof/>
                  <w:sz w:val="8"/>
                  <w:szCs w:val="8"/>
                </w:rPr>
                <w:t>98</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AZI &amp; ALL &amp; 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6 &amp; 35</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Endemic, PCR on only negative smear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 majo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gt; 12, lesion &lt; 3 months in duration, &lt; 5 lesions total</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36): Azithromycin 10 mg/kg (max 500 mg) PO daily and allopurinol 10 mg/kg (max 800 mg) PO daily x 2 months</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 T2(n=35): MA 20 mg/kg IM daily x 20 day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2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observed in 39% in T1 and 40% in T2 at 2 months post end of treatment. AE included GI intoleranc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omparable efficacy with both regimens, neither highly efficaciou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4 out of 86 (16%); followed for 2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via even and odd number alloc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5.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Jowkar 2012  </w:t>
            </w:r>
            <w:r w:rsidRPr="00CF57E4">
              <w:rPr>
                <w:rFonts w:ascii="Times New Roman" w:hAnsi="Times New Roman" w:cs="Times New Roman"/>
                <w:sz w:val="8"/>
                <w:szCs w:val="8"/>
              </w:rPr>
              <w:fldChar w:fldCharType="begin">
                <w:fldData xml:space="preserve">PEVuZE5vdGU+PENpdGU+PEF1dGhvcj5Kb3drYXI8L0F1dGhvcj48WWVhcj4yMDEyPC9ZZWFyPjxS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Kb3drYXI8L0F1dGhvcj48WWVhcj4yMDEyPC9ZZWFyPjxS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99" w:tooltip="Jowkar, 2012 #304" w:history="1">
              <w:r w:rsidR="00B64882">
                <w:rPr>
                  <w:rFonts w:ascii="Times New Roman" w:hAnsi="Times New Roman" w:cs="Times New Roman"/>
                  <w:noProof/>
                  <w:sz w:val="8"/>
                  <w:szCs w:val="8"/>
                </w:rPr>
                <w:t>99</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r w:rsidRPr="00CF57E4">
              <w:rPr>
                <w:rFonts w:ascii="Times New Roman" w:hAnsi="Times New Roman" w:cs="Times New Roman"/>
                <w:sz w:val="8"/>
                <w:szCs w:val="8"/>
              </w:rPr>
              <w:t xml:space="preserve">                                                    </w:t>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RY &amp; NaNO2</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6 &amp; 27</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CR-RFLP</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 tropica (89%)</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 major (1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RCT; Participants aged &gt; 11 years, lesions &lt; 4 </w:t>
            </w:r>
            <w:r w:rsidRPr="00CF57E4">
              <w:rPr>
                <w:rFonts w:ascii="Times New Roman" w:hAnsi="Times New Roman" w:cs="Times New Roman"/>
                <w:sz w:val="8"/>
                <w:szCs w:val="8"/>
              </w:rPr>
              <w:lastRenderedPageBreak/>
              <w:t>months in dur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lastRenderedPageBreak/>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T1(n=36): Cryotherapy weekly and 2 creams </w:t>
            </w:r>
            <w:r w:rsidRPr="00CF57E4">
              <w:rPr>
                <w:rFonts w:ascii="Times New Roman" w:hAnsi="Times New Roman" w:cs="Times New Roman"/>
                <w:sz w:val="8"/>
                <w:szCs w:val="8"/>
              </w:rPr>
              <w:lastRenderedPageBreak/>
              <w:t>(3% salicylic and 3% Na nitrite); T2(n=27): Cryotherapy weekly and 2 creams (3% salicylic with placebo)</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lastRenderedPageBreak/>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Primary: % cure; Secondary: adverse event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 of the les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83% cure in T1 vs 74% with placebo. More local </w:t>
            </w:r>
            <w:r w:rsidRPr="00CF57E4">
              <w:rPr>
                <w:rFonts w:ascii="Times New Roman" w:hAnsi="Times New Roman" w:cs="Times New Roman"/>
                <w:sz w:val="8"/>
                <w:szCs w:val="8"/>
              </w:rPr>
              <w:lastRenderedPageBreak/>
              <w:t>AE in the Na nitrite group</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lastRenderedPageBreak/>
              <w:t>No more effectiveness from combining a 12-week treatment with 3% nitric oxide cream and weekly cryotherapy in comparison with cryotherapy and placebo</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7 out of 100 (37%); followe</w:t>
            </w:r>
            <w:r w:rsidRPr="00CF57E4">
              <w:rPr>
                <w:rFonts w:ascii="Times New Roman" w:hAnsi="Times New Roman" w:cs="Times New Roman"/>
                <w:sz w:val="8"/>
                <w:szCs w:val="8"/>
              </w:rPr>
              <w:lastRenderedPageBreak/>
              <w:t>d for 3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lastRenderedPageBreak/>
              <w:t>Double blin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7</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Khatami 2012  </w:t>
            </w:r>
            <w:r w:rsidRPr="00CF57E4">
              <w:rPr>
                <w:rFonts w:ascii="Times New Roman" w:hAnsi="Times New Roman" w:cs="Times New Roman"/>
                <w:sz w:val="8"/>
                <w:szCs w:val="8"/>
              </w:rPr>
              <w:fldChar w:fldCharType="begin">
                <w:fldData xml:space="preserve">PEVuZE5vdGU+PENpdGU+PEF1dGhvcj5LaGF0YW1pPC9BdXRob3I+PFllYXI+MjAxMzwvWWVhcj48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Y2MTIzPC9wYWdlcz48dm9sdW1lPjg8L3ZvbHVtZT48bnVtYmVyPjY8L251bWJlcj48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==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LaGF0YW1pPC9BdXRob3I+PFllYXI+MjAxMzwvWWVhcj48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Y2MTIzPC9wYWdlcz48dm9sdW1lPjg8L3ZvbHVtZT48bnVtYmVyPjY8L251bWJlcj48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==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100" w:tooltip="Khatami, 2013 #3023" w:history="1">
              <w:r w:rsidR="00B64882">
                <w:rPr>
                  <w:rFonts w:ascii="Times New Roman" w:hAnsi="Times New Roman" w:cs="Times New Roman"/>
                  <w:noProof/>
                  <w:sz w:val="8"/>
                  <w:szCs w:val="8"/>
                </w:rPr>
                <w:t>100</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L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63 &amp; 75</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12-5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63): Miltefosine 2.5 mg/kg PO daily x 4 weeks;</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2(n=75): MA IL x 14 day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Primary: % cure at 2 months; Secondary: adverse event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def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difference in cure rates. More AE in T1 (p=0.00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with miltefosine vs ILMA not different. Miltefosine has more A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report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73 out of 138 (53%); followed for 2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method unknown (full article not availabl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3.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Maleki 2012 </w:t>
            </w:r>
            <w:r w:rsidRPr="00CF57E4">
              <w:rPr>
                <w:rFonts w:ascii="Times New Roman" w:hAnsi="Times New Roman" w:cs="Times New Roman"/>
                <w:sz w:val="8"/>
                <w:szCs w:val="8"/>
              </w:rPr>
              <w:fldChar w:fldCharType="begin">
                <w:fldData xml:space="preserve">PEVuZE5vdGU+PENpdGU+PEF1dGhvcj5NYWxla2k8L0F1dGhvcj48WWVhcj4yMDEyPC9ZZWFyPjxS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NYWxla2k8L0F1dGhvcj48WWVhcj4yMDEyPC9ZZWFyPjxS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101" w:tooltip="Maleki, 2012 #376" w:history="1">
              <w:r w:rsidR="00B64882">
                <w:rPr>
                  <w:rFonts w:ascii="Times New Roman" w:hAnsi="Times New Roman" w:cs="Times New Roman"/>
                  <w:noProof/>
                  <w:sz w:val="8"/>
                  <w:szCs w:val="8"/>
                </w:rPr>
                <w:t>101</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ZnSO4 &amp; ILM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4 &amp; 10</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CT; Participants aged 7-60, ≤ 3 lesions, &lt; 12 weeks in duration, only "dry" lesion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T1(n=24): 2% ZnSO4 IL 2x/week x 2 weeks; T2(n=10): MA IL weekly x 6 weeks  </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Primary: % cure at 8 weeks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per the Sharquie score: 1-5 with 5 representing complete healing and negative smear, and 1 representing partial reduction of erythema and edem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omplete cure observed in 33% receiving ZnSO4, and 80% in those receiving ILMA. Many local A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LMA is superior to IL ZnS04. AE seen with both modaliti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 significant difference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1 out of 45 (24%); followed for 2 month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Randomized, but method not explain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4</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rPr>
                <w:rFonts w:ascii="Times New Roman" w:hAnsi="Times New Roman" w:cs="Times New Roman"/>
                <w:sz w:val="8"/>
                <w:szCs w:val="8"/>
              </w:rPr>
            </w:pPr>
            <w:r w:rsidRPr="00CF57E4">
              <w:rPr>
                <w:rFonts w:ascii="Times New Roman" w:hAnsi="Times New Roman" w:cs="Times New Roman"/>
                <w:sz w:val="8"/>
                <w:szCs w:val="8"/>
              </w:rPr>
              <w:t xml:space="preserve">Nilforoushzadeh 2012  </w:t>
            </w:r>
            <w:r w:rsidRPr="00CF57E4">
              <w:rPr>
                <w:rFonts w:ascii="Times New Roman" w:hAnsi="Times New Roman" w:cs="Times New Roman"/>
                <w:sz w:val="8"/>
                <w:szCs w:val="8"/>
              </w:rPr>
              <w:fldChar w:fldCharType="begin">
                <w:fldData xml:space="preserve">PEVuZE5vdGU+PENpdGU+PEF1dGhvcj5OaWxmb3JvdXNoemFkZWg8L0F1dGhvcj48WWVhcj4yMDEy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=
</w:fldData>
              </w:fldChar>
            </w:r>
            <w:r w:rsidR="00325003">
              <w:rPr>
                <w:rFonts w:ascii="Times New Roman" w:hAnsi="Times New Roman" w:cs="Times New Roman"/>
                <w:sz w:val="8"/>
                <w:szCs w:val="8"/>
              </w:rPr>
              <w:instrText xml:space="preserve"> ADDIN EN.CITE </w:instrText>
            </w:r>
            <w:r w:rsidR="00325003">
              <w:rPr>
                <w:rFonts w:ascii="Times New Roman" w:hAnsi="Times New Roman" w:cs="Times New Roman"/>
                <w:sz w:val="8"/>
                <w:szCs w:val="8"/>
              </w:rPr>
              <w:fldChar w:fldCharType="begin">
                <w:fldData xml:space="preserve">PEVuZE5vdGU+PENpdGU+PEF1dGhvcj5OaWxmb3JvdXNoemFkZWg8L0F1dGhvcj48WWVhcj4yMDEy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=
</w:fldData>
              </w:fldChar>
            </w:r>
            <w:r w:rsidR="00325003">
              <w:rPr>
                <w:rFonts w:ascii="Times New Roman" w:hAnsi="Times New Roman" w:cs="Times New Roman"/>
                <w:sz w:val="8"/>
                <w:szCs w:val="8"/>
              </w:rPr>
              <w:instrText xml:space="preserve"> ADDIN EN.CITE.DATA </w:instrText>
            </w:r>
            <w:r w:rsidR="00325003">
              <w:rPr>
                <w:rFonts w:ascii="Times New Roman" w:hAnsi="Times New Roman" w:cs="Times New Roman"/>
                <w:sz w:val="8"/>
                <w:szCs w:val="8"/>
              </w:rPr>
            </w:r>
            <w:r w:rsidR="00325003">
              <w:rPr>
                <w:rFonts w:ascii="Times New Roman" w:hAnsi="Times New Roman" w:cs="Times New Roman"/>
                <w:sz w:val="8"/>
                <w:szCs w:val="8"/>
              </w:rPr>
              <w:fldChar w:fldCharType="end"/>
            </w:r>
            <w:r w:rsidRPr="00CF57E4">
              <w:rPr>
                <w:rFonts w:ascii="Times New Roman" w:hAnsi="Times New Roman" w:cs="Times New Roman"/>
                <w:sz w:val="8"/>
                <w:szCs w:val="8"/>
              </w:rPr>
            </w:r>
            <w:r w:rsidRPr="00CF57E4">
              <w:rPr>
                <w:rFonts w:ascii="Times New Roman" w:hAnsi="Times New Roman" w:cs="Times New Roman"/>
                <w:sz w:val="8"/>
                <w:szCs w:val="8"/>
              </w:rPr>
              <w:fldChar w:fldCharType="separate"/>
            </w:r>
            <w:r w:rsidR="00325003">
              <w:rPr>
                <w:rFonts w:ascii="Times New Roman" w:hAnsi="Times New Roman" w:cs="Times New Roman"/>
                <w:noProof/>
                <w:sz w:val="8"/>
                <w:szCs w:val="8"/>
              </w:rPr>
              <w:t>[</w:t>
            </w:r>
            <w:hyperlink w:anchor="_ENREF_102" w:tooltip="Nilforoushzadeh, 2012 #458" w:history="1">
              <w:r w:rsidR="00B64882">
                <w:rPr>
                  <w:rFonts w:ascii="Times New Roman" w:hAnsi="Times New Roman" w:cs="Times New Roman"/>
                  <w:noProof/>
                  <w:sz w:val="8"/>
                  <w:szCs w:val="8"/>
                </w:rPr>
                <w:t>102</w:t>
              </w:r>
            </w:hyperlink>
            <w:r w:rsidR="00325003">
              <w:rPr>
                <w:rFonts w:ascii="Times New Roman" w:hAnsi="Times New Roman" w:cs="Times New Roman"/>
                <w:noProof/>
                <w:sz w:val="8"/>
                <w:szCs w:val="8"/>
              </w:rPr>
              <w:t>]</w:t>
            </w:r>
            <w:r w:rsidRPr="00CF57E4">
              <w:rPr>
                <w:rFonts w:ascii="Times New Roman" w:hAnsi="Times New Roman" w:cs="Times New Roman"/>
                <w:sz w:val="8"/>
                <w:szCs w:val="8"/>
              </w:rPr>
              <w:fldChar w:fldCharType="end"/>
            </w:r>
            <w:r w:rsidRPr="00CF57E4">
              <w:rPr>
                <w:rFonts w:ascii="Times New Roman" w:hAnsi="Times New Roman" w:cs="Times New Roman"/>
                <w:sz w:val="8"/>
                <w:szCs w:val="8"/>
              </w:rPr>
              <w:t xml:space="preserve">               </w:t>
            </w:r>
          </w:p>
        </w:tc>
        <w:tc>
          <w:tcPr>
            <w:tcW w:w="534"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CA</w:t>
            </w:r>
          </w:p>
        </w:tc>
        <w:tc>
          <w:tcPr>
            <w:tcW w:w="45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6</w:t>
            </w:r>
          </w:p>
        </w:tc>
        <w:tc>
          <w:tcPr>
            <w:tcW w:w="4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Ira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Endemic, speciation not perform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L. majo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n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Microscop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an RCT, case series; Participants aged 6-60, lesions &lt; 5 cm, &lt; 12 weeks in duratio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9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T1(n=16): 5% trichloroacetic acid (TCA) cream applied BID x 8 weeks</w:t>
            </w:r>
          </w:p>
        </w:tc>
        <w:tc>
          <w:tcPr>
            <w:tcW w:w="451"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A</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Primary: % cure at 8 weeks</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Cure defined as complete re-epithelialisation and negative amastigotes on smear</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6/16 cured at 8 weeks. No withdrawals due to A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Decreasing the scar size and the low cost are two promising aspects in introducing 5% TCA cream as a potential alternative for intralesional Glucantime.</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Single arm study</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 xml:space="preserve">Loss not mentioned; followed for 2 month </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Open</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Not randomized</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2.5</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475"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1</w:t>
            </w:r>
          </w:p>
        </w:tc>
        <w:tc>
          <w:tcPr>
            <w:tcW w:w="657"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c>
          <w:tcPr>
            <w:tcW w:w="54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Khatami 2013 </w:t>
            </w:r>
            <w:r w:rsidRPr="00CF57E4">
              <w:rPr>
                <w:rFonts w:ascii="Times New Roman" w:hAnsi="Times New Roman" w:cs="Times New Roman"/>
                <w:b/>
                <w:bCs/>
                <w:color w:val="000000"/>
                <w:sz w:val="8"/>
                <w:szCs w:val="8"/>
              </w:rPr>
              <w:fldChar w:fldCharType="begin">
                <w:fldData xml:space="preserve">PEVuZE5vdGU+PENpdGU+PEF1dGhvcj5LaGF0YW1pPC9BdXRob3I+PFllYXI+MjAxMzwvWWVhcj48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Y2MTIzPC9wYWdlcz48dm9sdW1lPjg8L3ZvbHVtZT48bnVtYmVyPjY8L251bWJlcj48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==
</w:fldData>
              </w:fldChar>
            </w:r>
            <w:r w:rsidR="00325003">
              <w:rPr>
                <w:rFonts w:ascii="Times New Roman" w:hAnsi="Times New Roman" w:cs="Times New Roman"/>
                <w:b/>
                <w:bCs/>
                <w:color w:val="000000"/>
                <w:sz w:val="8"/>
                <w:szCs w:val="8"/>
              </w:rPr>
              <w:instrText xml:space="preserve"> ADDIN EN.CITE </w:instrText>
            </w:r>
            <w:r w:rsidR="00325003">
              <w:rPr>
                <w:rFonts w:ascii="Times New Roman" w:hAnsi="Times New Roman" w:cs="Times New Roman"/>
                <w:b/>
                <w:bCs/>
                <w:color w:val="000000"/>
                <w:sz w:val="8"/>
                <w:szCs w:val="8"/>
              </w:rPr>
              <w:fldChar w:fldCharType="begin">
                <w:fldData xml:space="preserve">PEVuZE5vdGU+PENpdGU+PEF1dGhvcj5LaGF0YW1pPC9BdXRob3I+PFllYXI+MjAxMzwvWWVhcj48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Y2MTIzPC9wYWdlcz48dm9sdW1lPjg8L3ZvbHVtZT48bnVtYmVyPjY8L251bWJlcj48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==
</w:fldData>
              </w:fldChar>
            </w:r>
            <w:r w:rsidR="00325003">
              <w:rPr>
                <w:rFonts w:ascii="Times New Roman" w:hAnsi="Times New Roman" w:cs="Times New Roman"/>
                <w:b/>
                <w:bCs/>
                <w:color w:val="000000"/>
                <w:sz w:val="8"/>
                <w:szCs w:val="8"/>
              </w:rPr>
              <w:instrText xml:space="preserve"> ADDIN EN.CITE.DATA </w:instrText>
            </w:r>
            <w:r w:rsidR="00325003">
              <w:rPr>
                <w:rFonts w:ascii="Times New Roman" w:hAnsi="Times New Roman" w:cs="Times New Roman"/>
                <w:b/>
                <w:bCs/>
                <w:color w:val="000000"/>
                <w:sz w:val="8"/>
                <w:szCs w:val="8"/>
              </w:rPr>
            </w:r>
            <w:r w:rsidR="00325003">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00" w:tooltip="Khatami, 2013 #3023" w:history="1">
              <w:r w:rsidR="00B64882">
                <w:rPr>
                  <w:rFonts w:ascii="Times New Roman" w:hAnsi="Times New Roman" w:cs="Times New Roman"/>
                  <w:b/>
                  <w:bCs/>
                  <w:noProof/>
                  <w:color w:val="000000"/>
                  <w:sz w:val="8"/>
                  <w:szCs w:val="8"/>
                </w:rPr>
                <w:t>100</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L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6 &amp; 26 &amp; 3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2-60, lesions &lt; 3 months in duration, &lt; 5 lesions, &lt; 5 c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6): MA IL x 6 weeks; T2(n=26): MA IL &amp; non-silver dressing x 6 weeks; T3(n=31): MA IL &amp; silver dressing x 6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 5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gt;75% re-epithelialisation of the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Overall cure at 10 weeks after initiation of therapy was 36-42%. Only relapse was in ILMA &amp; silver dressings. AE included local pruritus, burning, edema.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t could not be demonstrated that the efficacy of ILMA was improved by either dress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male/female distribu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 out of 83 (12%); followed for 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computer generated randomiz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ohammadzadeh 2013 </w:t>
            </w:r>
            <w:r w:rsidRPr="00CF57E4">
              <w:rPr>
                <w:rFonts w:ascii="Times New Roman" w:hAnsi="Times New Roman" w:cs="Times New Roman"/>
                <w:b/>
                <w:bCs/>
                <w:color w:val="000000"/>
                <w:sz w:val="8"/>
                <w:szCs w:val="8"/>
              </w:rPr>
              <w:fldChar w:fldCharType="begin">
                <w:fldData xml:space="preserve">PEVuZE5vdGU+PENpdGU+PEF1dGhvcj5Nb2hhbW1hZHphZGVoPC9BdXRob3I+PFllYXI+MjAxMzwv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</w:fldData>
              </w:fldChar>
            </w:r>
            <w:r w:rsidR="00325003">
              <w:rPr>
                <w:rFonts w:ascii="Times New Roman" w:hAnsi="Times New Roman" w:cs="Times New Roman"/>
                <w:b/>
                <w:bCs/>
                <w:color w:val="000000"/>
                <w:sz w:val="8"/>
                <w:szCs w:val="8"/>
              </w:rPr>
              <w:instrText xml:space="preserve"> ADDIN EN.CITE </w:instrText>
            </w:r>
            <w:r w:rsidR="00325003">
              <w:rPr>
                <w:rFonts w:ascii="Times New Roman" w:hAnsi="Times New Roman" w:cs="Times New Roman"/>
                <w:b/>
                <w:bCs/>
                <w:color w:val="000000"/>
                <w:sz w:val="8"/>
                <w:szCs w:val="8"/>
              </w:rPr>
              <w:fldChar w:fldCharType="begin">
                <w:fldData xml:space="preserve">PEVuZE5vdGU+PENpdGU+PEF1dGhvcj5Nb2hhbW1hZHphZGVoPC9BdXRob3I+PFllYXI+MjAxMzwv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</w:fldData>
              </w:fldChar>
            </w:r>
            <w:r w:rsidR="00325003">
              <w:rPr>
                <w:rFonts w:ascii="Times New Roman" w:hAnsi="Times New Roman" w:cs="Times New Roman"/>
                <w:b/>
                <w:bCs/>
                <w:color w:val="000000"/>
                <w:sz w:val="8"/>
                <w:szCs w:val="8"/>
              </w:rPr>
              <w:instrText xml:space="preserve"> ADDIN EN.CITE.DATA </w:instrText>
            </w:r>
            <w:r w:rsidR="00325003">
              <w:rPr>
                <w:rFonts w:ascii="Times New Roman" w:hAnsi="Times New Roman" w:cs="Times New Roman"/>
                <w:b/>
                <w:bCs/>
                <w:color w:val="000000"/>
                <w:sz w:val="8"/>
                <w:szCs w:val="8"/>
              </w:rPr>
            </w:r>
            <w:r w:rsidR="00325003">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03" w:tooltip="Mohammadzadeh, 2013 #415" w:history="1">
              <w:r w:rsidR="00B64882">
                <w:rPr>
                  <w:rFonts w:ascii="Times New Roman" w:hAnsi="Times New Roman" w:cs="Times New Roman"/>
                  <w:b/>
                  <w:bCs/>
                  <w:noProof/>
                  <w:color w:val="000000"/>
                  <w:sz w:val="8"/>
                  <w:szCs w:val="8"/>
                </w:rPr>
                <w:t>103</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LMA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8 &amp; 9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case series; Participants mean age 30.8. T1 included lesions &lt; 3 cm, ≤ 3 lesions. T2 included lesions &gt; 3 cm, &gt;3 lesions, or lesions located on the face or joi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8): MA IL  2x/week x 6-15 session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95): MA 10-20 mg/kg IM in 2-3 divided doses x 14 days (L. major) or x 20 days (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negative smear, and reduced in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he failure rate for patients treated with one course of Glucantime was 22.6% overall.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only association with failure was previous exposure to M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size and numbe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6 out of 133 (12%); followed for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Goyonlo 2014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Goyonlo&lt;/Author&gt;&lt;Year&gt;2014&lt;/Year&gt;&lt;RecNum&gt;2995&lt;/RecNum&gt;&lt;DisplayText&gt;[104]&lt;/DisplayText&gt;&lt;record&gt;&lt;rec-number&gt;2995&lt;/rec-number&gt;&lt;foreign-keys&gt;&lt;key app="EN" db-id="2tafwvxz0fver0ev9enpd5s125ze2ws9fptv"&gt;2995&lt;/key&gt;&lt;/foreign-keys&gt;&lt;ref-type name="Journal Article"&gt;17&lt;/ref-type&gt;&lt;contributors&gt;&lt;authors&gt;&lt;author&gt;Goyonlo, V. M.&lt;/author&gt;&lt;author&gt;Vosoughi, E.&lt;/author&gt;&lt;author&gt;Kiafar, B.&lt;/author&gt;&lt;author&gt;Nahidi, Y.&lt;/author&gt;&lt;author&gt;Momenzadeh, A.&lt;/author&gt;&lt;author&gt;Taheri, A. R.&lt;/author&gt;&lt;/authors&gt;&lt;/contributors&gt;&lt;auth-address&gt;Department of Dermatology, Cutaneous Leishmaniasis Research Center, School of Medicine, Imam Reza Hospital, School of Medicine, Mashhad University of Medical Sciences, Mashhad, Iran.&lt;/auth-address&gt;&lt;titles&gt;&lt;title&gt;Efficacy of intralesional amphotericin B for the treatment of cutaneous leishmaniasis&lt;/title&gt;&lt;secondary-title&gt;Indian J Dermatol&lt;/secondary-title&gt;&lt;alt-title&gt;Indian journal of dermatology&lt;/alt-title&gt;&lt;/titles&gt;&lt;alt-periodical&gt;&lt;full-title&gt;Indian Journal of Dermatology&lt;/full-title&gt;&lt;/alt-periodical&gt;&lt;pages&gt;631&lt;/pages&gt;&lt;volume&gt;59&lt;/volume&gt;&lt;number&gt;6&lt;/number&gt;&lt;edition&gt;2014/12/09&lt;/edition&gt;&lt;dates&gt;&lt;year&gt;2014&lt;/year&gt;&lt;pub-dates&gt;&lt;date&gt;Nov&lt;/date&gt;&lt;/pub-dates&gt;&lt;/dates&gt;&lt;isbn&gt;0019-5154&lt;/isbn&gt;&lt;accession-num&gt;25484415&lt;/accession-num&gt;&lt;urls&gt;&lt;/urls&gt;&lt;custom2&gt;Pmc4248523&lt;/custom2&gt;&lt;electronic-resource-num&gt;10.4103/0019-5154.143571&lt;/electronic-resource-num&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04" w:tooltip="Goyonlo, 2014 #2995" w:history="1">
              <w:r w:rsidR="00B64882">
                <w:rPr>
                  <w:rFonts w:ascii="Times New Roman" w:hAnsi="Times New Roman" w:cs="Times New Roman"/>
                  <w:b/>
                  <w:bCs/>
                  <w:noProof/>
                  <w:color w:val="000000"/>
                  <w:sz w:val="8"/>
                  <w:szCs w:val="8"/>
                </w:rPr>
                <w:t>104</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LAMB</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93</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sm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prospective study. Participants mean age 20.8 years, lesions mean ≥6 months in duration, 85% unresponsive to MA I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93): Amphotericin B IL weekly until lesion cure</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more than 90% reduction in size and induration of the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At 12 weeks, 61.4% were recovered completely, 21.6% had partial remission, and 17% had less than 60% reduction. Recurrence in 9%. No significant AE'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Weekly intralesional injection of amphotericin B looks promising, considering that most of the patients in this study were resistant to antimoniat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treatment ar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Jaffary 2014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Jaffary&lt;/Author&gt;&lt;Year&gt;2014&lt;/Year&gt;&lt;RecNum&gt;3013&lt;/RecNum&gt;&lt;DisplayText&gt;[105]&lt;/DisplayText&gt;&lt;record&gt;&lt;rec-number&gt;3013&lt;/rec-number&gt;&lt;foreign-keys&gt;&lt;key app="EN" db-id="2tafwvxz0fver0ev9enpd5s125ze2ws9fptv"&gt;3013&lt;/key&gt;&lt;/foreign-keys&gt;&lt;ref-type name="Journal Article"&gt;17&lt;/ref-type&gt;&lt;contributors&gt;&lt;authors&gt;&lt;author&gt;Jaffary, F.&lt;/author&gt;&lt;author&gt;Nilforoushzadeh, M. A.&lt;/author&gt;&lt;author&gt;Tavakoli, N.&lt;/author&gt;&lt;author&gt;Zolfaghari, B.&lt;/author&gt;&lt;author&gt;Shahbazi, F.&lt;/author&gt;&lt;/authors&gt;&lt;/contributors&gt;&lt;auth-address&gt;Skin Diseases and Leishmaniasis Research Center, Department of Dermatology, Isfahan University of Medical Sciences, Isfahan, Skin and Stem Cell Research Center, Department of Dermatology, Tehran University of Medical Sciences, Tehran, Iran.&amp;#xD;Skin and Stem Cell Research Center, Department of Dermatology, Tehran University of Medical Sciences, Tehran, Iran.&amp;#xD;Department of Pharmacology, Isfahan University of Medical Sciences, Isfahan, Iran.&lt;/auth-address&gt;&lt;titles&gt;&lt;title&gt;The efficacy of Achilles millefolium topical gel along with intralesional injection of glucantime in the treatment of acute cutaneous leishmaniasis major&lt;/title&gt;&lt;secondary-title&gt;Adv Biomed Res&lt;/secondary-title&gt;&lt;alt-title&gt;Advanced biomedical research&lt;/alt-title&gt;&lt;/titles&gt;&lt;periodical&gt;&lt;full-title&gt;Adv Biomed Res&lt;/full-title&gt;&lt;abbr-1&gt;Advanced biomedical research&lt;/abbr-1&gt;&lt;/periodical&gt;&lt;alt-periodical&gt;&lt;full-title&gt;Adv Biomed Res&lt;/full-title&gt;&lt;abbr-1&gt;Advanced biomedical research&lt;/abbr-1&gt;&lt;/alt-periodical&gt;&lt;pages&gt;111&lt;/pages&gt;&lt;volume&gt;3&lt;/volume&gt;&lt;edition&gt;2014/05/08&lt;/edition&gt;&lt;dates&gt;&lt;year&gt;2014&lt;/year&gt;&lt;/dates&gt;&lt;isbn&gt;2277-9175&lt;/isbn&gt;&lt;accession-num&gt;24804185&lt;/accession-num&gt;&lt;urls&gt;&lt;/urls&gt;&lt;custom2&gt;Pmc4009745&lt;/custom2&gt;&lt;electronic-resource-num&gt;10.4103/2277-9175.129717&lt;/electronic-resource-num&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05" w:tooltip="Jaffary, 2014 #3013" w:history="1">
              <w:r w:rsidR="00B64882">
                <w:rPr>
                  <w:rFonts w:ascii="Times New Roman" w:hAnsi="Times New Roman" w:cs="Times New Roman"/>
                  <w:b/>
                  <w:bCs/>
                  <w:noProof/>
                  <w:color w:val="000000"/>
                  <w:sz w:val="8"/>
                  <w:szCs w:val="8"/>
                </w:rPr>
                <w:t>105</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Yarrow &amp; IL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mean age 25 years, predominantly male, mean 1.5 lesions, 3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0): 5% yarrow (Achilles millefolium) gel BID &amp; MA 20mg/kg IL weekly x 4 weeks; T2(n=30): placebo gel BID &amp; MA 20mg/kg IL weekly x 4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defined, only mentioned that cure was assessed by visual analog scal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 in complete and relative cure rates between the two groups (P = 0.35) using Visual Analog Scale (VAS). AE included local erythema, pruritus, and increased wound secretion in T1.</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re is no significant difference in cure rates of lesions between yarrow and placebo topical gels as an adjuvant drugs with intralesional Glucantim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a random allocation computer softwa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Nilforoushzadeh 2014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Nilforoushzadeh&lt;/Author&gt;&lt;Year&gt;2014&lt;/Year&gt;&lt;RecNum&gt;3075&lt;/RecNum&gt;&lt;DisplayText&gt;[106]&lt;/DisplayText&gt;&lt;record&gt;&lt;rec-number&gt;3075&lt;/rec-number&gt;&lt;foreign-keys&gt;&lt;key app="EN" db-id="2tafwvxz0fver0ev9enpd5s125ze2ws9fptv"&gt;3075&lt;/key&gt;&lt;/foreign-keys&gt;&lt;ref-type name="Journal Article"&gt;17&lt;/ref-type&gt;&lt;contributors&gt;&lt;authors&gt;&lt;author&gt;Nilforoushzadeh, M. A.&lt;/author&gt;&lt;author&gt;Minaravesh, S.&lt;/author&gt;&lt;author&gt;Jaffary, F.&lt;/author&gt;&lt;author&gt;Siadat, A. H.&lt;/author&gt;&lt;author&gt;Haftbaradaran, E.&lt;/author&gt;&lt;/authors&gt;&lt;/contributors&gt;&lt;auth-address&gt;Skin and Stem Cell Research Center, Tehran University of Medical Sciences, Tehran, Iran.&amp;#xD;General Physician, School of Medicine, Isfahan University of Medical Sciences, Isfahan, Iran.&amp;#xD;Skin Diseases and Leishmaniasis Research Center, Isfahan University of Medical Sciences, Isfahan, Iran.&lt;/auth-address&gt;&lt;titles&gt;&lt;title&gt;Comparison the efficacy of ablative CO2 laser and fractional CO2 laser on the healing of cutaneous leishmaniasis scars&lt;/title&gt;&lt;secondary-title&gt;Adv Biomed Res&lt;/secondary-title&gt;&lt;alt-title&gt;Advanced biomedical research&lt;/alt-title&gt;&lt;/titles&gt;&lt;periodical&gt;&lt;full-title&gt;Adv Biomed Res&lt;/full-title&gt;&lt;abbr-1&gt;Advanced biomedical research&lt;/abbr-1&gt;&lt;/periodical&gt;&lt;alt-periodical&gt;&lt;full-title&gt;Adv Biomed Res&lt;/full-title&gt;&lt;abbr-1&gt;Advanced biomedical research&lt;/abbr-1&gt;&lt;/alt-periodical&gt;&lt;pages&gt;259&lt;/pages&gt;&lt;volume&gt;3&lt;/volume&gt;&lt;edition&gt;2015/01/28&lt;/edition&gt;&lt;dates&gt;&lt;year&gt;2014&lt;/year&gt;&lt;/dates&gt;&lt;isbn&gt;2277-9175&lt;/isbn&gt;&lt;accession-num&gt;25625098&lt;/accession-num&gt;&lt;urls&gt;&lt;/urls&gt;&lt;custom2&gt;Pmc4298882&lt;/custom2&gt;&lt;electronic-resource-num&gt;10.4103/2277-9175.148231&lt;/electronic-resource-num&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06" w:tooltip="Nilforoushzadeh, 2014 #3075" w:history="1">
              <w:r w:rsidR="00B64882">
                <w:rPr>
                  <w:rFonts w:ascii="Times New Roman" w:hAnsi="Times New Roman" w:cs="Times New Roman"/>
                  <w:b/>
                  <w:bCs/>
                  <w:noProof/>
                  <w:color w:val="000000"/>
                  <w:sz w:val="8"/>
                  <w:szCs w:val="8"/>
                </w:rPr>
                <w:t>106</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O2</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0 &amp; 6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specifi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RCT; Participants age 6-45 (mean 27), mean 1 lesio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60): Ablative CO2 laser x 1 session; T2(n=60): Fractional CO2 laser q3weeks x 6 session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 Secondary: adverse even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Scar depth was monitored, with a reduction of &gt;75% consistent with very good improve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Use of ablative CO2 demonstrated 44% improvement at 6 months vs. 76.7</w:t>
            </w:r>
            <w:proofErr w:type="gramStart"/>
            <w:r w:rsidRPr="00CF57E4">
              <w:rPr>
                <w:rFonts w:ascii="Times New Roman" w:hAnsi="Times New Roman" w:cs="Times New Roman"/>
                <w:color w:val="000000"/>
                <w:sz w:val="8"/>
                <w:szCs w:val="8"/>
              </w:rPr>
              <w:t>%  with</w:t>
            </w:r>
            <w:proofErr w:type="gramEnd"/>
            <w:r w:rsidRPr="00CF57E4">
              <w:rPr>
                <w:rFonts w:ascii="Times New Roman" w:hAnsi="Times New Roman" w:cs="Times New Roman"/>
                <w:color w:val="000000"/>
                <w:sz w:val="8"/>
                <w:szCs w:val="8"/>
              </w:rPr>
              <w:t xml:space="preserve"> the fractional laser. AE were similar (rash).</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Fractional </w:t>
            </w:r>
            <w:proofErr w:type="gramStart"/>
            <w:r w:rsidRPr="00CF57E4">
              <w:rPr>
                <w:rFonts w:ascii="Times New Roman" w:hAnsi="Times New Roman" w:cs="Times New Roman"/>
                <w:color w:val="000000"/>
                <w:sz w:val="8"/>
                <w:szCs w:val="8"/>
              </w:rPr>
              <w:t>CO2  laser</w:t>
            </w:r>
            <w:proofErr w:type="gramEnd"/>
            <w:r w:rsidRPr="00CF57E4">
              <w:rPr>
                <w:rFonts w:ascii="Times New Roman" w:hAnsi="Times New Roman" w:cs="Times New Roman"/>
                <w:color w:val="000000"/>
                <w:sz w:val="8"/>
                <w:szCs w:val="8"/>
              </w:rPr>
              <w:t xml:space="preserve"> therapy  is better than ablative CO2  laser in diminishing size of leishmaniasis scar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Single blinded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Sharquie 1997</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TaGFycXVpZTwvQXV0aG9yPjxZZWFyPjE5OTc8L1llYXI+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</w:fldData>
              </w:fldChar>
            </w:r>
            <w:r w:rsidR="00325003">
              <w:rPr>
                <w:rFonts w:ascii="Times New Roman" w:hAnsi="Times New Roman" w:cs="Times New Roman"/>
                <w:b/>
                <w:bCs/>
                <w:i/>
                <w:iCs/>
                <w:color w:val="000000"/>
                <w:sz w:val="8"/>
                <w:szCs w:val="8"/>
              </w:rPr>
              <w:instrText xml:space="preserve"> ADDIN EN.CITE </w:instrText>
            </w:r>
            <w:r w:rsidR="00325003">
              <w:rPr>
                <w:rFonts w:ascii="Times New Roman" w:hAnsi="Times New Roman" w:cs="Times New Roman"/>
                <w:b/>
                <w:bCs/>
                <w:i/>
                <w:iCs/>
                <w:color w:val="000000"/>
                <w:sz w:val="8"/>
                <w:szCs w:val="8"/>
              </w:rPr>
              <w:fldChar w:fldCharType="begin">
                <w:fldData xml:space="preserve">PEVuZE5vdGU+PENpdGU+PEF1dGhvcj5TaGFycXVpZTwvQXV0aG9yPjxZZWFyPjE5OTc8L1llYXI+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</w:fldData>
              </w:fldChar>
            </w:r>
            <w:r w:rsidR="00325003">
              <w:rPr>
                <w:rFonts w:ascii="Times New Roman" w:hAnsi="Times New Roman" w:cs="Times New Roman"/>
                <w:b/>
                <w:bCs/>
                <w:i/>
                <w:iCs/>
                <w:color w:val="000000"/>
                <w:sz w:val="8"/>
                <w:szCs w:val="8"/>
              </w:rPr>
              <w:instrText xml:space="preserve"> ADDIN EN.CITE.DATA </w:instrText>
            </w:r>
            <w:r w:rsidR="00325003">
              <w:rPr>
                <w:rFonts w:ascii="Times New Roman" w:hAnsi="Times New Roman" w:cs="Times New Roman"/>
                <w:b/>
                <w:bCs/>
                <w:i/>
                <w:iCs/>
                <w:color w:val="000000"/>
                <w:sz w:val="8"/>
                <w:szCs w:val="8"/>
              </w:rPr>
            </w:r>
            <w:r w:rsidR="00325003">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00325003">
              <w:rPr>
                <w:rFonts w:ascii="Times New Roman" w:hAnsi="Times New Roman" w:cs="Times New Roman"/>
                <w:b/>
                <w:bCs/>
                <w:i/>
                <w:iCs/>
                <w:noProof/>
                <w:color w:val="000000"/>
                <w:sz w:val="8"/>
                <w:szCs w:val="8"/>
              </w:rPr>
              <w:t>[</w:t>
            </w:r>
            <w:hyperlink w:anchor="_ENREF_107" w:tooltip="Sharquie, 1997 #3121" w:history="1">
              <w:r w:rsidR="00B64882">
                <w:rPr>
                  <w:rFonts w:ascii="Times New Roman" w:hAnsi="Times New Roman" w:cs="Times New Roman"/>
                  <w:b/>
                  <w:bCs/>
                  <w:i/>
                  <w:iCs/>
                  <w:noProof/>
                  <w:color w:val="000000"/>
                  <w:sz w:val="8"/>
                  <w:szCs w:val="8"/>
                </w:rPr>
                <w:t>107</w:t>
              </w:r>
            </w:hyperlink>
            <w:r w:rsidR="00325003">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ZnSO4 &amp; NS</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9 &amp; 17 &amp; 18 &amp; 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q</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3 months to 65 year, lesions &lt; 12 weeks in duration, mean 2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9): 2% ZnSO4 IL; T2(n=17): 7% NS IL; T3(n=18): SSG IL; T4(n=9): no intervention</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5 months; Secondary: speed of healing, scar prevention,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marked and total clearance: total clearance defined as negative smear, and marked defined as reduction of 60% in lesion and negative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L ZnS04 healed 36 lesions (96%), IL hypertonic NS healed 34 (85%), IL SSG healed 31 (89%) and the no intervention group was associated with no healing.</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he results show that the three treatments gave comparable cure rates by the end of the follow-up period. However, zinc sulphate gave a high cure rate (94.8%) usually with a single injectio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 xml:space="preserve">                                            22 out of 85 (26%); followed for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simple random distribu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8F4B81">
            <w:pPr>
              <w:jc w:val="center"/>
              <w:rPr>
                <w:rFonts w:ascii="Times New Roman" w:hAnsi="Times New Roman" w:cs="Times New Roman"/>
                <w:b/>
                <w:bCs/>
                <w:color w:val="000000"/>
                <w:sz w:val="8"/>
                <w:szCs w:val="8"/>
              </w:rPr>
            </w:pPr>
            <w:r w:rsidRPr="007F4879">
              <w:rPr>
                <w:rFonts w:ascii="Times New Roman" w:hAnsi="Times New Roman" w:cs="Times New Roman"/>
                <w:b/>
                <w:bCs/>
                <w:color w:val="000000"/>
                <w:sz w:val="8"/>
                <w:szCs w:val="8"/>
              </w:rPr>
              <w:lastRenderedPageBreak/>
              <w:t>Sharquie 2011</w:t>
            </w:r>
            <w:r w:rsidRPr="00CF57E4">
              <w:rPr>
                <w:rFonts w:ascii="Times New Roman" w:hAnsi="Times New Roman" w:cs="Times New Roman"/>
                <w:b/>
                <w:bCs/>
                <w:color w:val="000000"/>
                <w:sz w:val="8"/>
                <w:szCs w:val="8"/>
              </w:rPr>
              <w:t xml:space="preserve"> </w:t>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RY &amp; IL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0 &amp; 200 &amp; 16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q</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with lesions &lt; 12 weeks in duration, &gt; 5 lesions, size &gt; 4 cm, no prior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00): Cryotherapy and MA IL q2weeks x 6 weeks; T2(n=200): Cryotherapy q2weeks x 6 weeks; T3(n=160): MA IL q2weeks x 6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of lesion with loss of edema, induration and absence of amastigote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ryotherapy and ILMA healed 120 of 149 (91%) lesions, cryotherapy healed 120 of 230 (57%) lesions and ILMA healed 84 of 160 (56%)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bined cryotherapy and intralesional meglumine antimoniate was more effective than either cryotherapy or ILMA al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30 out of 400 (7.5%);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Sharquie 2001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Sharquie&lt;/Author&gt;&lt;Year&gt;2001&lt;/Year&gt;&lt;RecNum&gt;3122&lt;/RecNum&gt;&lt;DisplayText&gt;[108]&lt;/DisplayText&gt;&lt;record&gt;&lt;rec-number&gt;3122&lt;/rec-number&gt;&lt;foreign-keys&gt;&lt;key app="EN" db-id="2tafwvxz0fver0ev9enpd5s125ze2ws9fptv"&gt;3122&lt;/key&gt;&lt;/foreign-keys&gt;&lt;ref-type name="Journal Article"&gt;17&lt;/ref-type&gt;&lt;contributors&gt;&lt;authors&gt;&lt;author&gt;Sharquie, K. E.&lt;/author&gt;&lt;author&gt;Najim, R. A.&lt;/author&gt;&lt;author&gt;Farjou, I. B.&lt;/author&gt;&lt;author&gt;Al-Timimi, D. J.&lt;/author&gt;&lt;/authors&gt;&lt;/contributors&gt;&lt;auth-address&gt;Department of Dermatology, College of Medicine, University of Baghdad, Baghdad, Iraq.&lt;/auth-address&gt;&lt;titles&gt;&lt;title&gt;Oral zinc sulphate in the treatment of acute cutaneous leishmaniasis&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21-6&lt;/pages&gt;&lt;volume&gt;26&lt;/volume&gt;&lt;number&gt;1&lt;/number&gt;&lt;edition&gt;2001/03/22&lt;/edition&gt;&lt;keywords&gt;&lt;keyword&gt;Administration, Oral&lt;/keyword&gt;&lt;keyword&gt;Adolescent&lt;/keyword&gt;&lt;keyword&gt;Adult&lt;/keyword&gt;&lt;keyword&gt;Aged&lt;/keyword&gt;&lt;keyword&gt;Astringents/*administration &amp;amp; dosage&lt;/keyword&gt;&lt;keyword&gt;Child&lt;/keyword&gt;&lt;keyword&gt;Child, Preschool&lt;/keyword&gt;&lt;keyword&gt;Female&lt;/keyword&gt;&lt;keyword&gt;Humans&lt;/keyword&gt;&lt;keyword&gt;Infant&lt;/keyword&gt;&lt;keyword&gt;Leishmaniasis, Cutaneous/diagnosis/*drug therapy&lt;/keyword&gt;&lt;keyword&gt;Male&lt;/keyword&gt;&lt;keyword&gt;Middle Aged&lt;/keyword&gt;&lt;keyword&gt;Treatment Outcome&lt;/keyword&gt;&lt;keyword&gt;Wound Healing&lt;/keyword&gt;&lt;keyword&gt;Zinc Sulfate/*administration &amp;amp; dosage&lt;/keyword&gt;&lt;/keywords&gt;&lt;dates&gt;&lt;year&gt;2001&lt;/year&gt;&lt;pub-dates&gt;&lt;date&gt;Jan&lt;/date&gt;&lt;/pub-dates&gt;&lt;/dates&gt;&lt;isbn&gt;0307-6938 (Print)&amp;#xD;0307-6938&lt;/isbn&gt;&lt;accession-num&gt;11260171&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08" w:tooltip="Sharquie, 2001 #3122" w:history="1">
              <w:r w:rsidR="00B64882">
                <w:rPr>
                  <w:rFonts w:ascii="Times New Roman" w:hAnsi="Times New Roman" w:cs="Times New Roman"/>
                  <w:b/>
                  <w:bCs/>
                  <w:noProof/>
                  <w:color w:val="000000"/>
                  <w:sz w:val="8"/>
                  <w:szCs w:val="8"/>
                </w:rPr>
                <w:t>108</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ZnSO4</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9 &amp; 37 &amp; 39 &amp; 1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raq</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4 months to 65 years, lesion &lt; 3 months in duration, size &gt; 4 cm, no prior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39): ZnSO4 2.5 mg/kg PO divided TID x 45 days; T2(n=37): ZnSO4 5 mg/kg PO divided TID x 45 days; T3(n=39): ZnSO4 10 mg/kg PO divided TID x 45 days    T4(n=15): no intervention                </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speed of healing, scar prevention,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total clearance of lesion, negative amastigotes on smear; definition of clearance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ZnSO4 2.5mg/kg cured 16/39 (41%), 5mg/kg cured 23/37 (62%), and 10mg/kg </w:t>
            </w:r>
            <w:proofErr w:type="gramStart"/>
            <w:r w:rsidRPr="00CF57E4">
              <w:rPr>
                <w:rFonts w:ascii="Times New Roman" w:hAnsi="Times New Roman" w:cs="Times New Roman"/>
                <w:color w:val="000000"/>
                <w:sz w:val="8"/>
                <w:szCs w:val="8"/>
              </w:rPr>
              <w:t>cured  29</w:t>
            </w:r>
            <w:proofErr w:type="gramEnd"/>
            <w:r w:rsidRPr="00CF57E4">
              <w:rPr>
                <w:rFonts w:ascii="Times New Roman" w:hAnsi="Times New Roman" w:cs="Times New Roman"/>
                <w:color w:val="000000"/>
                <w:sz w:val="8"/>
                <w:szCs w:val="8"/>
              </w:rPr>
              <w:t>/39 (74%). T4 had no participants who had cured lesions. AE included nausea, vomiting with higher doses, macular rash</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re appeared to be a dose effect using ZnSO4 with higher doses associated with higher rates of cure (74% ITT), but more GI toxicit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6 out of 130 (20%); followed for 1.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Enk 2014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Enk&lt;/Author&gt;&lt;Year&gt;2014&lt;/Year&gt;&lt;RecNum&gt;2982&lt;/RecNum&gt;&lt;DisplayText&gt;[109]&lt;/DisplayText&gt;&lt;record&gt;&lt;rec-number&gt;2982&lt;/rec-number&gt;&lt;foreign-keys&gt;&lt;key app="EN" db-id="2tafwvxz0fver0ev9enpd5s125ze2ws9fptv"&gt;2982&lt;/key&gt;&lt;/foreign-keys&gt;&lt;ref-type name="Journal Article"&gt;17&lt;/ref-type&gt;&lt;contributors&gt;&lt;authors&gt;&lt;author&gt;Enk, C. D.&lt;/author&gt;&lt;author&gt;Nasereddin, A.&lt;/author&gt;&lt;author&gt;Alper, R.&lt;/author&gt;&lt;author&gt;Dan-Goor, M.&lt;/author&gt;&lt;author&gt;Jaffe, C. L.&lt;/author&gt;&lt;author&gt;Wulf, H. C.&lt;/author&gt;&lt;/authors&gt;&lt;/contributors&gt;&lt;auth-address&gt;Department of Dermatology, Hadassah Medical Organization, The Hebrew University Medical School, Jerusalem, Israel.&lt;/auth-address&gt;&lt;titles&gt;&lt;title&gt;Cutaneous leishmaniasis responds to daylight-activated photodynamic therapy: proof of concept for a novel self-administered therapeutic modalit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4/11/05&lt;/edition&gt;&lt;dates&gt;&lt;year&gt;2014&lt;/year&gt;&lt;pub-dates&gt;&lt;date&gt;Nov 1&lt;/date&gt;&lt;/pub-dates&gt;&lt;/dates&gt;&lt;isbn&gt;0007-0963&lt;/isbn&gt;&lt;accession-num&gt;25363817&lt;/accession-num&gt;&lt;urls&gt;&lt;related-urls&gt;&lt;url&gt;http://onlinelibrary.wiley.com/doi/10.1111/bjd.13490/abstract&lt;/url&gt;&lt;/related-urls&gt;&lt;/urls&gt;&lt;electronic-resource-num&gt;10.1111/bjd.13490&lt;/electronic-resource-num&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09" w:tooltip="Enk, 2014 #2982" w:history="1">
              <w:r w:rsidR="00B64882">
                <w:rPr>
                  <w:rFonts w:ascii="Times New Roman" w:hAnsi="Times New Roman" w:cs="Times New Roman"/>
                  <w:b/>
                  <w:bCs/>
                  <w:noProof/>
                  <w:color w:val="000000"/>
                  <w:sz w:val="8"/>
                  <w:szCs w:val="8"/>
                </w:rPr>
                <w:t>109</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ALA &amp; PD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rae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sm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case series. Participants with &gt; 1 lesion, &lt; 1.5 cm in siz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31): 16% methyl aminolevulinate applied to lesion followed by Daylight-activated photodynamic therapy (administered either at home or in hospital) for 2.5 hours weekly until cure</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flattening of lesion with complete epithelialisation, and microbiological confirm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he overall cure rate for hospital-based and self-administered DA-PDT was 88.9% (ITT cure rate 77.4%); hospital-based treatment demonstrated 85.7% cure, and self-administered treatment 92.3% cur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DA-PDT is effective in the treatment of CL caused by L. major and L. tropica. The majority of the patients were treated according to a self-administered protocol, suggesting that DA-PDT can be adopted in areas lacking technological infrastruc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ata not yet available [Epub ahead of pri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 out of 33 (12%); followed for 18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Solomon 2014</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Tb2xvbW9uPC9BdXRob3I+PFllYXI+MjAxNDwvWWVhcj48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b3VybmFsIG9mIHRoZSBBbWVyaWNhbiBBY2FkZW15IG9mIERlcm1hdG9s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</w:fldData>
              </w:fldChar>
            </w:r>
            <w:r w:rsidR="00325003">
              <w:rPr>
                <w:rFonts w:ascii="Times New Roman" w:hAnsi="Times New Roman" w:cs="Times New Roman"/>
                <w:b/>
                <w:bCs/>
                <w:i/>
                <w:iCs/>
                <w:color w:val="000000"/>
                <w:sz w:val="8"/>
                <w:szCs w:val="8"/>
              </w:rPr>
              <w:instrText xml:space="preserve"> ADDIN EN.CITE </w:instrText>
            </w:r>
            <w:r w:rsidR="00325003">
              <w:rPr>
                <w:rFonts w:ascii="Times New Roman" w:hAnsi="Times New Roman" w:cs="Times New Roman"/>
                <w:b/>
                <w:bCs/>
                <w:i/>
                <w:iCs/>
                <w:color w:val="000000"/>
                <w:sz w:val="8"/>
                <w:szCs w:val="8"/>
              </w:rPr>
              <w:fldChar w:fldCharType="begin">
                <w:fldData xml:space="preserve">PEVuZE5vdGU+PENpdGU+PEF1dGhvcj5Tb2xvbW9uPC9BdXRob3I+PFllYXI+MjAxNDwvWWVhcj48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b3VybmFsIG9mIHRoZSBBbWVyaWNhbiBBY2FkZW15IG9mIERlcm1hdG9s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</w:fldData>
              </w:fldChar>
            </w:r>
            <w:r w:rsidR="00325003">
              <w:rPr>
                <w:rFonts w:ascii="Times New Roman" w:hAnsi="Times New Roman" w:cs="Times New Roman"/>
                <w:b/>
                <w:bCs/>
                <w:i/>
                <w:iCs/>
                <w:color w:val="000000"/>
                <w:sz w:val="8"/>
                <w:szCs w:val="8"/>
              </w:rPr>
              <w:instrText xml:space="preserve"> ADDIN EN.CITE.DATA </w:instrText>
            </w:r>
            <w:r w:rsidR="00325003">
              <w:rPr>
                <w:rFonts w:ascii="Times New Roman" w:hAnsi="Times New Roman" w:cs="Times New Roman"/>
                <w:b/>
                <w:bCs/>
                <w:i/>
                <w:iCs/>
                <w:color w:val="000000"/>
                <w:sz w:val="8"/>
                <w:szCs w:val="8"/>
              </w:rPr>
            </w:r>
            <w:r w:rsidR="00325003">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00325003">
              <w:rPr>
                <w:rFonts w:ascii="Times New Roman" w:hAnsi="Times New Roman" w:cs="Times New Roman"/>
                <w:b/>
                <w:bCs/>
                <w:i/>
                <w:iCs/>
                <w:noProof/>
                <w:color w:val="000000"/>
                <w:sz w:val="8"/>
                <w:szCs w:val="8"/>
              </w:rPr>
              <w:t>[</w:t>
            </w:r>
            <w:hyperlink w:anchor="_ENREF_110" w:tooltip="Solomon, 2014 #3129" w:history="1">
              <w:r w:rsidR="00B64882">
                <w:rPr>
                  <w:rFonts w:ascii="Times New Roman" w:hAnsi="Times New Roman" w:cs="Times New Roman"/>
                  <w:b/>
                  <w:bCs/>
                  <w:i/>
                  <w:iCs/>
                  <w:noProof/>
                  <w:color w:val="000000"/>
                  <w:sz w:val="8"/>
                  <w:szCs w:val="8"/>
                </w:rPr>
                <w:t>110</w:t>
              </w:r>
            </w:hyperlink>
            <w:r w:rsidR="00325003">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MB &amp; IL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1 &amp; 24</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rae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retrospective case series. Participants aged 1-15 years, mean 2.6 lesions, 36 had received topical therapy prior to systemic thera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1): SSG IL x 1-5 injection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4): Liposomal amphotericin B 3-5 mg/kg IV daily x 5 days with 6th dose on day 10 of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100% re-epithelialisation of the ulcer (or of the non-ulcerative lesions, regression of the lesion) within 3 months after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Of those receiving IL SSG, 14/21 (66.6%) were cured within 3 months. AE included injection site erythema and edema. Among the L-AMB-treated patients, 18 (75%) showed a complete response and 2 (8.3%), a partial response. AE included increased LFTs and leukopeni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n our experience, liposomal amphotericin B treatment in children is safe and effective and is required for a considerably shorter duration than treatment with pentavalent antimon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compar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l-Fouzan 1991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al-Fouzan&lt;/Author&gt;&lt;Year&gt;1991&lt;/Year&gt;&lt;RecNum&gt;2912&lt;/RecNum&gt;&lt;DisplayText&gt;[111]&lt;/DisplayText&gt;&lt;record&gt;&lt;rec-number&gt;2912&lt;/rec-number&gt;&lt;foreign-keys&gt;&lt;key app="EN" db-id="2tafwvxz0fver0ev9enpd5s125ze2ws9fptv"&gt;2912&lt;/key&gt;&lt;/foreign-keys&gt;&lt;ref-type name="Journal Article"&gt;17&lt;/ref-type&gt;&lt;contributors&gt;&lt;authors&gt;&lt;author&gt;al-Fouzan, A. S.&lt;/author&gt;&lt;author&gt;al Saleh, Q. A.&lt;/author&gt;&lt;author&gt;Najem, N. M.&lt;/author&gt;&lt;author&gt;Rostom, A. I.&lt;/author&gt;&lt;/authors&gt;&lt;/contributors&gt;&lt;auth-address&gt;Department of Dermatology, Al-Sabah Hospital, Safat, Kuwait.&lt;/auth-address&gt;&lt;titles&gt;&lt;title&gt;Cutaneous leishmaniasis in Kuwait. Clinical experience with itraconazole&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ernational Journal of Dermatology&lt;/full-title&gt;&lt;/alt-periodical&gt;&lt;pages&gt;519-21&lt;/pages&gt;&lt;volume&gt;30&lt;/volume&gt;&lt;number&gt;7&lt;/number&gt;&lt;edition&gt;1991/07/01&lt;/edition&gt;&lt;keywords&gt;&lt;keyword&gt;Administration, Oral&lt;/keyword&gt;&lt;keyword&gt;Adolescent&lt;/keyword&gt;&lt;keyword&gt;Adult&lt;/keyword&gt;&lt;keyword&gt;Antifungal Agents/administration &amp;amp; dosage/*therapeutic use&lt;/keyword&gt;&lt;keyword&gt;Capsules&lt;/keyword&gt;&lt;keyword&gt;Child&lt;/keyword&gt;&lt;keyword&gt;Female&lt;/keyword&gt;&lt;keyword&gt;Humans&lt;/keyword&gt;&lt;keyword&gt;Itraconazole&lt;/keyword&gt;&lt;keyword&gt;Ketoconazole/administration &amp;amp; dosage/*analogs &amp;amp; derivatives/therapeutic use&lt;/keyword&gt;&lt;keyword&gt;Kuwait&lt;/keyword&gt;&lt;keyword&gt;Leishmaniasis, Cutaneous/*drug therapy&lt;/keyword&gt;&lt;keyword&gt;Male&lt;/keyword&gt;&lt;keyword&gt;Middle Aged&lt;/keyword&gt;&lt;keyword&gt;Placebos&lt;/keyword&gt;&lt;/keywords&gt;&lt;dates&gt;&lt;year&gt;1991&lt;/year&gt;&lt;pub-dates&gt;&lt;date&gt;Jul&lt;/date&gt;&lt;/pub-dates&gt;&lt;/dates&gt;&lt;isbn&gt;0011-9059 (Print)&amp;#xD;0011-9059&lt;/isbn&gt;&lt;accession-num&gt;1663089&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11" w:tooltip="al-Fouzan, 1991 #2912" w:history="1">
              <w:r w:rsidR="00B64882">
                <w:rPr>
                  <w:rFonts w:ascii="Times New Roman" w:hAnsi="Times New Roman" w:cs="Times New Roman"/>
                  <w:b/>
                  <w:bCs/>
                  <w:noProof/>
                  <w:color w:val="000000"/>
                  <w:sz w:val="8"/>
                  <w:szCs w:val="8"/>
                </w:rPr>
                <w:t>111</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TR</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5 &amp; 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uwai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2-52, lesion duration 1-14 month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5): Itraconazole 200 mg PO BID x 6-8 weeks; T2(n=9): placebo PO BID x 6-8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 months; Secondary: AE, % recurrenc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defin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observed in 11/15 (73%) receiving Itraconazole, and in 0% receiving placebo, RR 14.38. AE included nausea, headache, mild increased LF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n this small study, itraconazole was markedly superior to placebo, and associated adverse effects were mil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rtially repor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 (full article not availa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lsaleh 1995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Alsaleh&lt;/Author&gt;&lt;Year&gt;1995&lt;/Year&gt;&lt;RecNum&gt;6146&lt;/RecNum&gt;&lt;DisplayText&gt;[112]&lt;/DisplayText&gt;&lt;record&gt;&lt;rec-number&gt;6146&lt;/rec-number&gt;&lt;foreign-keys&gt;&lt;key app="EN" db-id="2tafwvxz0fver0ev9enpd5s125ze2ws9fptv"&gt;6146&lt;/key&gt;&lt;/foreign-keys&gt;&lt;ref-type name="Journal Article"&gt;17&lt;/ref-type&gt;&lt;contributors&gt;&lt;authors&gt;&lt;author&gt;Alsaleh, Q. A.&lt;/author&gt;&lt;author&gt;Dvorak, R.&lt;/author&gt;&lt;author&gt;Nanda, A.&lt;/author&gt;&lt;/authors&gt;&lt;/contributors&gt;&lt;auth-address&gt;Department of Dermatology, Al-Sabah Hospital, Kuwait.&lt;/auth-address&gt;&lt;titles&gt;&lt;title&gt;Ketoconazole in the treatment of cutaneous leishmaniasis in Kuwait&lt;/title&gt;&lt;secondary-title&gt;International Journal of Dermatology&lt;/secondary-title&gt;&lt;alt-title&gt;Int J Dermatol&lt;/alt-title&gt;&lt;/titles&gt;&lt;periodical&gt;&lt;full-title&gt;International Journal of Dermatology&lt;/full-title&gt;&lt;/periodical&gt;&lt;alt-periodical&gt;&lt;full-title&gt;Int J Dermatol&lt;/full-title&gt;&lt;abbr-1&gt;International journal of dermatology&lt;/abbr-1&gt;&lt;/alt-periodical&gt;&lt;pages&gt;495-7&lt;/pages&gt;&lt;volume&gt;34&lt;/volume&gt;&lt;number&gt;7&lt;/number&gt;&lt;edition&gt;1995/07/01&lt;/edition&gt;&lt;keywords&gt;&lt;keyword&gt;Adolescent&lt;/keyword&gt;&lt;keyword&gt;Adult&lt;/keyword&gt;&lt;keyword&gt;Aged&lt;/keyword&gt;&lt;keyword&gt;Antifungal Agents/*therapeutic use&lt;/keyword&gt;&lt;keyword&gt;Dose-Response Relationship, Drug&lt;/keyword&gt;&lt;keyword&gt;Drug Administration Schedule&lt;/keyword&gt;&lt;keyword&gt;Female&lt;/keyword&gt;&lt;keyword&gt;Follow-Up Studies&lt;/keyword&gt;&lt;keyword&gt;Humans&lt;/keyword&gt;&lt;keyword&gt;Ketoconazole/administration &amp;amp; dosage/adverse effects/*therapeutic use&lt;/keyword&gt;&lt;keyword&gt;Kuwait&lt;/keyword&gt;&lt;keyword&gt;Leishmaniasis, Cutaneous/diagnosis/*drug therapy&lt;/keyword&gt;&lt;keyword&gt;Male&lt;/keyword&gt;&lt;keyword&gt;Middle Aged&lt;/keyword&gt;&lt;keyword&gt;Treatment Outcome&lt;/keyword&gt;&lt;/keywords&gt;&lt;dates&gt;&lt;year&gt;1995&lt;/year&gt;&lt;pub-dates&gt;&lt;date&gt;Jul&lt;/date&gt;&lt;/pub-dates&gt;&lt;/dates&gt;&lt;isbn&gt;0011-9059 (Print)&amp;#xD;0011-9059 (Linking)&lt;/isbn&gt;&lt;accession-num&gt;7591417&lt;/accession-num&gt;&lt;work-type&gt;Clinical Trial&amp;#xD;Controlled Clinical Trial&lt;/work-type&gt;&lt;urls&gt;&lt;related-urls&gt;&lt;url&gt;http://www.ncbi.nlm.nih.gov/pubmed/7591417&lt;/url&gt;&lt;/related-urls&gt;&lt;/urls&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12" w:tooltip="Alsaleh, 1995 #6146" w:history="1">
              <w:r w:rsidR="00B64882">
                <w:rPr>
                  <w:rFonts w:ascii="Times New Roman" w:hAnsi="Times New Roman" w:cs="Times New Roman"/>
                  <w:b/>
                  <w:bCs/>
                  <w:noProof/>
                  <w:color w:val="000000"/>
                  <w:sz w:val="8"/>
                  <w:szCs w:val="8"/>
                </w:rPr>
                <w:t>112</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ET</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8 &amp; 1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uwai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4-66, 1 to 8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8): Ketoconazole 600 mg PO x 6 weeks or until cure; T2(n=15): Ketoconazole 800 mg PO x 6 weeks or until cure</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 recurrence,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gt;90% re-epithelialisation, decreased size and inflamm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Ketoconazole 600 mg/day cured 80% and Ketoconazole 800 mg/day cured 82%. AE included elevated triglycerides, nausea, vomiting</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n this small study, ketoconazole was well tolerated and there was no difference in efficacy between dosag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lesio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 out of 33 (21%);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ujtaba 1999 </w:t>
            </w:r>
            <w:r w:rsidRPr="00CF57E4">
              <w:rPr>
                <w:rFonts w:ascii="Times New Roman" w:hAnsi="Times New Roman" w:cs="Times New Roman"/>
                <w:b/>
                <w:bCs/>
                <w:color w:val="000000"/>
                <w:sz w:val="8"/>
                <w:szCs w:val="8"/>
              </w:rPr>
              <w:fldChar w:fldCharType="begin">
                <w:fldData xml:space="preserve">PEVuZE5vdGU+PENpdGU+PEF1dGhvcj5NdWp0YWJhPC9BdXRob3I+PFllYXI+MTk5OTwvWWVhcj48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</w:fldData>
              </w:fldChar>
            </w:r>
            <w:r w:rsidR="00325003">
              <w:rPr>
                <w:rFonts w:ascii="Times New Roman" w:hAnsi="Times New Roman" w:cs="Times New Roman"/>
                <w:b/>
                <w:bCs/>
                <w:color w:val="000000"/>
                <w:sz w:val="8"/>
                <w:szCs w:val="8"/>
              </w:rPr>
              <w:instrText xml:space="preserve"> ADDIN EN.CITE </w:instrText>
            </w:r>
            <w:r w:rsidR="00325003">
              <w:rPr>
                <w:rFonts w:ascii="Times New Roman" w:hAnsi="Times New Roman" w:cs="Times New Roman"/>
                <w:b/>
                <w:bCs/>
                <w:color w:val="000000"/>
                <w:sz w:val="8"/>
                <w:szCs w:val="8"/>
              </w:rPr>
              <w:fldChar w:fldCharType="begin">
                <w:fldData xml:space="preserve">PEVuZE5vdGU+PENpdGU+PEF1dGhvcj5NdWp0YWJhPC9BdXRob3I+PFllYXI+MTk5OTwvWWVhcj48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</w:fldData>
              </w:fldChar>
            </w:r>
            <w:r w:rsidR="00325003">
              <w:rPr>
                <w:rFonts w:ascii="Times New Roman" w:hAnsi="Times New Roman" w:cs="Times New Roman"/>
                <w:b/>
                <w:bCs/>
                <w:color w:val="000000"/>
                <w:sz w:val="8"/>
                <w:szCs w:val="8"/>
              </w:rPr>
              <w:instrText xml:space="preserve"> ADDIN EN.CITE.DATA </w:instrText>
            </w:r>
            <w:r w:rsidR="00325003">
              <w:rPr>
                <w:rFonts w:ascii="Times New Roman" w:hAnsi="Times New Roman" w:cs="Times New Roman"/>
                <w:b/>
                <w:bCs/>
                <w:color w:val="000000"/>
                <w:sz w:val="8"/>
                <w:szCs w:val="8"/>
              </w:rPr>
            </w:r>
            <w:r w:rsidR="00325003">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13" w:tooltip="Mujtaba, 1999 #6150" w:history="1">
              <w:r w:rsidR="00B64882">
                <w:rPr>
                  <w:rFonts w:ascii="Times New Roman" w:hAnsi="Times New Roman" w:cs="Times New Roman"/>
                  <w:b/>
                  <w:bCs/>
                  <w:noProof/>
                  <w:color w:val="000000"/>
                  <w:sz w:val="8"/>
                  <w:szCs w:val="8"/>
                </w:rPr>
                <w:t>113</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L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9 &amp; 5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k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predominantly pediatric, average 1-2 lesions, ≤5 lesions total</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9): MA IL weekly x 8 weeks or until cure; T2(n=55): MA IL q 2 weeks x 8 weeks or until cure</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Primary: % cure at 2 months; Secondary: speed of healing, adverse events, scar prevention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100% improvement; improvement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Healing at 2 months post treatment was 102/11(92%) for weekly ILMA, and 89/104 (86%) for every 2 weeks ILMA;  RR 1.07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LMA is effective and can be given at 2 week intervals with similar Responses to weekly. AE included transient pain at the injection sit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8 out of 104 (7.7%); followed for 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325003">
              <w:rPr>
                <w:rFonts w:ascii="Times New Roman" w:hAnsi="Times New Roman" w:cs="Times New Roman"/>
                <w:b/>
                <w:bCs/>
                <w:color w:val="000000"/>
                <w:sz w:val="8"/>
                <w:szCs w:val="8"/>
              </w:rPr>
              <w:t>Mashood 2001</w:t>
            </w:r>
            <w:r w:rsidR="00325003" w:rsidRPr="00325003">
              <w:rPr>
                <w:rFonts w:ascii="Times New Roman" w:hAnsi="Times New Roman" w:cs="Times New Roman"/>
                <w:b/>
                <w:bCs/>
                <w:color w:val="000000"/>
                <w:sz w:val="8"/>
                <w:szCs w:val="8"/>
              </w:rPr>
              <w:t xml:space="preserve"> </w:t>
            </w:r>
            <w:r w:rsidR="00325003" w:rsidRPr="00325003">
              <w:rPr>
                <w:rFonts w:ascii="Times New Roman" w:hAnsi="Times New Roman" w:cs="Times New Roman"/>
                <w:b/>
                <w:bCs/>
                <w:color w:val="000000"/>
                <w:sz w:val="8"/>
                <w:szCs w:val="8"/>
              </w:rPr>
              <w:fldChar w:fldCharType="begin"/>
            </w:r>
            <w:r w:rsidR="00325003" w:rsidRPr="00325003">
              <w:rPr>
                <w:rFonts w:ascii="Times New Roman" w:hAnsi="Times New Roman" w:cs="Times New Roman"/>
                <w:b/>
                <w:bCs/>
                <w:color w:val="000000"/>
                <w:sz w:val="8"/>
                <w:szCs w:val="8"/>
              </w:rPr>
              <w:instrText xml:space="preserve"> ADDIN EN.CITE &lt;EndNote&gt;&lt;Cite&gt;&lt;Author&gt;Mashood&lt;/Author&gt;&lt;Year&gt;2001&lt;/Year&gt;&lt;RecNum&gt;6181&lt;/RecNum&gt;&lt;DisplayText&gt;[114]&lt;/DisplayText&gt;&lt;record&gt;&lt;rec-number&gt;6181&lt;/rec-number&gt;&lt;foreign-keys&gt;&lt;key app="EN" db-id="2tafwvxz0fver0ev9enpd5s125ze2ws9fptv"&gt;6181&lt;/key&gt;&lt;/foreign-keys&gt;&lt;ref-type name="Journal Article"&gt;17&lt;/ref-type&gt;&lt;contributors&gt;&lt;authors&gt;&lt;author&gt;Mashood, A&lt;/author&gt;&lt;/authors&gt;&lt;/contributors&gt;&lt;titles&gt;&lt;title&gt;Efficacy of allopurinol compared with pentostam in the treatment of old worlds cutaneous leishmaniasis&lt;/title&gt;&lt;secondary-title&gt;Journal of College of Physicians and Surgeons-Pakistan&lt;/secondary-title&gt;&lt;/titles&gt;&lt;periodical&gt;&lt;full-title&gt;Journal of College of Physicians and Surgeons-Pakistan&lt;/full-title&gt;&lt;/periodical&gt;&lt;pages&gt;3&lt;/pages&gt;&lt;volume&gt;11&lt;/volume&gt;&lt;number&gt;6&lt;/number&gt;&lt;section&gt;367&lt;/section&gt;&lt;dates&gt;&lt;year&gt;2001&lt;/year&gt;&lt;/dates&gt;&lt;urls&gt;&lt;/urls&gt;&lt;/record&gt;&lt;/Cite&gt;&lt;/EndNote&gt;</w:instrText>
            </w:r>
            <w:r w:rsidR="00325003" w:rsidRPr="00325003">
              <w:rPr>
                <w:rFonts w:ascii="Times New Roman" w:hAnsi="Times New Roman" w:cs="Times New Roman"/>
                <w:b/>
                <w:bCs/>
                <w:color w:val="000000"/>
                <w:sz w:val="8"/>
                <w:szCs w:val="8"/>
              </w:rPr>
              <w:fldChar w:fldCharType="separate"/>
            </w:r>
            <w:r w:rsidR="00325003" w:rsidRPr="00325003">
              <w:rPr>
                <w:rFonts w:ascii="Times New Roman" w:hAnsi="Times New Roman" w:cs="Times New Roman"/>
                <w:b/>
                <w:bCs/>
                <w:noProof/>
                <w:color w:val="000000"/>
                <w:sz w:val="8"/>
                <w:szCs w:val="8"/>
              </w:rPr>
              <w:t>[</w:t>
            </w:r>
            <w:hyperlink w:anchor="_ENREF_114" w:tooltip="Mashood, 2001 #6181" w:history="1">
              <w:r w:rsidR="00B64882" w:rsidRPr="00325003">
                <w:rPr>
                  <w:rFonts w:ascii="Times New Roman" w:hAnsi="Times New Roman" w:cs="Times New Roman"/>
                  <w:b/>
                  <w:bCs/>
                  <w:noProof/>
                  <w:color w:val="000000"/>
                  <w:sz w:val="8"/>
                  <w:szCs w:val="8"/>
                </w:rPr>
                <w:t>114</w:t>
              </w:r>
            </w:hyperlink>
            <w:r w:rsidR="00325003" w:rsidRPr="00325003">
              <w:rPr>
                <w:rFonts w:ascii="Times New Roman" w:hAnsi="Times New Roman" w:cs="Times New Roman"/>
                <w:b/>
                <w:bCs/>
                <w:noProof/>
                <w:color w:val="000000"/>
                <w:sz w:val="8"/>
                <w:szCs w:val="8"/>
              </w:rPr>
              <w:t>]</w:t>
            </w:r>
            <w:r w:rsidR="00325003" w:rsidRPr="00325003">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ALL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k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ll male soldiers, aged 20-40, no prior treatment</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0): allopurinol 20 mg/kg divided TID or QID x 15 day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0): SSG 20 mg/kg IV daily x 15 day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end of treatment;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80% decrease in size of lesion or re-epithelialis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observed in 17/20 (85%) receiving SSG and 14/20 (70%) with allopurinol. AE included nausea, </w:t>
            </w:r>
            <w:r w:rsidRPr="00CF57E4">
              <w:rPr>
                <w:rFonts w:ascii="Times New Roman" w:hAnsi="Times New Roman" w:cs="Times New Roman"/>
                <w:color w:val="000000"/>
                <w:sz w:val="8"/>
                <w:szCs w:val="8"/>
              </w:rPr>
              <w:lastRenderedPageBreak/>
              <w:t>vomiting, anorexia, myalgias, increased LFTs, and rash</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Both treatments were associated with good efficacy. Allopurinol is an effective treatment of CL in Pak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oss not mentioned;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method unknown (full article not availa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Munir 2008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Munir&lt;/Author&gt;&lt;Year&gt;2008&lt;/Year&gt;&lt;RecNum&gt;3063&lt;/RecNum&gt;&lt;DisplayText&gt;[115]&lt;/DisplayText&gt;&lt;record&gt;&lt;rec-number&gt;3063&lt;/rec-number&gt;&lt;foreign-keys&gt;&lt;key app="EN" db-id="2tafwvxz0fver0ev9enpd5s125ze2ws9fptv"&gt;3063&lt;/key&gt;&lt;/foreign-keys&gt;&lt;ref-type name="Journal Article"&gt;17&lt;/ref-type&gt;&lt;contributors&gt;&lt;authors&gt;&lt;author&gt;Munir, A.&lt;/author&gt;&lt;author&gt;Janjua, S. A.&lt;/author&gt;&lt;author&gt;Hussain, I.&lt;/author&gt;&lt;/authors&gt;&lt;/contributors&gt;&lt;auth-address&gt;Combined Military Hospital, Kharian Cantt., Lalamusa, Pakistan.&lt;/auth-address&gt;&lt;titles&gt;&lt;title&gt;Clinical efficacy of intramuscular meglumine antimoniate alone and in combination with intralesional meglumine antimoniate in the treatment of old world cutaneous leishmaniasis&lt;/title&gt;&lt;secondary-title&gt;Acta Dermatovenerol Croat&lt;/secondary-title&gt;&lt;alt-title&gt;Acta dermatovenerologica Croatica : ADC&lt;/alt-title&gt;&lt;/titles&gt;&lt;periodical&gt;&lt;full-title&gt;Acta Dermatovenerol Croat&lt;/full-title&gt;&lt;abbr-1&gt;Acta dermatovenerologica Croatica : ADC&lt;/abbr-1&gt;&lt;/periodical&gt;&lt;alt-periodical&gt;&lt;full-title&gt;Acta Dermatovenerol Croat&lt;/full-title&gt;&lt;abbr-1&gt;Acta dermatovenerologica Croatica : ADC&lt;/abbr-1&gt;&lt;/alt-periodical&gt;&lt;pages&gt;60-4&lt;/pages&gt;&lt;volume&gt;16&lt;/volume&gt;&lt;number&gt;2&lt;/number&gt;&lt;edition&gt;2008/06/11&lt;/edition&gt;&lt;keywords&gt;&lt;keyword&gt;Adolescent&lt;/keyword&gt;&lt;keyword&gt;Adult&lt;/keyword&gt;&lt;keyword&gt;Female&lt;/keyword&gt;&lt;keyword&gt;Humans&lt;/keyword&gt;&lt;keyword&gt;Injections, Intralesional&lt;/keyword&gt;&lt;keyword&gt;Injections, Intramuscular&lt;/keyword&gt;&lt;keyword&gt;Leishmaniasis, Cutaneous/*drug therapy/pathology&lt;/keyword&gt;&lt;keyword&gt;Male&lt;/keyword&gt;&lt;keyword&gt;Meglumine/*administration &amp;amp; dosage/adverse effects&lt;/keyword&gt;&lt;keyword&gt;Middle Aged&lt;/keyword&gt;&lt;keyword&gt;Organometallic Compounds/*administration &amp;amp; dosage/adverse effects&lt;/keyword&gt;&lt;keyword&gt;Prospective Studies&lt;/keyword&gt;&lt;keyword&gt;Treatment Outcome&lt;/keyword&gt;&lt;/keywords&gt;&lt;dates&gt;&lt;year&gt;2008&lt;/year&gt;&lt;/dates&gt;&lt;isbn&gt;1330-027X (Print)&amp;#xD;1330-027x&lt;/isbn&gt;&lt;accession-num&gt;18541100&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15" w:tooltip="Munir, 2008 #3063" w:history="1">
              <w:r w:rsidR="00B64882">
                <w:rPr>
                  <w:rFonts w:ascii="Times New Roman" w:hAnsi="Times New Roman" w:cs="Times New Roman"/>
                  <w:b/>
                  <w:bCs/>
                  <w:noProof/>
                  <w:color w:val="000000"/>
                  <w:sz w:val="8"/>
                  <w:szCs w:val="8"/>
                </w:rPr>
                <w:t>115</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LMA &amp; 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akist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peciation method 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2-55, lesions &lt; 2 months in duration, no prior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20): MA IL daily x 21 days &amp; MA 20 mg/kg IM daily x 21 day</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0 each): MA 20 mg/kg IM daily x 21 days; T3(n=20): untreated control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absence of exudate, erythema, induration, or amastigotes on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observed in 55% in T1, 75</w:t>
            </w:r>
            <w:proofErr w:type="gramStart"/>
            <w:r w:rsidRPr="00CF57E4">
              <w:rPr>
                <w:rFonts w:ascii="Times New Roman" w:hAnsi="Times New Roman" w:cs="Times New Roman"/>
                <w:color w:val="000000"/>
                <w:sz w:val="8"/>
                <w:szCs w:val="8"/>
              </w:rPr>
              <w:t>%  in</w:t>
            </w:r>
            <w:proofErr w:type="gramEnd"/>
            <w:r w:rsidRPr="00CF57E4">
              <w:rPr>
                <w:rFonts w:ascii="Times New Roman" w:hAnsi="Times New Roman" w:cs="Times New Roman"/>
                <w:color w:val="000000"/>
                <w:sz w:val="8"/>
                <w:szCs w:val="8"/>
              </w:rPr>
              <w:t xml:space="preserve"> T2, and 10% in T3. AE included a case of cardiomyopathy secondary to IM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ombination treatment with IL and IM MA is more efficacious than IM MA al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3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Larbi 1995 </w:t>
            </w:r>
            <w:r w:rsidRPr="00CF57E4">
              <w:rPr>
                <w:rFonts w:ascii="Times New Roman" w:hAnsi="Times New Roman" w:cs="Times New Roman"/>
                <w:b/>
                <w:bCs/>
                <w:color w:val="000000"/>
                <w:sz w:val="8"/>
                <w:szCs w:val="8"/>
              </w:rPr>
              <w:fldChar w:fldCharType="begin">
                <w:fldData xml:space="preserve">PEVuZE5vdGU+PENpdGU+PEF1dGhvcj5MYXJiaTwvQXV0aG9yPjxZZWFyPjE5OTU8L1llYXI+PFJl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=
</w:fldData>
              </w:fldChar>
            </w:r>
            <w:r w:rsidR="00325003">
              <w:rPr>
                <w:rFonts w:ascii="Times New Roman" w:hAnsi="Times New Roman" w:cs="Times New Roman"/>
                <w:b/>
                <w:bCs/>
                <w:color w:val="000000"/>
                <w:sz w:val="8"/>
                <w:szCs w:val="8"/>
              </w:rPr>
              <w:instrText xml:space="preserve"> ADDIN EN.CITE </w:instrText>
            </w:r>
            <w:r w:rsidR="00325003">
              <w:rPr>
                <w:rFonts w:ascii="Times New Roman" w:hAnsi="Times New Roman" w:cs="Times New Roman"/>
                <w:b/>
                <w:bCs/>
                <w:color w:val="000000"/>
                <w:sz w:val="8"/>
                <w:szCs w:val="8"/>
              </w:rPr>
              <w:fldChar w:fldCharType="begin">
                <w:fldData xml:space="preserve">PEVuZE5vdGU+PENpdGU+PEF1dGhvcj5MYXJiaTwvQXV0aG9yPjxZZWFyPjE5OTU8L1llYXI+PFJl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=
</w:fldData>
              </w:fldChar>
            </w:r>
            <w:r w:rsidR="00325003">
              <w:rPr>
                <w:rFonts w:ascii="Times New Roman" w:hAnsi="Times New Roman" w:cs="Times New Roman"/>
                <w:b/>
                <w:bCs/>
                <w:color w:val="000000"/>
                <w:sz w:val="8"/>
                <w:szCs w:val="8"/>
              </w:rPr>
              <w:instrText xml:space="preserve"> ADDIN EN.CITE.DATA </w:instrText>
            </w:r>
            <w:r w:rsidR="00325003">
              <w:rPr>
                <w:rFonts w:ascii="Times New Roman" w:hAnsi="Times New Roman" w:cs="Times New Roman"/>
                <w:b/>
                <w:bCs/>
                <w:color w:val="000000"/>
                <w:sz w:val="8"/>
                <w:szCs w:val="8"/>
              </w:rPr>
            </w:r>
            <w:r w:rsidR="00325003">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16" w:tooltip="Larbi, 1995 #3032" w:history="1">
              <w:r w:rsidR="00B64882">
                <w:rPr>
                  <w:rFonts w:ascii="Times New Roman" w:hAnsi="Times New Roman" w:cs="Times New Roman"/>
                  <w:b/>
                  <w:bCs/>
                  <w:noProof/>
                  <w:color w:val="000000"/>
                  <w:sz w:val="8"/>
                  <w:szCs w:val="8"/>
                </w:rPr>
                <w:t>116</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 &amp; CLO</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7 &amp; 3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audi Ara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52, lesions mean 2 month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7): 2% miconazole cream BID x 30 days; T2(n=31): 1% clotrimazole cream BID x 30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lesions completely healed and parasite smear negative;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occurred with 0/62 in those receiving 2% miconazole cream, and 14/89 (16%) with 1% clotrimazole cream. No AE.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Neither topical antifungal cream was effectiv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 xml:space="preserve"> 4 out of 58 (6.9%); followed for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a table of random number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lkhawajah 1997 </w:t>
            </w:r>
            <w:r w:rsidRPr="00CF57E4">
              <w:rPr>
                <w:rFonts w:ascii="Times New Roman" w:hAnsi="Times New Roman" w:cs="Times New Roman"/>
                <w:b/>
                <w:bCs/>
                <w:color w:val="000000"/>
                <w:sz w:val="8"/>
                <w:szCs w:val="8"/>
              </w:rPr>
              <w:fldChar w:fldCharType="begin">
                <w:fldData xml:space="preserve">PEVuZE5vdGU+PENpdGU+PEF1dGhvcj5BbGtoYXdhamFoPC9BdXRob3I+PFllYXI+MTk5NzwvWWVh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</w:fldData>
              </w:fldChar>
            </w:r>
            <w:r w:rsidR="00325003">
              <w:rPr>
                <w:rFonts w:ascii="Times New Roman" w:hAnsi="Times New Roman" w:cs="Times New Roman"/>
                <w:b/>
                <w:bCs/>
                <w:color w:val="000000"/>
                <w:sz w:val="8"/>
                <w:szCs w:val="8"/>
              </w:rPr>
              <w:instrText xml:space="preserve"> ADDIN EN.CITE </w:instrText>
            </w:r>
            <w:r w:rsidR="00325003">
              <w:rPr>
                <w:rFonts w:ascii="Times New Roman" w:hAnsi="Times New Roman" w:cs="Times New Roman"/>
                <w:b/>
                <w:bCs/>
                <w:color w:val="000000"/>
                <w:sz w:val="8"/>
                <w:szCs w:val="8"/>
              </w:rPr>
              <w:fldChar w:fldCharType="begin">
                <w:fldData xml:space="preserve">PEVuZE5vdGU+PENpdGU+PEF1dGhvcj5BbGtoYXdhamFoPC9BdXRob3I+PFllYXI+MTk5NzwvWWVh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</w:fldData>
              </w:fldChar>
            </w:r>
            <w:r w:rsidR="00325003">
              <w:rPr>
                <w:rFonts w:ascii="Times New Roman" w:hAnsi="Times New Roman" w:cs="Times New Roman"/>
                <w:b/>
                <w:bCs/>
                <w:color w:val="000000"/>
                <w:sz w:val="8"/>
                <w:szCs w:val="8"/>
              </w:rPr>
              <w:instrText xml:space="preserve"> ADDIN EN.CITE.DATA </w:instrText>
            </w:r>
            <w:r w:rsidR="00325003">
              <w:rPr>
                <w:rFonts w:ascii="Times New Roman" w:hAnsi="Times New Roman" w:cs="Times New Roman"/>
                <w:b/>
                <w:bCs/>
                <w:color w:val="000000"/>
                <w:sz w:val="8"/>
                <w:szCs w:val="8"/>
              </w:rPr>
            </w:r>
            <w:r w:rsidR="00325003">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17" w:tooltip="Alkhawajah, 1997 #2915" w:history="1">
              <w:r w:rsidR="00B64882">
                <w:rPr>
                  <w:rFonts w:ascii="Times New Roman" w:hAnsi="Times New Roman" w:cs="Times New Roman"/>
                  <w:b/>
                  <w:bCs/>
                  <w:noProof/>
                  <w:color w:val="000000"/>
                  <w:sz w:val="8"/>
                  <w:szCs w:val="8"/>
                </w:rPr>
                <w:t>117</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A</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audi Ara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3-42, predominantly male, 1-3 lesions, ≤ 6 months in duration, no prior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2(n=40): MA IL q 2 days x 30 days </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0): MA 15 mg/kg  (max 850 mg) IM daily x 6 days/week for a total of 12 inject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month; Secondary: adverse events, scar preven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lesions completely healed and negative amastigotes on smear;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46 (68%) of the 68 lesions of those treated with IMMA had healed completely, compared to 48/66 (73%) lesions of those treated with ILMA</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Similar efficacy was observed using 12 doses of IMMA or daily ILMA for a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3 out of 80 (16%); followed for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blind (examine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Alrajhi 2002 </w:t>
            </w:r>
            <w:r w:rsidRPr="00CF57E4">
              <w:rPr>
                <w:rFonts w:ascii="Times New Roman" w:hAnsi="Times New Roman" w:cs="Times New Roman"/>
                <w:b/>
                <w:bCs/>
                <w:color w:val="000000"/>
                <w:sz w:val="8"/>
                <w:szCs w:val="8"/>
              </w:rPr>
              <w:fldChar w:fldCharType="begin"/>
            </w:r>
            <w:r w:rsidR="00325003">
              <w:rPr>
                <w:rFonts w:ascii="Times New Roman" w:hAnsi="Times New Roman" w:cs="Times New Roman"/>
                <w:b/>
                <w:bCs/>
                <w:color w:val="000000"/>
                <w:sz w:val="8"/>
                <w:szCs w:val="8"/>
              </w:rPr>
              <w:instrText xml:space="preserve"> ADDIN EN.CITE &lt;EndNote&gt;&lt;Cite&gt;&lt;Author&gt;Alrajhi&lt;/Author&gt;&lt;Year&gt;2002&lt;/Year&gt;&lt;RecNum&gt;24&lt;/RecNum&gt;&lt;DisplayText&gt;[118]&lt;/DisplayText&gt;&lt;record&gt;&lt;rec-number&gt;24&lt;/rec-number&gt;&lt;foreign-keys&gt;&lt;key app="EN" db-id="2tafwvxz0fver0ev9enpd5s125ze2ws9fptv"&gt;24&lt;/key&gt;&lt;/foreign-keys&gt;&lt;ref-type name="Journal Article"&gt;17&lt;/ref-type&gt;&lt;contributors&gt;&lt;authors&gt;&lt;author&gt;Alrajhi, A. A.&lt;/author&gt;&lt;author&gt;Ibrahim, E. A.&lt;/author&gt;&lt;author&gt;De Vol, E. B.&lt;/author&gt;&lt;author&gt;Khairat, M.&lt;/author&gt;&lt;author&gt;Faris, R. M.&lt;/author&gt;&lt;author&gt;Maguire, J. H.&lt;/author&gt;&lt;/authors&gt;&lt;/contributors&gt;&lt;auth-address&gt;Department of Immunology and Infectious Diseases, Harvard School of Public Health, Brigham and Women&amp;apos;s Hospital, Boston, MA, USA.&lt;/auth-address&gt;&lt;titles&gt;&lt;title&gt;Fluconazole for the treatment of cutaneous leishmaniasis caused by Leishmania major&lt;/title&gt;&lt;secondary-title&gt;N Engl J Med&lt;/secondary-title&gt;&lt;/titles&gt;&lt;periodical&gt;&lt;full-title&gt;N Engl J Med&lt;/full-title&gt;&lt;/periodical&gt;&lt;pages&gt;891-5&lt;/pages&gt;&lt;volume&gt;346&lt;/volume&gt;&lt;number&gt;12&lt;/number&gt;&lt;keywords&gt;&lt;keyword&gt;Adult&lt;/keyword&gt;&lt;keyword&gt;Animals&lt;/keyword&gt;&lt;keyword&gt;Antifungal Agents/administration &amp;amp; dosage/*therapeutic use&lt;/keyword&gt;&lt;keyword&gt;Double-Blind Method&lt;/keyword&gt;&lt;keyword&gt;Endemic Diseases&lt;/keyword&gt;&lt;keyword&gt;Female&lt;/keyword&gt;&lt;keyword&gt;Fluconazole/administration &amp;amp; dosage/*therapeutic use&lt;/keyword&gt;&lt;keyword&gt;Follow-Up Studies&lt;/keyword&gt;&lt;keyword&gt;Humans&lt;/keyword&gt;&lt;keyword&gt;*Leishmania major&lt;/keyword&gt;&lt;keyword&gt;Leishmaniasis, Cutaneous/*drug therapy/epidemiology/parasitology&lt;/keyword&gt;&lt;keyword&gt;Male&lt;/keyword&gt;&lt;keyword&gt;Multivariate Analysis&lt;/keyword&gt;&lt;keyword&gt;Proportional Hazards Models&lt;/keyword&gt;&lt;keyword&gt;Saudi Arabia/epidemiology&lt;/keyword&gt;&lt;keyword&gt;Time Factors&lt;/keyword&gt;&lt;keyword&gt;Treatment Outcome&lt;/keyword&gt;&lt;/keywords&gt;&lt;dates&gt;&lt;year&gt;2002&lt;/year&gt;&lt;pub-dates&gt;&lt;date&gt;Mar 21&lt;/date&gt;&lt;/pub-dates&gt;&lt;/dates&gt;&lt;isbn&gt;1533-4406 (Electronic)&amp;#xD;0028-4793 (Linking)&lt;/isbn&gt;&lt;accession-num&gt;11907288&lt;/accession-num&gt;&lt;urls&gt;&lt;related-urls&gt;&lt;url&gt;http://www.ncbi.nlm.nih.gov/pubmed/11907288&lt;/url&gt;&lt;/related-urls&gt;&lt;/urls&gt;&lt;electronic-resource-num&gt;10.1056/NEJMoa011882&lt;/electronic-resource-num&gt;&lt;/record&gt;&lt;/Cite&gt;&lt;/EndNote&gt;</w:instrText>
            </w:r>
            <w:r w:rsidRPr="00CF57E4">
              <w:rPr>
                <w:rFonts w:ascii="Times New Roman" w:hAnsi="Times New Roman" w:cs="Times New Roman"/>
                <w:b/>
                <w:bCs/>
                <w:color w:val="000000"/>
                <w:sz w:val="8"/>
                <w:szCs w:val="8"/>
              </w:rPr>
              <w:fldChar w:fldCharType="separate"/>
            </w:r>
            <w:r w:rsidR="00325003">
              <w:rPr>
                <w:rFonts w:ascii="Times New Roman" w:hAnsi="Times New Roman" w:cs="Times New Roman"/>
                <w:b/>
                <w:bCs/>
                <w:noProof/>
                <w:color w:val="000000"/>
                <w:sz w:val="8"/>
                <w:szCs w:val="8"/>
              </w:rPr>
              <w:t>[</w:t>
            </w:r>
            <w:hyperlink w:anchor="_ENREF_118" w:tooltip="Alrajhi, 2002 #24" w:history="1">
              <w:r w:rsidR="00B64882">
                <w:rPr>
                  <w:rFonts w:ascii="Times New Roman" w:hAnsi="Times New Roman" w:cs="Times New Roman"/>
                  <w:b/>
                  <w:bCs/>
                  <w:noProof/>
                  <w:color w:val="000000"/>
                  <w:sz w:val="8"/>
                  <w:szCs w:val="8"/>
                </w:rPr>
                <w:t>118</w:t>
              </w:r>
            </w:hyperlink>
            <w:r w:rsidR="00325003">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FLU</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6 &amp; 103</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audi Ara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electrophore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gt; 12, predominantly male, no facial or ear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06): Fluconazole 200 mg PO daily x 6 weeks; T2(n=103): placebo 200 mg daily x 6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scribed as complete healing;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Fluconazole cured 59% vs 22% with placebo. Time to healing was 8.5 weeks in fluconazole and 11.2 weeks for placebo. AE were not describ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Fluconazole was safe and hastened healing in 37% as compared to placebo.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4 out of 209 (31%); followed for 12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random-number ta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B64882">
              <w:rPr>
                <w:rFonts w:ascii="Times New Roman" w:hAnsi="Times New Roman" w:cs="Times New Roman"/>
                <w:b/>
                <w:bCs/>
                <w:color w:val="000000"/>
                <w:sz w:val="8"/>
                <w:szCs w:val="8"/>
              </w:rPr>
              <w:t xml:space="preserve">Jaffar 2006 </w:t>
            </w:r>
            <w:r w:rsidR="00B64882" w:rsidRPr="00B64882">
              <w:rPr>
                <w:rFonts w:ascii="Times New Roman" w:hAnsi="Times New Roman" w:cs="Times New Roman"/>
                <w:b/>
                <w:bCs/>
                <w:color w:val="000000"/>
                <w:sz w:val="8"/>
                <w:szCs w:val="8"/>
              </w:rPr>
              <w:fldChar w:fldCharType="begin"/>
            </w:r>
            <w:r w:rsidR="00B64882" w:rsidRPr="00B64882">
              <w:rPr>
                <w:rFonts w:ascii="Times New Roman" w:hAnsi="Times New Roman" w:cs="Times New Roman"/>
                <w:b/>
                <w:bCs/>
                <w:color w:val="000000"/>
                <w:sz w:val="8"/>
                <w:szCs w:val="8"/>
              </w:rPr>
              <w:instrText xml:space="preserve"> ADDIN EN.CITE &lt;EndNote&gt;&lt;Cite&gt;&lt;Author&gt;Jaffar&lt;/Author&gt;&lt;Year&gt;2006&lt;/Year&gt;&lt;RecNum&gt;6182&lt;/RecNum&gt;&lt;DisplayText&gt;[119]&lt;/DisplayText&gt;&lt;record&gt;&lt;rec-number&gt;6182&lt;/rec-number&gt;&lt;foreign-keys&gt;&lt;key app="EN" db-id="2tafwvxz0fver0ev9enpd5s125ze2ws9fptv"&gt;6182&lt;/key&gt;&lt;/foreign-keys&gt;&lt;ref-type name="Journal Article"&gt;17&lt;/ref-type&gt;&lt;contributors&gt;&lt;authors&gt;&lt;author&gt;Jaffar, H&lt;/author&gt;&lt;/authors&gt;&lt;/contributors&gt;&lt;titles&gt;&lt;title&gt;Rifampicin in cutaneous leishmaniasis- a therapeutic trial in Saudi Arabia&lt;/title&gt;&lt;secondary-title&gt;Journal of Pakistan Association of Dermatologists&lt;/secondary-title&gt;&lt;/titles&gt;&lt;periodical&gt;&lt;full-title&gt;Journal of Pakistan Association of Dermatologists&lt;/full-title&gt;&lt;/periodical&gt;&lt;pages&gt;5&lt;/pages&gt;&lt;volume&gt;16&lt;/volume&gt;&lt;section&gt;4&lt;/section&gt;&lt;dates&gt;&lt;year&gt;2006&lt;/year&gt;&lt;/dates&gt;&lt;urls&gt;&lt;/urls&gt;&lt;/record&gt;&lt;/Cite&gt;&lt;/EndNote&gt;</w:instrText>
            </w:r>
            <w:r w:rsidR="00B64882" w:rsidRPr="00B64882">
              <w:rPr>
                <w:rFonts w:ascii="Times New Roman" w:hAnsi="Times New Roman" w:cs="Times New Roman"/>
                <w:b/>
                <w:bCs/>
                <w:color w:val="000000"/>
                <w:sz w:val="8"/>
                <w:szCs w:val="8"/>
              </w:rPr>
              <w:fldChar w:fldCharType="separate"/>
            </w:r>
            <w:r w:rsidR="00B64882" w:rsidRPr="00B64882">
              <w:rPr>
                <w:rFonts w:ascii="Times New Roman" w:hAnsi="Times New Roman" w:cs="Times New Roman"/>
                <w:b/>
                <w:bCs/>
                <w:noProof/>
                <w:color w:val="000000"/>
                <w:sz w:val="8"/>
                <w:szCs w:val="8"/>
              </w:rPr>
              <w:t>[</w:t>
            </w:r>
            <w:hyperlink w:anchor="_ENREF_119" w:tooltip="Jaffar, 2006 #6182" w:history="1">
              <w:r w:rsidR="00B64882" w:rsidRPr="00B64882">
                <w:rPr>
                  <w:rFonts w:ascii="Times New Roman" w:hAnsi="Times New Roman" w:cs="Times New Roman"/>
                  <w:b/>
                  <w:bCs/>
                  <w:noProof/>
                  <w:color w:val="000000"/>
                  <w:sz w:val="8"/>
                  <w:szCs w:val="8"/>
                </w:rPr>
                <w:t>119</w:t>
              </w:r>
            </w:hyperlink>
            <w:r w:rsidR="00B64882" w:rsidRPr="00B64882">
              <w:rPr>
                <w:rFonts w:ascii="Times New Roman" w:hAnsi="Times New Roman" w:cs="Times New Roman"/>
                <w:b/>
                <w:bCs/>
                <w:noProof/>
                <w:color w:val="000000"/>
                <w:sz w:val="8"/>
                <w:szCs w:val="8"/>
              </w:rPr>
              <w:t>]</w:t>
            </w:r>
            <w:r w:rsidR="00B64882" w:rsidRPr="00B64882">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IF</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6 &amp; 16</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audi Arab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3-65, lesions mean 2.6 months in duration, 30% facial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6): Rifampin 10 mg/kg divided BID x 4-6 weeks; T2(n=16): placebo BID x 4-6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 recurrence,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healing at the end of 3 months;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Rifampin cured 46% and placebo cured 19%, RR 2.43. AE included elevated LFT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Rifampin compared to placebo showed modest efficac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epor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21 out of 62 (34%); followed for 3 month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Ranawaka 2010 </w:t>
            </w:r>
            <w:r w:rsidRPr="00CF57E4">
              <w:rPr>
                <w:rFonts w:ascii="Times New Roman" w:hAnsi="Times New Roman" w:cs="Times New Roman"/>
                <w:b/>
                <w:bCs/>
                <w:color w:val="000000"/>
                <w:sz w:val="8"/>
                <w:szCs w:val="8"/>
              </w:rPr>
              <w:fldChar w:fldCharType="begin">
                <w:fldData xml:space="preserve">PEVuZE5vdGU+PENpdGU+PEF1dGhvcj5SYW5hd2FrYTwvQXV0aG9yPjxZZWFyPjIwMTA8L1llYXI+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=
</w:fldData>
              </w:fldChar>
            </w:r>
            <w:r w:rsidR="00B64882">
              <w:rPr>
                <w:rFonts w:ascii="Times New Roman" w:hAnsi="Times New Roman" w:cs="Times New Roman"/>
                <w:b/>
                <w:bCs/>
                <w:color w:val="000000"/>
                <w:sz w:val="8"/>
                <w:szCs w:val="8"/>
              </w:rPr>
              <w:instrText xml:space="preserve"> ADDIN EN.CITE </w:instrText>
            </w:r>
            <w:r w:rsidR="00B64882">
              <w:rPr>
                <w:rFonts w:ascii="Times New Roman" w:hAnsi="Times New Roman" w:cs="Times New Roman"/>
                <w:b/>
                <w:bCs/>
                <w:color w:val="000000"/>
                <w:sz w:val="8"/>
                <w:szCs w:val="8"/>
              </w:rPr>
              <w:fldChar w:fldCharType="begin">
                <w:fldData xml:space="preserve">PEVuZE5vdGU+PENpdGU+PEF1dGhvcj5SYW5hd2FrYTwvQXV0aG9yPjxZZWFyPjIwMTA8L1llYXI+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=
</w:fldData>
              </w:fldChar>
            </w:r>
            <w:r w:rsidR="00B64882">
              <w:rPr>
                <w:rFonts w:ascii="Times New Roman" w:hAnsi="Times New Roman" w:cs="Times New Roman"/>
                <w:b/>
                <w:bCs/>
                <w:color w:val="000000"/>
                <w:sz w:val="8"/>
                <w:szCs w:val="8"/>
              </w:rPr>
              <w:instrText xml:space="preserve"> ADDIN EN.CITE.DATA </w:instrText>
            </w:r>
            <w:r w:rsidR="00B64882">
              <w:rPr>
                <w:rFonts w:ascii="Times New Roman" w:hAnsi="Times New Roman" w:cs="Times New Roman"/>
                <w:b/>
                <w:bCs/>
                <w:color w:val="000000"/>
                <w:sz w:val="8"/>
                <w:szCs w:val="8"/>
              </w:rPr>
            </w:r>
            <w:r w:rsidR="00B64882">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0" w:tooltip="Ranawaka, 2010 #3089" w:history="1">
              <w:r w:rsidR="00B64882">
                <w:rPr>
                  <w:rFonts w:ascii="Times New Roman" w:hAnsi="Times New Roman" w:cs="Times New Roman"/>
                  <w:b/>
                  <w:bCs/>
                  <w:noProof/>
                  <w:color w:val="000000"/>
                  <w:sz w:val="8"/>
                  <w:szCs w:val="8"/>
                </w:rPr>
                <w:t>120</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S &amp; IL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87 &amp; 67</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ri Lank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CR, culture not routinely d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donovani</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study of safety and efficacy of IL NS 7% vs ILSSG; Participants mean age 32 year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87): 7% NS IL weekly x 3 weeks, then q 2 weeks x 2 sessions, then monthly until cure; T2(n=67): SSG IL weekly x 3 sessions, then q 2 weeks x 2 sessions, then monthly until cure</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learance of lesion without palpable les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100% cure with IL SSG (1-6 injections) vs 61% cure with hypertonic saline (1-10 injections). No systemic AE; local pain and hyperpigment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L SSG was more efficacious than IL hypertonic sali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 out of 154 (4.5%); followed for 18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Ranawaka 2011 </w:t>
            </w:r>
            <w:r w:rsidRPr="00CF57E4">
              <w:rPr>
                <w:rFonts w:ascii="Times New Roman" w:hAnsi="Times New Roman" w:cs="Times New Roman"/>
                <w:b/>
                <w:bCs/>
                <w:color w:val="000000"/>
                <w:sz w:val="8"/>
                <w:szCs w:val="8"/>
              </w:rPr>
              <w:fldChar w:fldCharType="begin"/>
            </w:r>
            <w:r w:rsidR="00B64882">
              <w:rPr>
                <w:rFonts w:ascii="Times New Roman" w:hAnsi="Times New Roman" w:cs="Times New Roman"/>
                <w:b/>
                <w:bCs/>
                <w:color w:val="000000"/>
                <w:sz w:val="8"/>
                <w:szCs w:val="8"/>
              </w:rPr>
              <w:instrText xml:space="preserve"> ADDIN EN.CITE &lt;EndNote&gt;&lt;Cite&gt;&lt;Author&gt;Ranawaka&lt;/Author&gt;&lt;Year&gt;2011&lt;/Year&gt;&lt;RecNum&gt;3092&lt;/RecNum&gt;&lt;DisplayText&gt;[121]&lt;/DisplayText&gt;&lt;record&gt;&lt;rec-number&gt;3092&lt;/rec-number&gt;&lt;foreign-keys&gt;&lt;key app="EN" db-id="2tafwvxz0fver0ev9enpd5s125ze2ws9fptv"&gt;3092&lt;/key&gt;&lt;/foreign-keys&gt;&lt;ref-type name="Journal Article"&gt;17&lt;/ref-type&gt;&lt;contributors&gt;&lt;authors&gt;&lt;author&gt;Ranawaka, R. R.&lt;/author&gt;&lt;author&gt;Weerakoon, H. S.&lt;/author&gt;&lt;author&gt;Opathella, N.&lt;/author&gt;&lt;/authors&gt;&lt;/contributors&gt;&lt;auth-address&gt;Department of Dermatology, Teaching Hospital Anuradhapura, Sri Lanka. ranthilaka37@yahoo.com&lt;/auth-address&gt;&lt;titles&gt;&lt;title&gt;Liquid nitrogen cryotherapy on Leishmania donovani cutaneous leishmaniasis&lt;/title&gt;&lt;secondary-title&gt;J Dermatolog Treat&lt;/secondary-title&gt;&lt;alt-title&gt;The Journal of dermatological treatment&lt;/alt-title&gt;&lt;/titles&gt;&lt;periodical&gt;&lt;full-title&gt;J Dermatolog Treat&lt;/full-title&gt;&lt;abbr-1&gt;The Journal of dermatological treatment&lt;/abbr-1&gt;&lt;/periodical&gt;&lt;alt-periodical&gt;&lt;full-title&gt;J Dermatolog Treat&lt;/full-title&gt;&lt;abbr-1&gt;The Journal of dermatological treatment&lt;/abbr-1&gt;&lt;/alt-periodical&gt;&lt;pages&gt;241-5&lt;/pages&gt;&lt;volume&gt;22&lt;/volume&gt;&lt;number&gt;4&lt;/number&gt;&lt;edition&gt;2010/09/08&lt;/edition&gt;&lt;keywords&gt;&lt;keyword&gt;*Cryotherapy/adverse effects&lt;/keyword&gt;&lt;keyword&gt;Humans&lt;/keyword&gt;&lt;keyword&gt;*Leishmania donovani&lt;/keyword&gt;&lt;keyword&gt;Leishmaniasis, Cutaneous/parasitology/*therapy&lt;/keyword&gt;&lt;keyword&gt;Nitrogen&lt;/keyword&gt;&lt;/keywords&gt;&lt;dates&gt;&lt;year&gt;2011&lt;/year&gt;&lt;pub-dates&gt;&lt;date&gt;Aug&lt;/date&gt;&lt;/pub-dates&gt;&lt;/dates&gt;&lt;isbn&gt;0954-6634&lt;/isbn&gt;&lt;accession-num&gt;20818996&lt;/accession-num&gt;&lt;urls&gt;&lt;related-urls&gt;&lt;url&gt;http://informahealthcare.com/doi/abs/10.3109/09546631003762654&lt;/url&gt;&lt;/related-urls&gt;&lt;/urls&gt;&lt;electronic-resource-num&gt;10.3109/09546631003762654&lt;/electronic-resource-num&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1" w:tooltip="Ranawaka, 2011 #3092" w:history="1">
              <w:r w:rsidR="00B64882">
                <w:rPr>
                  <w:rFonts w:ascii="Times New Roman" w:hAnsi="Times New Roman" w:cs="Times New Roman"/>
                  <w:b/>
                  <w:bCs/>
                  <w:noProof/>
                  <w:color w:val="000000"/>
                  <w:sz w:val="8"/>
                  <w:szCs w:val="8"/>
                </w:rPr>
                <w:t>121</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ri Lank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Endemic, speciation 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donovani</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an RCT, single arm study; Participants aged 6-71, lesions 1-36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65): Liquid nitric oxide weekly x 1-3 weeks, then q2weeks x 4-5 weeks, then monthly until cure</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time to cure; Terti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learance of lesion without palpable lesion; definition of clearance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91.7% cure within 1-7 sessions, mean 3.5 sessions. AE included local pain, ulceration and secondary infec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Liquid nitric oxide is an effective alternative to the historical use of IL antimonial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arm stud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 out of 65 (8%);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andomiz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Ranawaka 2015</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r>
            <w:r w:rsidR="00B64882">
              <w:rPr>
                <w:rFonts w:ascii="Times New Roman" w:hAnsi="Times New Roman" w:cs="Times New Roman"/>
                <w:b/>
                <w:bCs/>
                <w:i/>
                <w:iCs/>
                <w:color w:val="000000"/>
                <w:sz w:val="8"/>
                <w:szCs w:val="8"/>
              </w:rPr>
              <w:instrText xml:space="preserve"> ADDIN EN.CITE &lt;EndNote&gt;&lt;Cite&gt;&lt;Author&gt;Ranawaka&lt;/Author&gt;&lt;Year&gt;2015&lt;/Year&gt;&lt;RecNum&gt;3091&lt;/RecNum&gt;&lt;DisplayText&gt;[122]&lt;/DisplayText&gt;&lt;record&gt;&lt;rec-number&gt;3091&lt;/rec-number&gt;&lt;foreign-keys&gt;&lt;key app="EN" db-id="2tafwvxz0fver0ev9enpd5s125ze2ws9fptv"&gt;3091&lt;/key&gt;&lt;/foreign-keys&gt;&lt;ref-type name="Journal Article"&gt;17&lt;/ref-type&gt;&lt;contributors&gt;&lt;authors&gt;&lt;author&gt;Ranawaka, R. R.&lt;/author&gt;&lt;author&gt;Weerakoon, H. S.&lt;/author&gt;&lt;author&gt;de Silva, S. H.&lt;/author&gt;&lt;/authors&gt;&lt;/contributors&gt;&lt;auth-address&gt;Department of Dermatology, Anuradhapura Teaching Hospital, Anuradhapura, Sri Lanka.&lt;/auth-address&gt;&lt;titles&gt;&lt;title&gt;Randomized, double-blind, controlled, comparative study on intralesional 10% and 15% hypertonic saline versus intralesional sodium stibogluconate in Leishmania donovani cutaneous leishmaniasi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ernational Journal of Dermatology&lt;/full-title&gt;&lt;/alt-periodical&gt;&lt;edition&gt;2015/01/21&lt;/edition&gt;&lt;dates&gt;&lt;year&gt;2015&lt;/year&gt;&lt;pub-dates&gt;&lt;date&gt;Jan 20&lt;/date&gt;&lt;/pub-dates&gt;&lt;/dates&gt;&lt;isbn&gt;0011-9059&lt;/isbn&gt;&lt;accession-num&gt;25600472&lt;/accession-num&gt;&lt;urls&gt;&lt;related-urls&gt;&lt;url&gt;http://onlinelibrary.wiley.com/doi/10.1111/ijd.12685/abstract&lt;/url&gt;&lt;/related-urls&gt;&lt;/urls&gt;&lt;electronic-resource-num&gt;10.1111/ijd.12685&lt;/electronic-resource-num&gt;&lt;remote-database-provider&gt;Nlm&lt;/remote-database-provider&gt;&lt;language&gt;Eng&lt;/language&gt;&lt;/record&gt;&lt;/Cite&gt;&lt;/EndNote&gt;</w:instrText>
            </w:r>
            <w:r w:rsidRPr="00CF57E4">
              <w:rPr>
                <w:rFonts w:ascii="Times New Roman" w:hAnsi="Times New Roman" w:cs="Times New Roman"/>
                <w:b/>
                <w:bCs/>
                <w:i/>
                <w:iCs/>
                <w:color w:val="000000"/>
                <w:sz w:val="8"/>
                <w:szCs w:val="8"/>
              </w:rPr>
              <w:fldChar w:fldCharType="separate"/>
            </w:r>
            <w:r w:rsidR="00B64882">
              <w:rPr>
                <w:rFonts w:ascii="Times New Roman" w:hAnsi="Times New Roman" w:cs="Times New Roman"/>
                <w:b/>
                <w:bCs/>
                <w:i/>
                <w:iCs/>
                <w:noProof/>
                <w:color w:val="000000"/>
                <w:sz w:val="8"/>
                <w:szCs w:val="8"/>
              </w:rPr>
              <w:t>[</w:t>
            </w:r>
            <w:hyperlink w:anchor="_ENREF_122" w:tooltip="Ranawaka, 2015 #3091" w:history="1">
              <w:r w:rsidR="00B64882">
                <w:rPr>
                  <w:rFonts w:ascii="Times New Roman" w:hAnsi="Times New Roman" w:cs="Times New Roman"/>
                  <w:b/>
                  <w:bCs/>
                  <w:i/>
                  <w:iCs/>
                  <w:noProof/>
                  <w:color w:val="000000"/>
                  <w:sz w:val="8"/>
                  <w:szCs w:val="8"/>
                </w:rPr>
                <w:t>122</w:t>
              </w:r>
            </w:hyperlink>
            <w:r w:rsidR="00B64882">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S &amp; IL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170  &amp; 192  &amp; 82 </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ri Lank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donovani</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or smea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4 months to 88 years (mean 32.7), mean 1 les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70): SSG IL up to 7 injections; T2(n=192): 10% NS IL weekly up to 10 injections; T3(n=82): 15% NS IL weekly up to 10 injection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8 months; Secondary: adverse effects; Tertiary: duration of treatme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gt;80% re-epithelialisation of the lesion and parasitological cur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IL SSG demonstrated 96.3% cure with 3.6 injections (6 weeks of treatment), 10% NS demonstrated 93.0% cure with mean 5.28 injections (9.3 weeks of treatment), and 15% </w:t>
            </w:r>
            <w:proofErr w:type="gramStart"/>
            <w:r w:rsidRPr="00CF57E4">
              <w:rPr>
                <w:rFonts w:ascii="Times New Roman" w:hAnsi="Times New Roman" w:cs="Times New Roman"/>
                <w:color w:val="000000"/>
                <w:sz w:val="8"/>
                <w:szCs w:val="8"/>
              </w:rPr>
              <w:t>NS  demonstrated</w:t>
            </w:r>
            <w:proofErr w:type="gramEnd"/>
            <w:r w:rsidRPr="00CF57E4">
              <w:rPr>
                <w:rFonts w:ascii="Times New Roman" w:hAnsi="Times New Roman" w:cs="Times New Roman"/>
                <w:color w:val="000000"/>
                <w:sz w:val="8"/>
                <w:szCs w:val="8"/>
              </w:rPr>
              <w:t xml:space="preserve"> 93.6% cure with mean 5.3 injection (11 weeks of treatment). AE included cutaneous necrosis in 30.6% receiving 15% hypertonic salin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his study found 10% HS to be an effective and safe alternative to SSG. Treatment with HS at concentrations of 15% or above was not safe as a result of cutaneous necrosis.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ata not yet available  [Epub ahead of prin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7 out of 444 (3.8%); followed for 18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Single blinded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2:2:1 ratio</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Lynen 1992 </w:t>
            </w:r>
            <w:r w:rsidRPr="00CF57E4">
              <w:rPr>
                <w:rFonts w:ascii="Times New Roman" w:hAnsi="Times New Roman" w:cs="Times New Roman"/>
                <w:b/>
                <w:bCs/>
                <w:color w:val="000000"/>
                <w:sz w:val="8"/>
                <w:szCs w:val="8"/>
              </w:rPr>
              <w:fldChar w:fldCharType="begin"/>
            </w:r>
            <w:r w:rsidR="00B64882">
              <w:rPr>
                <w:rFonts w:ascii="Times New Roman" w:hAnsi="Times New Roman" w:cs="Times New Roman"/>
                <w:b/>
                <w:bCs/>
                <w:color w:val="000000"/>
                <w:sz w:val="8"/>
                <w:szCs w:val="8"/>
              </w:rPr>
              <w:instrText xml:space="preserve"> ADDIN EN.CITE &lt;EndNote&gt;&lt;Cite&gt;&lt;Author&gt;Lynen&lt;/Author&gt;&lt;Year&gt;1992&lt;/Year&gt;&lt;RecNum&gt;6176&lt;/RecNum&gt;&lt;DisplayText&gt;[123]&lt;/DisplayText&gt;&lt;record&gt;&lt;rec-number&gt;6176&lt;/rec-number&gt;&lt;foreign-keys&gt;&lt;key app="EN" db-id="2tafwvxz0fver0ev9enpd5s125ze2ws9fptv"&gt;6176&lt;/key&gt;&lt;/foreign-keys&gt;&lt;ref-type name="Journal Article"&gt;17&lt;/ref-type&gt;&lt;contributors&gt;&lt;authors&gt;&lt;author&gt;Lynen, L.&lt;/author&gt;&lt;author&gt;Van Damme, W.&lt;/author&gt;&lt;/authors&gt;&lt;/contributors&gt;&lt;titles&gt;&lt;title&gt;Local application of diminazene aceturate: an effective treatment for cutaneous leishmaniasis?&lt;/title&gt;&lt;secondary-title&gt;Annales de la Societe belge de medecine tropicale&lt;/secondary-title&gt;&lt;alt-title&gt;Ann Soc Belg Med Trop&lt;/alt-title&gt;&lt;/titles&gt;&lt;periodical&gt;&lt;full-title&gt;Annales de la Societe belge de medecine tropicale&lt;/full-title&gt;&lt;abbr-1&gt;Ann Soc Belg Med Trop&lt;/abbr-1&gt;&lt;/periodical&gt;&lt;alt-periodical&gt;&lt;full-title&gt;Annales de la Societe belge de medecine tropicale&lt;/full-title&gt;&lt;abbr-1&gt;Ann Soc Belg Med Trop&lt;/abbr-1&gt;&lt;/alt-periodical&gt;&lt;pages&gt;13-9&lt;/pages&gt;&lt;volume&gt;72&lt;/volume&gt;&lt;number&gt;1&lt;/number&gt;&lt;edition&gt;1992/03/01&lt;/edition&gt;&lt;keywords&gt;&lt;keyword&gt;Antiprotozoal Agents/*therapeutic use&lt;/keyword&gt;&lt;keyword&gt;Cetrimonium Compounds/*therapeutic use&lt;/keyword&gt;&lt;keyword&gt;Child&lt;/keyword&gt;&lt;keyword&gt;Chlorhexidine/therapeutic use&lt;/keyword&gt;&lt;keyword&gt;Diminazene/*analogs &amp;amp; derivatives/therapeutic use&lt;/keyword&gt;&lt;keyword&gt;Female&lt;/keyword&gt;&lt;keyword&gt;Humans&lt;/keyword&gt;&lt;keyword&gt;Leishmaniasis, Cutaneous/*drug therapy&lt;/keyword&gt;&lt;keyword&gt;Male&lt;/keyword&gt;&lt;/keywords&gt;&lt;dates&gt;&lt;year&gt;1992&lt;/year&gt;&lt;pub-dates&gt;&lt;date&gt;Mar&lt;/date&gt;&lt;/pub-dates&gt;&lt;/dates&gt;&lt;isbn&gt;0772-4128 (Print)&amp;#xD;0772-4128 (Linking)&lt;/isbn&gt;&lt;accession-num&gt;1567264&lt;/accession-num&gt;&lt;work-type&gt;Clinical Trial&amp;#xD;Randomized Controlled Trial&lt;/work-type&gt;&lt;urls&gt;&lt;related-urls&gt;&lt;url&gt;http://www.ncbi.nlm.nih.gov/pubmed/1567264&lt;/url&gt;&lt;/related-urls&gt;&lt;/urls&gt;&lt;language&gt;eng&lt;/language&gt;&lt;/record&gt;&lt;/Cite&gt;&lt;/EndNote&gt;</w:instrText>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3" w:tooltip="Lynen, 1992 #6176" w:history="1">
              <w:r w:rsidR="00B64882">
                <w:rPr>
                  <w:rFonts w:ascii="Times New Roman" w:hAnsi="Times New Roman" w:cs="Times New Roman"/>
                  <w:b/>
                  <w:bCs/>
                  <w:noProof/>
                  <w:color w:val="000000"/>
                  <w:sz w:val="8"/>
                  <w:szCs w:val="8"/>
                </w:rPr>
                <w:t>123</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BER &amp; SAV</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uda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ll school children, ulcerating lesions, predominantly lower extremity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1(n=35): Berelin (1.05g diminazene aceturate in 2.36 granulate) applied daily                        except </w:t>
            </w:r>
            <w:r w:rsidRPr="00CF57E4">
              <w:rPr>
                <w:rFonts w:ascii="Times New Roman" w:hAnsi="Times New Roman" w:cs="Times New Roman"/>
                <w:color w:val="000000"/>
                <w:sz w:val="8"/>
                <w:szCs w:val="8"/>
              </w:rPr>
              <w:lastRenderedPageBreak/>
              <w:t>Fridays x 50 days; T2(n=35): Savlan (cetrimide 15% &amp; chlorhexidine 1.5%) applied daily except Fridays x 50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skin lesion closed with scar tissu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Healing </w:t>
            </w:r>
            <w:proofErr w:type="gramStart"/>
            <w:r w:rsidRPr="00CF57E4">
              <w:rPr>
                <w:rFonts w:ascii="Times New Roman" w:hAnsi="Times New Roman" w:cs="Times New Roman"/>
                <w:color w:val="000000"/>
                <w:sz w:val="8"/>
                <w:szCs w:val="8"/>
              </w:rPr>
              <w:t>was  seen</w:t>
            </w:r>
            <w:proofErr w:type="gramEnd"/>
            <w:r w:rsidRPr="00CF57E4">
              <w:rPr>
                <w:rFonts w:ascii="Times New Roman" w:hAnsi="Times New Roman" w:cs="Times New Roman"/>
                <w:color w:val="000000"/>
                <w:sz w:val="8"/>
                <w:szCs w:val="8"/>
              </w:rPr>
              <w:t xml:space="preserve"> in 28/35 (80%) with Berelin and 20/35 (57%) with Savlan. AE included extreme </w:t>
            </w:r>
            <w:r w:rsidRPr="00CF57E4">
              <w:rPr>
                <w:rFonts w:ascii="Times New Roman" w:hAnsi="Times New Roman" w:cs="Times New Roman"/>
                <w:color w:val="000000"/>
                <w:sz w:val="8"/>
                <w:szCs w:val="8"/>
              </w:rPr>
              <w:lastRenderedPageBreak/>
              <w:t>drying of skin and ulceration with Berelin, and slight burning and drying with Savla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lastRenderedPageBreak/>
              <w:t>Berelin demonstrated better cure rates over wound care with Savlan washing.</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8 out of 70 (11.4%); followed for 2.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ingle blind (examine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Harms 1991</w:t>
            </w:r>
            <w:r w:rsidRPr="00CF57E4">
              <w:rPr>
                <w:rFonts w:ascii="Times New Roman" w:hAnsi="Times New Roman" w:cs="Times New Roman"/>
                <w:b/>
                <w:bCs/>
                <w:i/>
                <w:iCs/>
                <w:color w:val="000000"/>
                <w:sz w:val="8"/>
                <w:szCs w:val="8"/>
              </w:rPr>
              <w:t xml:space="preserve"> </w:t>
            </w:r>
            <w:r w:rsidRPr="00CF57E4">
              <w:rPr>
                <w:rFonts w:ascii="Times New Roman" w:hAnsi="Times New Roman" w:cs="Times New Roman"/>
                <w:b/>
                <w:bCs/>
                <w:i/>
                <w:iCs/>
                <w:color w:val="000000"/>
                <w:sz w:val="8"/>
                <w:szCs w:val="8"/>
              </w:rPr>
              <w:fldChar w:fldCharType="begin">
                <w:fldData xml:space="preserve">PEVuZE5vdGU+PENpdGU+PEF1dGhvcj5IYXJtczwvQXV0aG9yPjxZZWFyPjE5OTE8L1llYXI+PFJl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YWN0aW9ucyBvZiB0aGUgUm95YWwgU29jaWV0eSBvZiBUcm9waWNhbCBNZWRpY2luZSBhbmQg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</w:fldData>
              </w:fldChar>
            </w:r>
            <w:r w:rsidRPr="00CF57E4">
              <w:rPr>
                <w:rFonts w:ascii="Times New Roman" w:hAnsi="Times New Roman" w:cs="Times New Roman"/>
                <w:b/>
                <w:bCs/>
                <w:i/>
                <w:iCs/>
                <w:color w:val="000000"/>
                <w:sz w:val="8"/>
                <w:szCs w:val="8"/>
              </w:rPr>
              <w:instrText xml:space="preserve"> ADDIN EN.CITE </w:instrText>
            </w:r>
            <w:r w:rsidRPr="00CF57E4">
              <w:rPr>
                <w:rFonts w:ascii="Times New Roman" w:hAnsi="Times New Roman" w:cs="Times New Roman"/>
                <w:b/>
                <w:bCs/>
                <w:i/>
                <w:iCs/>
                <w:color w:val="000000"/>
                <w:sz w:val="8"/>
                <w:szCs w:val="8"/>
              </w:rPr>
              <w:fldChar w:fldCharType="begin">
                <w:fldData xml:space="preserve">PEVuZE5vdGU+PENpdGU+PEF1dGhvcj5IYXJtczwvQXV0aG9yPjxZZWFyPjE5OTE8L1llYXI+PFJl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YWN0aW9ucyBvZiB0aGUgUm95YWwgU29jaWV0eSBvZiBUcm9waWNhbCBNZWRpY2luZSBhbmQg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</w:fldData>
              </w:fldChar>
            </w:r>
            <w:r w:rsidRPr="00CF57E4">
              <w:rPr>
                <w:rFonts w:ascii="Times New Roman" w:hAnsi="Times New Roman" w:cs="Times New Roman"/>
                <w:b/>
                <w:bCs/>
                <w:i/>
                <w:iCs/>
                <w:color w:val="000000"/>
                <w:sz w:val="8"/>
                <w:szCs w:val="8"/>
              </w:rPr>
              <w:instrText xml:space="preserve"> ADDIN EN.CITE.DATA </w:instrText>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end"/>
            </w:r>
            <w:r w:rsidRPr="00CF57E4">
              <w:rPr>
                <w:rFonts w:ascii="Times New Roman" w:hAnsi="Times New Roman" w:cs="Times New Roman"/>
                <w:b/>
                <w:bCs/>
                <w:i/>
                <w:iCs/>
                <w:color w:val="000000"/>
                <w:sz w:val="8"/>
                <w:szCs w:val="8"/>
              </w:rPr>
            </w:r>
            <w:r w:rsidRPr="00CF57E4">
              <w:rPr>
                <w:rFonts w:ascii="Times New Roman" w:hAnsi="Times New Roman" w:cs="Times New Roman"/>
                <w:b/>
                <w:bCs/>
                <w:i/>
                <w:iCs/>
                <w:color w:val="000000"/>
                <w:sz w:val="8"/>
                <w:szCs w:val="8"/>
              </w:rPr>
              <w:fldChar w:fldCharType="separate"/>
            </w:r>
            <w:r w:rsidRPr="00CF57E4">
              <w:rPr>
                <w:rFonts w:ascii="Times New Roman" w:hAnsi="Times New Roman" w:cs="Times New Roman"/>
                <w:b/>
                <w:bCs/>
                <w:i/>
                <w:iCs/>
                <w:noProof/>
                <w:color w:val="000000"/>
                <w:sz w:val="8"/>
                <w:szCs w:val="8"/>
              </w:rPr>
              <w:t>[</w:t>
            </w:r>
            <w:hyperlink w:anchor="_ENREF_53" w:tooltip="Harms, 1991 #3002" w:history="1">
              <w:r w:rsidR="00B64882" w:rsidRPr="00CF57E4">
                <w:rPr>
                  <w:rFonts w:ascii="Times New Roman" w:hAnsi="Times New Roman" w:cs="Times New Roman"/>
                  <w:b/>
                  <w:bCs/>
                  <w:i/>
                  <w:iCs/>
                  <w:noProof/>
                  <w:color w:val="000000"/>
                  <w:sz w:val="8"/>
                  <w:szCs w:val="8"/>
                </w:rPr>
                <w:t>53</w:t>
              </w:r>
            </w:hyperlink>
            <w:r w:rsidRPr="00CF57E4">
              <w:rPr>
                <w:rFonts w:ascii="Times New Roman" w:hAnsi="Times New Roman" w:cs="Times New Roman"/>
                <w:b/>
                <w:bCs/>
                <w:i/>
                <w:iCs/>
                <w:noProof/>
                <w:color w:val="000000"/>
                <w:sz w:val="8"/>
                <w:szCs w:val="8"/>
              </w:rPr>
              <w:t>]</w:t>
            </w:r>
            <w:r w:rsidRPr="00CF57E4">
              <w:rPr>
                <w:rFonts w:ascii="Times New Roman" w:hAnsi="Times New Roman" w:cs="Times New Roman"/>
                <w:b/>
                <w:bCs/>
                <w:i/>
                <w:i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LMA &amp; IFN-γ</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yr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6-60, up to 3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20): MA IL weekly x 5 weeks; T2(n=20): Lyophilized rIFN-γ 25ug (1 mL) IL weekly x 5 week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month; Secondary: adverse events; Tertiary: parasite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lesions completely healed with smooth scar and parasite smear negative; definition of healed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observed in 29/38 lesions (76%) receiving ILMA and 1/37 lesions (3%) for </w:t>
            </w:r>
            <w:proofErr w:type="gramStart"/>
            <w:r w:rsidRPr="00CF57E4">
              <w:rPr>
                <w:rFonts w:ascii="Times New Roman" w:hAnsi="Times New Roman" w:cs="Times New Roman"/>
                <w:color w:val="000000"/>
                <w:sz w:val="8"/>
                <w:szCs w:val="8"/>
              </w:rPr>
              <w:t>rIFNγ .</w:t>
            </w:r>
            <w:proofErr w:type="gramEnd"/>
            <w:r w:rsidRPr="00CF57E4">
              <w:rPr>
                <w:rFonts w:ascii="Times New Roman" w:hAnsi="Times New Roman" w:cs="Times New Roman"/>
                <w:color w:val="000000"/>
                <w:sz w:val="8"/>
                <w:szCs w:val="8"/>
              </w:rPr>
              <w:t xml:space="preserve"> AE with ILMA included pain and local. AE with IFN include pain and headache (1/20)</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LMA was more effective than rIFNγ, which had no treatment effect</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2.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random numbers tabl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B64882">
              <w:rPr>
                <w:rFonts w:ascii="Times New Roman" w:hAnsi="Times New Roman" w:cs="Times New Roman"/>
                <w:b/>
                <w:bCs/>
                <w:color w:val="000000"/>
                <w:sz w:val="8"/>
                <w:szCs w:val="8"/>
              </w:rPr>
              <w:t>Dandashli 2005</w:t>
            </w:r>
            <w:r w:rsidRPr="00CF57E4">
              <w:rPr>
                <w:rFonts w:ascii="Times New Roman" w:hAnsi="Times New Roman" w:cs="Times New Roman"/>
                <w:b/>
                <w:bCs/>
                <w:color w:val="000000"/>
                <w:sz w:val="8"/>
                <w:szCs w:val="8"/>
              </w:rPr>
              <w:t xml:space="preserve"> </w:t>
            </w:r>
            <w:r w:rsidR="00B64882">
              <w:rPr>
                <w:rFonts w:ascii="Times New Roman" w:hAnsi="Times New Roman" w:cs="Times New Roman"/>
                <w:b/>
                <w:bCs/>
                <w:color w:val="000000"/>
                <w:sz w:val="8"/>
                <w:szCs w:val="8"/>
              </w:rPr>
              <w:fldChar w:fldCharType="begin"/>
            </w:r>
            <w:r w:rsidR="00B64882">
              <w:rPr>
                <w:rFonts w:ascii="Times New Roman" w:hAnsi="Times New Roman" w:cs="Times New Roman"/>
                <w:b/>
                <w:bCs/>
                <w:color w:val="000000"/>
                <w:sz w:val="8"/>
                <w:szCs w:val="8"/>
              </w:rPr>
              <w:instrText xml:space="preserve"> ADDIN EN.CITE &lt;EndNote&gt;&lt;Cite&gt;&lt;Author&gt;Dandashli&lt;/Author&gt;&lt;Year&gt;2005&lt;/Year&gt;&lt;RecNum&gt;6183&lt;/RecNum&gt;&lt;DisplayText&gt;[124]&lt;/DisplayText&gt;&lt;record&gt;&lt;rec-number&gt;6183&lt;/rec-number&gt;&lt;foreign-keys&gt;&lt;key app="EN" db-id="2tafwvxz0fver0ev9enpd5s125ze2ws9fptv"&gt;6183&lt;/key&gt;&lt;/foreign-keys&gt;&lt;ref-type name="Journal Article"&gt;17&lt;/ref-type&gt;&lt;contributors&gt;&lt;authors&gt;&lt;author&gt;Dandashli, A&lt;/author&gt;&lt;/authors&gt;&lt;/contributors&gt;&lt;titles&gt;&lt;title&gt;Treatment of cutaneous leishmaniasis with fluconazole: a randomized double-blind, placebo-controlled trial&lt;/title&gt;&lt;secondary-title&gt;Journal of the European Academy of Dermatology and Venerology&lt;/secondary-title&gt;&lt;/titles&gt;&lt;periodical&gt;&lt;full-title&gt;Journal of the European Academy of Dermatology and Venerology&lt;/full-title&gt;&lt;/periodical&gt;&lt;pages&gt;1&lt;/pages&gt;&lt;volume&gt;19&lt;/volume&gt;&lt;number&gt;2&lt;/number&gt;&lt;section&gt;43&lt;/section&gt;&lt;dates&gt;&lt;year&gt;2005&lt;/year&gt;&lt;/dates&gt;&lt;urls&gt;&lt;/urls&gt;&lt;/record&gt;&lt;/Cite&gt;&lt;/EndNote&gt;</w:instrText>
            </w:r>
            <w:r w:rsidR="00B64882">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4" w:tooltip="Dandashli, 2005 #6183" w:history="1">
              <w:r w:rsidR="00B64882">
                <w:rPr>
                  <w:rFonts w:ascii="Times New Roman" w:hAnsi="Times New Roman" w:cs="Times New Roman"/>
                  <w:b/>
                  <w:bCs/>
                  <w:noProof/>
                  <w:color w:val="000000"/>
                  <w:sz w:val="8"/>
                  <w:szCs w:val="8"/>
                </w:rPr>
                <w:t>124</w:t>
              </w:r>
            </w:hyperlink>
            <w:r w:rsidR="00B64882">
              <w:rPr>
                <w:rFonts w:ascii="Times New Roman" w:hAnsi="Times New Roman" w:cs="Times New Roman"/>
                <w:b/>
                <w:bCs/>
                <w:noProof/>
                <w:color w:val="000000"/>
                <w:sz w:val="8"/>
                <w:szCs w:val="8"/>
              </w:rPr>
              <w:t>]</w:t>
            </w:r>
            <w:r w:rsidR="00B64882">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FLU</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6 &amp; 19</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Syr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rformed, but method 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specifi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no participant demographics provid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6): fluconazole 200 mg PO daily x 6 weeks; T2(n=19): placebo PO daily x 6 weeks</w:t>
            </w:r>
          </w:p>
        </w:tc>
        <w:tc>
          <w:tcPr>
            <w:tcW w:w="49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Primary: % cure;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covery; definition of recover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Fluconazole cured 28.4% and placebo cured 9.8%. AE were mil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A six week course of fluconazole is a safe and useful treatment for CL caused by </w:t>
            </w:r>
            <w:r w:rsidRPr="00CF57E4">
              <w:rPr>
                <w:rFonts w:ascii="Times New Roman" w:hAnsi="Times New Roman" w:cs="Times New Roman"/>
                <w:i/>
                <w:iCs/>
                <w:color w:val="000000"/>
                <w:sz w:val="8"/>
                <w:szCs w:val="8"/>
              </w:rPr>
              <w:t>L. tropica</w:t>
            </w:r>
            <w:r w:rsidRPr="00CF57E4">
              <w:rPr>
                <w:rFonts w:ascii="Times New Roman" w:hAnsi="Times New Roman" w:cs="Times New Roman"/>
                <w:color w:val="000000"/>
                <w:sz w:val="8"/>
                <w:szCs w:val="8"/>
              </w:rPr>
              <w:t xml:space="preserve">.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report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4 out of 79 (18%); unknown follow-up tim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Ben Salah 1995 </w:t>
            </w:r>
            <w:r w:rsidRPr="00CF57E4">
              <w:rPr>
                <w:rFonts w:ascii="Times New Roman" w:hAnsi="Times New Roman" w:cs="Times New Roman"/>
                <w:b/>
                <w:bCs/>
                <w:color w:val="000000"/>
                <w:sz w:val="8"/>
                <w:szCs w:val="8"/>
              </w:rPr>
              <w:fldChar w:fldCharType="begin">
                <w:fldData xml:space="preserve">PEVuZE5vdGU+PENpdGU+PEF1dGhvcj5CZW4gU2FsYWg8L0F1dGhvcj48WWVhcj4xOTk1PC9ZZWFy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</w:fldData>
              </w:fldChar>
            </w:r>
            <w:r w:rsidR="00B64882">
              <w:rPr>
                <w:rFonts w:ascii="Times New Roman" w:hAnsi="Times New Roman" w:cs="Times New Roman"/>
                <w:b/>
                <w:bCs/>
                <w:color w:val="000000"/>
                <w:sz w:val="8"/>
                <w:szCs w:val="8"/>
              </w:rPr>
              <w:instrText xml:space="preserve"> ADDIN EN.CITE </w:instrText>
            </w:r>
            <w:r w:rsidR="00B64882">
              <w:rPr>
                <w:rFonts w:ascii="Times New Roman" w:hAnsi="Times New Roman" w:cs="Times New Roman"/>
                <w:b/>
                <w:bCs/>
                <w:color w:val="000000"/>
                <w:sz w:val="8"/>
                <w:szCs w:val="8"/>
              </w:rPr>
              <w:fldChar w:fldCharType="begin">
                <w:fldData xml:space="preserve">PEVuZE5vdGU+PENpdGU+PEF1dGhvcj5CZW4gU2FsYWg8L0F1dGhvcj48WWVhcj4xOTk1PC9ZZWFy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</w:fldData>
              </w:fldChar>
            </w:r>
            <w:r w:rsidR="00B64882">
              <w:rPr>
                <w:rFonts w:ascii="Times New Roman" w:hAnsi="Times New Roman" w:cs="Times New Roman"/>
                <w:b/>
                <w:bCs/>
                <w:color w:val="000000"/>
                <w:sz w:val="8"/>
                <w:szCs w:val="8"/>
              </w:rPr>
              <w:instrText xml:space="preserve"> ADDIN EN.CITE.DATA </w:instrText>
            </w:r>
            <w:r w:rsidR="00B64882">
              <w:rPr>
                <w:rFonts w:ascii="Times New Roman" w:hAnsi="Times New Roman" w:cs="Times New Roman"/>
                <w:b/>
                <w:bCs/>
                <w:color w:val="000000"/>
                <w:sz w:val="8"/>
                <w:szCs w:val="8"/>
              </w:rPr>
            </w:r>
            <w:r w:rsidR="00B64882">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5" w:tooltip="Ben Salah, 1995 #2941" w:history="1">
              <w:r w:rsidR="00B64882">
                <w:rPr>
                  <w:rFonts w:ascii="Times New Roman" w:hAnsi="Times New Roman" w:cs="Times New Roman"/>
                  <w:b/>
                  <w:bCs/>
                  <w:noProof/>
                  <w:color w:val="000000"/>
                  <w:sz w:val="8"/>
                  <w:szCs w:val="8"/>
                </w:rPr>
                <w:t>125</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7 &amp; 58</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Tunis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electrophoresi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2-60, single lesion, no prior treatment, lesions &lt;5cm size and &lt;4 months in dur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57): 15% paromomycin in 10% urea BID x 14 days; T2(n=58): placebo ointment (10% urea in soft white paraffin) BID x 14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2.5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50% reduction in lesion, some re-epithelialisation by day 45, and complete re-epithelialisation by day 105</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was seen in 40/57 receiving paromomycin and 40/58 receiving placebo, RR1. AE included local inflammation, rash, pain</w:t>
            </w:r>
            <w:proofErr w:type="gramStart"/>
            <w:r w:rsidRPr="00CF57E4">
              <w:rPr>
                <w:rFonts w:ascii="Times New Roman" w:hAnsi="Times New Roman" w:cs="Times New Roman"/>
                <w:color w:val="000000"/>
                <w:sz w:val="8"/>
                <w:szCs w:val="8"/>
              </w:rPr>
              <w:t>,  redness</w:t>
            </w:r>
            <w:proofErr w:type="gramEnd"/>
            <w:r w:rsidRPr="00CF57E4">
              <w:rPr>
                <w:rFonts w:ascii="Times New Roman" w:hAnsi="Times New Roman" w:cs="Times New Roman"/>
                <w:color w:val="000000"/>
                <w:sz w:val="8"/>
                <w:szCs w:val="8"/>
              </w:rPr>
              <w:t xml:space="preserve"> in the paromomycin arm.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Topical paromomycin was no better than placebo. There appeared to be high rates of self cure in this study </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7 out of 132 (13%); followed for 3.5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random numbers allocatio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5</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Ben Salah 2009 </w:t>
            </w:r>
            <w:r w:rsidRPr="00CF57E4">
              <w:rPr>
                <w:rFonts w:ascii="Times New Roman" w:hAnsi="Times New Roman" w:cs="Times New Roman"/>
                <w:b/>
                <w:bCs/>
                <w:color w:val="000000"/>
                <w:sz w:val="8"/>
                <w:szCs w:val="8"/>
              </w:rPr>
              <w:fldChar w:fldCharType="begin">
                <w:fldData xml:space="preserve">PEVuZE5vdGU+PENpdGU+PEF1dGhvcj5CZW4gU2FsYWg8L0F1dGhvcj48WWVhcj4yMDA5PC9ZZWFy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</w:fldData>
              </w:fldChar>
            </w:r>
            <w:r w:rsidR="00B64882">
              <w:rPr>
                <w:rFonts w:ascii="Times New Roman" w:hAnsi="Times New Roman" w:cs="Times New Roman"/>
                <w:b/>
                <w:bCs/>
                <w:color w:val="000000"/>
                <w:sz w:val="8"/>
                <w:szCs w:val="8"/>
              </w:rPr>
              <w:instrText xml:space="preserve"> ADDIN EN.CITE </w:instrText>
            </w:r>
            <w:r w:rsidR="00B64882">
              <w:rPr>
                <w:rFonts w:ascii="Times New Roman" w:hAnsi="Times New Roman" w:cs="Times New Roman"/>
                <w:b/>
                <w:bCs/>
                <w:color w:val="000000"/>
                <w:sz w:val="8"/>
                <w:szCs w:val="8"/>
              </w:rPr>
              <w:fldChar w:fldCharType="begin">
                <w:fldData xml:space="preserve">PEVuZE5vdGU+PENpdGU+PEF1dGhvcj5CZW4gU2FsYWg8L0F1dGhvcj48WWVhcj4yMDA5PC9ZZWFy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</w:fldData>
              </w:fldChar>
            </w:r>
            <w:r w:rsidR="00B64882">
              <w:rPr>
                <w:rFonts w:ascii="Times New Roman" w:hAnsi="Times New Roman" w:cs="Times New Roman"/>
                <w:b/>
                <w:bCs/>
                <w:color w:val="000000"/>
                <w:sz w:val="8"/>
                <w:szCs w:val="8"/>
              </w:rPr>
              <w:instrText xml:space="preserve"> ADDIN EN.CITE.DATA </w:instrText>
            </w:r>
            <w:r w:rsidR="00B64882">
              <w:rPr>
                <w:rFonts w:ascii="Times New Roman" w:hAnsi="Times New Roman" w:cs="Times New Roman"/>
                <w:b/>
                <w:bCs/>
                <w:color w:val="000000"/>
                <w:sz w:val="8"/>
                <w:szCs w:val="8"/>
              </w:rPr>
            </w:r>
            <w:r w:rsidR="00B64882">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6" w:tooltip="Ben Salah, 2009 #2939" w:history="1">
              <w:r w:rsidR="00B64882">
                <w:rPr>
                  <w:rFonts w:ascii="Times New Roman" w:hAnsi="Times New Roman" w:cs="Times New Roman"/>
                  <w:b/>
                  <w:bCs/>
                  <w:noProof/>
                  <w:color w:val="000000"/>
                  <w:sz w:val="8"/>
                  <w:szCs w:val="8"/>
                </w:rPr>
                <w:t>126</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9 &amp; 41</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Tunis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Isoenzyme electropheresis or PC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 (9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tropica, L. infantu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multi-center study; Participants aged 5-75, ulcerating lesions, no previous treatments in last 3 months, &lt; 5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9): Paromomycin in gentamicin ointment applied BID x 20 days; T2(n=41): placebo cream applied BID x 20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by day 50 or &gt;50% re-epithelialisation at day 50 with full epithelialisation by day 100</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observed in 94% </w:t>
            </w:r>
            <w:proofErr w:type="gramStart"/>
            <w:r w:rsidRPr="00CF57E4">
              <w:rPr>
                <w:rFonts w:ascii="Times New Roman" w:hAnsi="Times New Roman" w:cs="Times New Roman"/>
                <w:color w:val="000000"/>
                <w:sz w:val="8"/>
                <w:szCs w:val="8"/>
              </w:rPr>
              <w:t>receiving  paromomycin</w:t>
            </w:r>
            <w:proofErr w:type="gramEnd"/>
            <w:r w:rsidRPr="00CF57E4">
              <w:rPr>
                <w:rFonts w:ascii="Times New Roman" w:hAnsi="Times New Roman" w:cs="Times New Roman"/>
                <w:color w:val="000000"/>
                <w:sz w:val="8"/>
                <w:szCs w:val="8"/>
              </w:rPr>
              <w:t xml:space="preserve"> with gentamicin ointment, vs 71% in those receiving placebo. No significant AE.</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 Paromomycin with gentamicin ointment is a simple, safe, and effective option for CL due to 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iffered in ag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2 out of 92 (2.2%);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Double blin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via 1:1 computer algorithm</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7</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Ben Salah 2013 </w:t>
            </w:r>
            <w:r w:rsidRPr="00CF57E4">
              <w:rPr>
                <w:rFonts w:ascii="Times New Roman" w:hAnsi="Times New Roman" w:cs="Times New Roman"/>
                <w:b/>
                <w:bCs/>
                <w:color w:val="000000"/>
                <w:sz w:val="8"/>
                <w:szCs w:val="8"/>
              </w:rPr>
              <w:fldChar w:fldCharType="begin">
                <w:fldData xml:space="preserve">PEVuZE5vdGU+PENpdGU+PEF1dGhvcj5CZW4gU2FsYWg8L0F1dGhvcj48WWVhcj4yMDEzPC9ZZWFy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</w:fldData>
              </w:fldChar>
            </w:r>
            <w:r w:rsidR="00B64882">
              <w:rPr>
                <w:rFonts w:ascii="Times New Roman" w:hAnsi="Times New Roman" w:cs="Times New Roman"/>
                <w:b/>
                <w:bCs/>
                <w:color w:val="000000"/>
                <w:sz w:val="8"/>
                <w:szCs w:val="8"/>
              </w:rPr>
              <w:instrText xml:space="preserve"> ADDIN EN.CITE </w:instrText>
            </w:r>
            <w:r w:rsidR="00B64882">
              <w:rPr>
                <w:rFonts w:ascii="Times New Roman" w:hAnsi="Times New Roman" w:cs="Times New Roman"/>
                <w:b/>
                <w:bCs/>
                <w:color w:val="000000"/>
                <w:sz w:val="8"/>
                <w:szCs w:val="8"/>
              </w:rPr>
              <w:fldChar w:fldCharType="begin">
                <w:fldData xml:space="preserve">PEVuZE5vdGU+PENpdGU+PEF1dGhvcj5CZW4gU2FsYWg8L0F1dGhvcj48WWVhcj4yMDEzPC9ZZWFy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</w:fldData>
              </w:fldChar>
            </w:r>
            <w:r w:rsidR="00B64882">
              <w:rPr>
                <w:rFonts w:ascii="Times New Roman" w:hAnsi="Times New Roman" w:cs="Times New Roman"/>
                <w:b/>
                <w:bCs/>
                <w:color w:val="000000"/>
                <w:sz w:val="8"/>
                <w:szCs w:val="8"/>
              </w:rPr>
              <w:instrText xml:space="preserve"> ADDIN EN.CITE.DATA </w:instrText>
            </w:r>
            <w:r w:rsidR="00B64882">
              <w:rPr>
                <w:rFonts w:ascii="Times New Roman" w:hAnsi="Times New Roman" w:cs="Times New Roman"/>
                <w:b/>
                <w:bCs/>
                <w:color w:val="000000"/>
                <w:sz w:val="8"/>
                <w:szCs w:val="8"/>
              </w:rPr>
            </w:r>
            <w:r w:rsidR="00B64882">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7" w:tooltip="Ben Salah, 2013 #63" w:history="1">
              <w:r w:rsidR="00B64882">
                <w:rPr>
                  <w:rFonts w:ascii="Times New Roman" w:hAnsi="Times New Roman" w:cs="Times New Roman"/>
                  <w:b/>
                  <w:bCs/>
                  <w:noProof/>
                  <w:color w:val="000000"/>
                  <w:sz w:val="8"/>
                  <w:szCs w:val="8"/>
                </w:rPr>
                <w:t>127</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25</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Tunisi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erformed, but method not mentio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5-65, ulcerating lesions, &lt; 5 le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25): Paromomycin in gentamicin (WR279,396) applied daily x 20 days; T2(n=125): Paromomycin alone applied daily x 20 days; T3(n=125): Vehicle control daily x 20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at least 50% decrease in size of index lesion by day 42, with complete re-epithelialisation by day 98</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observed in 81% for T1, vs 82% for T2, vs 58% for T3. Similar cure rate between T1 and T2 at 42 days. AE mostly local site irrit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Paromomycin alone or paromomycin combined with gentamicin are both effective for ulcerative CL due to L. major</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5 out of 375 (1.3%);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6</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r w:rsidR="00CF57E4" w:rsidRPr="00CF57E4" w:rsidTr="00CF57E4">
        <w:trPr>
          <w:trHeight w:val="153"/>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Ozgoztasi 1997 </w:t>
            </w:r>
            <w:r w:rsidRPr="00CF57E4">
              <w:rPr>
                <w:rFonts w:ascii="Times New Roman" w:hAnsi="Times New Roman" w:cs="Times New Roman"/>
                <w:b/>
                <w:bCs/>
                <w:color w:val="000000"/>
                <w:sz w:val="8"/>
                <w:szCs w:val="8"/>
              </w:rPr>
              <w:fldChar w:fldCharType="begin"/>
            </w:r>
            <w:r w:rsidR="00B64882">
              <w:rPr>
                <w:rFonts w:ascii="Times New Roman" w:hAnsi="Times New Roman" w:cs="Times New Roman"/>
                <w:b/>
                <w:bCs/>
                <w:color w:val="000000"/>
                <w:sz w:val="8"/>
                <w:szCs w:val="8"/>
              </w:rPr>
              <w:instrText xml:space="preserve"> ADDIN EN.CITE &lt;EndNote&gt;&lt;Cite&gt;&lt;Author&gt;Ozgoztasi&lt;/Author&gt;&lt;Year&gt;1997&lt;/Year&gt;&lt;RecNum&gt;3083&lt;/RecNum&gt;&lt;DisplayText&gt;[128]&lt;/DisplayText&gt;&lt;record&gt;&lt;rec-number&gt;3083&lt;/rec-number&gt;&lt;foreign-keys&gt;&lt;key app="EN" db-id="2tafwvxz0fver0ev9enpd5s125ze2ws9fptv"&gt;3083&lt;/key&gt;&lt;/foreign-keys&gt;&lt;ref-type name="Journal Article"&gt;17&lt;/ref-type&gt;&lt;contributors&gt;&lt;authors&gt;&lt;author&gt;Ozgoztasi, O.&lt;/author&gt;&lt;author&gt;Baydar, I.&lt;/author&gt;&lt;/authors&gt;&lt;/contributors&gt;&lt;auth-address&gt;Department of Dermatology and Infectious Diseases, Gaziantep University, Turkey.&lt;/auth-address&gt;&lt;titles&gt;&lt;title&gt;A randomized clinical trial of topical paromomycin versus oral ketoconazole for treating cutaneous leishmaniasis in Turkey&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ernational Journal of Dermatology&lt;/full-title&gt;&lt;/alt-periodical&gt;&lt;pages&gt;61-3&lt;/pages&gt;&lt;volume&gt;36&lt;/volume&gt;&lt;number&gt;1&lt;/number&gt;&lt;edition&gt;1997/01/01&lt;/edition&gt;&lt;keywords&gt;&lt;keyword&gt;Administration, Oral&lt;/keyword&gt;&lt;keyword&gt;Administration, Topical&lt;/keyword&gt;&lt;keyword&gt;Amebicides/*therapeutic use&lt;/keyword&gt;&lt;keyword&gt;Animals&lt;/keyword&gt;&lt;keyword&gt;Child&lt;/keyword&gt;&lt;keyword&gt;Child, Preschool&lt;/keyword&gt;&lt;keyword&gt;Female&lt;/keyword&gt;&lt;keyword&gt;Humans&lt;/keyword&gt;&lt;keyword&gt;Ketoconazole/*therapeutic use&lt;/keyword&gt;&lt;keyword&gt;*Leishmania tropica&lt;/keyword&gt;&lt;keyword&gt;Leishmaniasis, Cutaneous/*drug therapy/parasitology/physiopathology&lt;/keyword&gt;&lt;keyword&gt;Male&lt;/keyword&gt;&lt;keyword&gt;Paromomycin/*therapeutic use&lt;/keyword&gt;&lt;keyword&gt;Trypanocidal Agents/*therapeutic use&lt;/keyword&gt;&lt;/keywords&gt;&lt;dates&gt;&lt;year&gt;1997&lt;/year&gt;&lt;pub-dates&gt;&lt;date&gt;Jan&lt;/date&gt;&lt;/pub-dates&gt;&lt;/dates&gt;&lt;isbn&gt;0011-9059 (Print)&amp;#xD;0011-9059&lt;/isbn&gt;&lt;accession-num&gt;9071622&lt;/accession-num&gt;&lt;urls&gt;&lt;/urls&gt;&lt;remote-database-provider&gt;Nlm&lt;/remote-database-provider&gt;&lt;language&gt;eng&lt;/language&gt;&lt;/record&gt;&lt;/Cite&gt;&lt;/EndNote&gt;</w:instrText>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8" w:tooltip="Ozgoztasi, 1997 #3083" w:history="1">
              <w:r w:rsidR="00B64882">
                <w:rPr>
                  <w:rFonts w:ascii="Times New Roman" w:hAnsi="Times New Roman" w:cs="Times New Roman"/>
                  <w:b/>
                  <w:bCs/>
                  <w:noProof/>
                  <w:color w:val="000000"/>
                  <w:sz w:val="8"/>
                  <w:szCs w:val="8"/>
                </w:rPr>
                <w:t>128</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ET &amp; PRM</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0 &amp; 32</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Turkey</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 10 years, predominantly facial lesions</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32): Ketoconazole 400 mg PO daily x 30 days</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40): 15% paromomycin  in 12% MBCL in soft white paraffin BID x 15 days</w:t>
            </w:r>
          </w:p>
        </w:tc>
        <w:tc>
          <w:tcPr>
            <w:tcW w:w="451"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1 month;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healing of lesions; definition of healing not specified</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ure observed in 15/35 (43%) receiving paromomycin and in 0/32 receiving ketoconazole. No AE mentioned.  </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In this study topical paromomycin was more effective that oral ketoconazole, although both treatments were poorly effectiv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Loss not mentioned; followed for 1 month</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3.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657"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720" w:type="dxa"/>
          </w:tcPr>
          <w:p w:rsidR="00CF57E4" w:rsidRPr="00CF57E4" w:rsidRDefault="00CF57E4" w:rsidP="008F4B81">
            <w:pPr>
              <w:jc w:val="center"/>
              <w:rPr>
                <w:rFonts w:ascii="Times New Roman" w:hAnsi="Times New Roman" w:cs="Times New Roman"/>
                <w:sz w:val="8"/>
                <w:szCs w:val="8"/>
              </w:rPr>
            </w:pPr>
            <w:r w:rsidRPr="00CF57E4">
              <w:rPr>
                <w:rFonts w:ascii="Times New Roman" w:hAnsi="Times New Roman" w:cs="Times New Roman"/>
                <w:sz w:val="8"/>
                <w:szCs w:val="8"/>
              </w:rPr>
              <w:t>0</w:t>
            </w:r>
          </w:p>
        </w:tc>
      </w:tr>
      <w:tr w:rsidR="00CF57E4" w:rsidRPr="00CF57E4" w:rsidTr="00CF57E4">
        <w:trPr>
          <w:trHeight w:val="2076"/>
        </w:trPr>
        <w:tc>
          <w:tcPr>
            <w:tcW w:w="474" w:type="dxa"/>
          </w:tcPr>
          <w:p w:rsidR="00CF57E4" w:rsidRPr="00CF57E4" w:rsidRDefault="00CF57E4" w:rsidP="00B64882">
            <w:pPr>
              <w:jc w:val="center"/>
              <w:rPr>
                <w:rFonts w:ascii="Times New Roman" w:hAnsi="Times New Roman" w:cs="Times New Roman"/>
                <w:b/>
                <w:bCs/>
                <w:color w:val="000000"/>
                <w:sz w:val="8"/>
                <w:szCs w:val="8"/>
              </w:rPr>
            </w:pPr>
            <w:r w:rsidRPr="00CF57E4">
              <w:rPr>
                <w:rFonts w:ascii="Times New Roman" w:hAnsi="Times New Roman" w:cs="Times New Roman"/>
                <w:b/>
                <w:bCs/>
                <w:color w:val="000000"/>
                <w:sz w:val="8"/>
                <w:szCs w:val="8"/>
              </w:rPr>
              <w:t xml:space="preserve">El-Sayed 2010 </w:t>
            </w:r>
            <w:r w:rsidRPr="00CF57E4">
              <w:rPr>
                <w:rFonts w:ascii="Times New Roman" w:hAnsi="Times New Roman" w:cs="Times New Roman"/>
                <w:b/>
                <w:bCs/>
                <w:color w:val="000000"/>
                <w:sz w:val="8"/>
                <w:szCs w:val="8"/>
              </w:rPr>
              <w:fldChar w:fldCharType="begin">
                <w:fldData xml:space="preserve">PEVuZE5vdGU+PENpdGU+PEF1dGhvcj5FbC1TYXllZDwvQXV0aG9yPjxZZWFyPjIwMTA8L1llYXI+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4zMzUtNDA8L3BhZ2VzPjx2b2x1bWU+MjQ8L3Zv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</w:fldData>
              </w:fldChar>
            </w:r>
            <w:r w:rsidR="00B64882">
              <w:rPr>
                <w:rFonts w:ascii="Times New Roman" w:hAnsi="Times New Roman" w:cs="Times New Roman"/>
                <w:b/>
                <w:bCs/>
                <w:color w:val="000000"/>
                <w:sz w:val="8"/>
                <w:szCs w:val="8"/>
              </w:rPr>
              <w:instrText xml:space="preserve"> ADDIN EN.CITE </w:instrText>
            </w:r>
            <w:r w:rsidR="00B64882">
              <w:rPr>
                <w:rFonts w:ascii="Times New Roman" w:hAnsi="Times New Roman" w:cs="Times New Roman"/>
                <w:b/>
                <w:bCs/>
                <w:color w:val="000000"/>
                <w:sz w:val="8"/>
                <w:szCs w:val="8"/>
              </w:rPr>
              <w:fldChar w:fldCharType="begin">
                <w:fldData xml:space="preserve">PEVuZE5vdGU+PENpdGU+PEF1dGhvcj5FbC1TYXllZDwvQXV0aG9yPjxZZWFyPjIwMTA8L1llYXI+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4zMzUtNDA8L3BhZ2VzPjx2b2x1bWU+MjQ8L3Zv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</w:fldData>
              </w:fldChar>
            </w:r>
            <w:r w:rsidR="00B64882">
              <w:rPr>
                <w:rFonts w:ascii="Times New Roman" w:hAnsi="Times New Roman" w:cs="Times New Roman"/>
                <w:b/>
                <w:bCs/>
                <w:color w:val="000000"/>
                <w:sz w:val="8"/>
                <w:szCs w:val="8"/>
              </w:rPr>
              <w:instrText xml:space="preserve"> ADDIN EN.CITE.DATA </w:instrText>
            </w:r>
            <w:r w:rsidR="00B64882">
              <w:rPr>
                <w:rFonts w:ascii="Times New Roman" w:hAnsi="Times New Roman" w:cs="Times New Roman"/>
                <w:b/>
                <w:bCs/>
                <w:color w:val="000000"/>
                <w:sz w:val="8"/>
                <w:szCs w:val="8"/>
              </w:rPr>
            </w:r>
            <w:r w:rsidR="00B64882">
              <w:rPr>
                <w:rFonts w:ascii="Times New Roman" w:hAnsi="Times New Roman" w:cs="Times New Roman"/>
                <w:b/>
                <w:bCs/>
                <w:color w:val="000000"/>
                <w:sz w:val="8"/>
                <w:szCs w:val="8"/>
              </w:rPr>
              <w:fldChar w:fldCharType="end"/>
            </w:r>
            <w:r w:rsidRPr="00CF57E4">
              <w:rPr>
                <w:rFonts w:ascii="Times New Roman" w:hAnsi="Times New Roman" w:cs="Times New Roman"/>
                <w:b/>
                <w:bCs/>
                <w:color w:val="000000"/>
                <w:sz w:val="8"/>
                <w:szCs w:val="8"/>
              </w:rPr>
            </w:r>
            <w:r w:rsidRPr="00CF57E4">
              <w:rPr>
                <w:rFonts w:ascii="Times New Roman" w:hAnsi="Times New Roman" w:cs="Times New Roman"/>
                <w:b/>
                <w:bCs/>
                <w:color w:val="000000"/>
                <w:sz w:val="8"/>
                <w:szCs w:val="8"/>
              </w:rPr>
              <w:fldChar w:fldCharType="separate"/>
            </w:r>
            <w:r w:rsidR="00B64882">
              <w:rPr>
                <w:rFonts w:ascii="Times New Roman" w:hAnsi="Times New Roman" w:cs="Times New Roman"/>
                <w:b/>
                <w:bCs/>
                <w:noProof/>
                <w:color w:val="000000"/>
                <w:sz w:val="8"/>
                <w:szCs w:val="8"/>
              </w:rPr>
              <w:t>[</w:t>
            </w:r>
            <w:hyperlink w:anchor="_ENREF_129" w:tooltip="El-Sayed, 2010 #2979" w:history="1">
              <w:r w:rsidR="00B64882">
                <w:rPr>
                  <w:rFonts w:ascii="Times New Roman" w:hAnsi="Times New Roman" w:cs="Times New Roman"/>
                  <w:b/>
                  <w:bCs/>
                  <w:noProof/>
                  <w:color w:val="000000"/>
                  <w:sz w:val="8"/>
                  <w:szCs w:val="8"/>
                </w:rPr>
                <w:t>129</w:t>
              </w:r>
            </w:hyperlink>
            <w:r w:rsidR="00B64882">
              <w:rPr>
                <w:rFonts w:ascii="Times New Roman" w:hAnsi="Times New Roman" w:cs="Times New Roman"/>
                <w:b/>
                <w:bCs/>
                <w:noProof/>
                <w:color w:val="000000"/>
                <w:sz w:val="8"/>
                <w:szCs w:val="8"/>
              </w:rPr>
              <w:t>]</w:t>
            </w:r>
            <w:r w:rsidRPr="00CF57E4">
              <w:rPr>
                <w:rFonts w:ascii="Times New Roman" w:hAnsi="Times New Roman" w:cs="Times New Roman"/>
                <w:b/>
                <w:bCs/>
                <w:color w:val="000000"/>
                <w:sz w:val="8"/>
                <w:szCs w:val="8"/>
              </w:rPr>
              <w:fldChar w:fldCharType="end"/>
            </w:r>
          </w:p>
        </w:tc>
        <w:tc>
          <w:tcPr>
            <w:tcW w:w="534"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KET &amp; ILSSG &amp; SSG</w:t>
            </w:r>
          </w:p>
        </w:tc>
        <w:tc>
          <w:tcPr>
            <w:tcW w:w="45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0</w:t>
            </w:r>
          </w:p>
        </w:tc>
        <w:tc>
          <w:tcPr>
            <w:tcW w:w="4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Yem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t perform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A</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Microscopy and/or cultur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CT; Participants aged 12-50, lesions 2-8 months in dur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3(n=10): Ketoconazole 200 mg PO TID x 4 weeks &amp; SSG IL q 2 days x 3 sessions</w:t>
            </w:r>
          </w:p>
        </w:tc>
        <w:tc>
          <w:tcPr>
            <w:tcW w:w="497"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1(n=10): SSG IL q 2 days x 3 sessions</w:t>
            </w:r>
          </w:p>
        </w:tc>
        <w:tc>
          <w:tcPr>
            <w:tcW w:w="451"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T2(n=10): SSG 20 mg/kg IM q 2 days x 3 sessions &amp;  SSG IL q 2 days x 3 session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Primary: % cure at 3 months; Secondary: adverse event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Cure defined as complete re-epithelialisation, no edema, induration and negative amastigotes on smear</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Cure observed in 58% in T1, 93% in T2, and 92% in T3. AE included local irritation.</w:t>
            </w:r>
          </w:p>
        </w:tc>
        <w:tc>
          <w:tcPr>
            <w:tcW w:w="475" w:type="dxa"/>
          </w:tcPr>
          <w:p w:rsidR="00CF57E4" w:rsidRPr="00CF57E4" w:rsidRDefault="00CF57E4" w:rsidP="008F4B81">
            <w:pPr>
              <w:rPr>
                <w:rFonts w:ascii="Times New Roman" w:hAnsi="Times New Roman" w:cs="Times New Roman"/>
                <w:color w:val="000000"/>
                <w:sz w:val="8"/>
                <w:szCs w:val="8"/>
              </w:rPr>
            </w:pPr>
            <w:r w:rsidRPr="00CF57E4">
              <w:rPr>
                <w:rFonts w:ascii="Times New Roman" w:hAnsi="Times New Roman" w:cs="Times New Roman"/>
                <w:color w:val="000000"/>
                <w:sz w:val="8"/>
                <w:szCs w:val="8"/>
              </w:rPr>
              <w:t xml:space="preserve">Combination of IL SSG and either ketoconazole or SSG is better than </w:t>
            </w:r>
            <w:proofErr w:type="gramStart"/>
            <w:r w:rsidRPr="00CF57E4">
              <w:rPr>
                <w:rFonts w:ascii="Times New Roman" w:hAnsi="Times New Roman" w:cs="Times New Roman"/>
                <w:color w:val="000000"/>
                <w:sz w:val="8"/>
                <w:szCs w:val="8"/>
              </w:rPr>
              <w:t>IL  SSG</w:t>
            </w:r>
            <w:proofErr w:type="gramEnd"/>
            <w:r w:rsidRPr="00CF57E4">
              <w:rPr>
                <w:rFonts w:ascii="Times New Roman" w:hAnsi="Times New Roman" w:cs="Times New Roman"/>
                <w:color w:val="000000"/>
                <w:sz w:val="8"/>
                <w:szCs w:val="8"/>
              </w:rPr>
              <w:t xml:space="preserve"> alone.</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significant difference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No losses; followed for 6 months</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Open</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Randomized but method not explained</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4.5</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475"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657"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54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1</w:t>
            </w:r>
          </w:p>
        </w:tc>
        <w:tc>
          <w:tcPr>
            <w:tcW w:w="720" w:type="dxa"/>
          </w:tcPr>
          <w:p w:rsidR="00CF57E4" w:rsidRPr="00CF57E4" w:rsidRDefault="00CF57E4" w:rsidP="008F4B81">
            <w:pPr>
              <w:jc w:val="center"/>
              <w:rPr>
                <w:rFonts w:ascii="Times New Roman" w:hAnsi="Times New Roman" w:cs="Times New Roman"/>
                <w:color w:val="000000"/>
                <w:sz w:val="8"/>
                <w:szCs w:val="8"/>
              </w:rPr>
            </w:pPr>
            <w:r w:rsidRPr="00CF57E4">
              <w:rPr>
                <w:rFonts w:ascii="Times New Roman" w:hAnsi="Times New Roman" w:cs="Times New Roman"/>
                <w:color w:val="000000"/>
                <w:sz w:val="8"/>
                <w:szCs w:val="8"/>
              </w:rPr>
              <w:t>0</w:t>
            </w:r>
          </w:p>
        </w:tc>
      </w:tr>
    </w:tbl>
    <w:p w:rsidR="00CF57E4" w:rsidRDefault="00CF57E4"/>
    <w:tbl>
      <w:tblPr>
        <w:tblStyle w:val="TableGrid"/>
        <w:tblW w:w="0" w:type="auto"/>
        <w:tblLook w:val="04A0" w:firstRow="1" w:lastRow="0" w:firstColumn="1" w:lastColumn="0" w:noHBand="0" w:noVBand="1"/>
      </w:tblPr>
      <w:tblGrid>
        <w:gridCol w:w="1222"/>
        <w:gridCol w:w="1243"/>
        <w:gridCol w:w="1228"/>
        <w:gridCol w:w="1163"/>
        <w:gridCol w:w="1164"/>
        <w:gridCol w:w="1166"/>
        <w:gridCol w:w="1204"/>
        <w:gridCol w:w="1579"/>
        <w:gridCol w:w="1302"/>
        <w:gridCol w:w="1185"/>
      </w:tblGrid>
      <w:tr w:rsidR="00CF57E4" w:rsidRPr="00EB728A" w:rsidTr="00CF57E4">
        <w:tc>
          <w:tcPr>
            <w:tcW w:w="12456" w:type="dxa"/>
            <w:gridSpan w:val="10"/>
          </w:tcPr>
          <w:p w:rsidR="00CF57E4" w:rsidRPr="00EB728A" w:rsidRDefault="00CF57E4" w:rsidP="008F4B81">
            <w:pPr>
              <w:ind w:left="720" w:hanging="720"/>
              <w:rPr>
                <w:rFonts w:ascii="Times New Roman" w:hAnsi="Times New Roman" w:cs="Times New Roman"/>
                <w:b/>
                <w:sz w:val="16"/>
                <w:szCs w:val="16"/>
              </w:rPr>
            </w:pPr>
            <w:r w:rsidRPr="00EB728A">
              <w:rPr>
                <w:rFonts w:ascii="Times New Roman" w:hAnsi="Times New Roman" w:cs="Times New Roman"/>
                <w:b/>
                <w:sz w:val="16"/>
                <w:szCs w:val="16"/>
              </w:rPr>
              <w:lastRenderedPageBreak/>
              <w:t xml:space="preserve">Explanation for each Section </w:t>
            </w:r>
          </w:p>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sz w:val="12"/>
                <w:szCs w:val="12"/>
              </w:rPr>
              <w:tab/>
            </w:r>
          </w:p>
        </w:tc>
      </w:tr>
      <w:tr w:rsidR="00CF57E4" w:rsidRPr="00EB728A" w:rsidTr="00CF57E4">
        <w:tc>
          <w:tcPr>
            <w:tcW w:w="1222" w:type="dxa"/>
          </w:tcPr>
          <w:p w:rsidR="00CF57E4" w:rsidRPr="00EB728A" w:rsidRDefault="00CF57E4" w:rsidP="008F4B81">
            <w:pPr>
              <w:rPr>
                <w:rFonts w:ascii="Times New Roman" w:hAnsi="Times New Roman" w:cs="Times New Roman"/>
                <w:b/>
                <w:sz w:val="12"/>
                <w:szCs w:val="12"/>
              </w:rPr>
            </w:pPr>
            <w:r w:rsidRPr="00EB728A">
              <w:rPr>
                <w:rFonts w:ascii="Times New Roman" w:hAnsi="Times New Roman" w:cs="Times New Roman"/>
                <w:b/>
                <w:sz w:val="12"/>
                <w:szCs w:val="12"/>
              </w:rPr>
              <w:t>Study Title</w:t>
            </w:r>
          </w:p>
        </w:tc>
        <w:tc>
          <w:tcPr>
            <w:tcW w:w="1243"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Intervention</w:t>
            </w:r>
          </w:p>
          <w:p w:rsidR="00CF57E4" w:rsidRPr="00EB728A" w:rsidRDefault="00CF57E4" w:rsidP="008F4B81">
            <w:pPr>
              <w:rPr>
                <w:rFonts w:ascii="Times New Roman" w:hAnsi="Times New Roman" w:cs="Times New Roman"/>
                <w:sz w:val="12"/>
                <w:szCs w:val="12"/>
              </w:rPr>
            </w:pPr>
          </w:p>
        </w:tc>
        <w:tc>
          <w:tcPr>
            <w:tcW w:w="1228"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Study Publication Date</w:t>
            </w:r>
          </w:p>
          <w:p w:rsidR="00CF57E4" w:rsidRPr="00EB728A" w:rsidRDefault="00CF57E4" w:rsidP="008F4B81">
            <w:pPr>
              <w:rPr>
                <w:rFonts w:ascii="Times New Roman" w:hAnsi="Times New Roman" w:cs="Times New Roman"/>
                <w:sz w:val="12"/>
                <w:szCs w:val="12"/>
              </w:rPr>
            </w:pPr>
          </w:p>
        </w:tc>
        <w:tc>
          <w:tcPr>
            <w:tcW w:w="1163"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Number</w:t>
            </w:r>
          </w:p>
          <w:p w:rsidR="00CF57E4" w:rsidRPr="00EB728A" w:rsidRDefault="00CF57E4" w:rsidP="008F4B81">
            <w:pPr>
              <w:rPr>
                <w:rFonts w:ascii="Times New Roman" w:hAnsi="Times New Roman" w:cs="Times New Roman"/>
                <w:sz w:val="12"/>
                <w:szCs w:val="12"/>
              </w:rPr>
            </w:pPr>
          </w:p>
        </w:tc>
        <w:tc>
          <w:tcPr>
            <w:tcW w:w="1164"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Number Score</w:t>
            </w:r>
          </w:p>
          <w:p w:rsidR="00CF57E4" w:rsidRPr="00EB728A" w:rsidRDefault="00CF57E4" w:rsidP="008F4B81">
            <w:pPr>
              <w:rPr>
                <w:rFonts w:ascii="Times New Roman" w:hAnsi="Times New Roman" w:cs="Times New Roman"/>
                <w:sz w:val="12"/>
                <w:szCs w:val="12"/>
              </w:rPr>
            </w:pPr>
          </w:p>
        </w:tc>
        <w:tc>
          <w:tcPr>
            <w:tcW w:w="1166"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Country</w:t>
            </w:r>
          </w:p>
          <w:p w:rsidR="00CF57E4" w:rsidRPr="00EB728A" w:rsidRDefault="00CF57E4" w:rsidP="008F4B81">
            <w:pPr>
              <w:rPr>
                <w:rFonts w:ascii="Times New Roman" w:hAnsi="Times New Roman" w:cs="Times New Roman"/>
                <w:sz w:val="12"/>
                <w:szCs w:val="12"/>
              </w:rPr>
            </w:pPr>
          </w:p>
        </w:tc>
        <w:tc>
          <w:tcPr>
            <w:tcW w:w="1204"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Speciation Performed</w:t>
            </w:r>
          </w:p>
          <w:p w:rsidR="00CF57E4" w:rsidRPr="00EB728A" w:rsidRDefault="00CF57E4" w:rsidP="008F4B81">
            <w:pPr>
              <w:rPr>
                <w:rFonts w:ascii="Times New Roman" w:hAnsi="Times New Roman" w:cs="Times New Roman"/>
                <w:sz w:val="12"/>
                <w:szCs w:val="12"/>
              </w:rPr>
            </w:pPr>
          </w:p>
        </w:tc>
        <w:tc>
          <w:tcPr>
            <w:tcW w:w="1579"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Speciation Score</w:t>
            </w:r>
          </w:p>
          <w:p w:rsidR="00CF57E4" w:rsidRPr="00EB728A" w:rsidRDefault="00CF57E4" w:rsidP="008F4B81">
            <w:pPr>
              <w:rPr>
                <w:rFonts w:ascii="Times New Roman" w:hAnsi="Times New Roman" w:cs="Times New Roman"/>
                <w:sz w:val="12"/>
                <w:szCs w:val="12"/>
              </w:rPr>
            </w:pPr>
          </w:p>
        </w:tc>
        <w:tc>
          <w:tcPr>
            <w:tcW w:w="1302"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Species 1</w:t>
            </w:r>
          </w:p>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Species 2</w:t>
            </w:r>
          </w:p>
          <w:p w:rsidR="00CF57E4" w:rsidRPr="00EB728A" w:rsidRDefault="00CF57E4" w:rsidP="008F4B81">
            <w:pPr>
              <w:rPr>
                <w:rFonts w:ascii="Times New Roman" w:hAnsi="Times New Roman" w:cs="Times New Roman"/>
                <w:sz w:val="12"/>
                <w:szCs w:val="12"/>
              </w:rPr>
            </w:pPr>
          </w:p>
        </w:tc>
      </w:tr>
      <w:tr w:rsidR="00CF57E4" w:rsidRPr="00EB728A" w:rsidTr="00CF57E4">
        <w:tc>
          <w:tcPr>
            <w:tcW w:w="1222"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Study title. Studies are listed alphabetically by country and chronologically by year of publication.</w:t>
            </w:r>
          </w:p>
        </w:tc>
        <w:tc>
          <w:tcPr>
            <w:tcW w:w="1243"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bbreviations of all treatments for easier search through the table.</w:t>
            </w:r>
          </w:p>
        </w:tc>
        <w:tc>
          <w:tcPr>
            <w:tcW w:w="1228"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Year of publication.</w:t>
            </w:r>
          </w:p>
        </w:tc>
        <w:tc>
          <w:tcPr>
            <w:tcW w:w="1163"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Number of patients per treatment arm. If the number of patients per arm is not the same, then each arm is listed separately.</w:t>
            </w:r>
          </w:p>
        </w:tc>
        <w:tc>
          <w:tcPr>
            <w:tcW w:w="1164"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Full point (1) if each treatment arm has at least 25 patients. If one arm had &lt; 25 patients, no point was allocated. </w:t>
            </w:r>
          </w:p>
        </w:tc>
        <w:tc>
          <w:tcPr>
            <w:tcW w:w="1166"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Country where participants contracted CL, not necessarily the country where they were treated.</w:t>
            </w:r>
          </w:p>
        </w:tc>
        <w:tc>
          <w:tcPr>
            <w:tcW w:w="1204"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Method by which the parasite was speciated. </w:t>
            </w:r>
          </w:p>
        </w:tc>
        <w:tc>
          <w:tcPr>
            <w:tcW w:w="1579"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Full point (1) if speciation was performed and method employed was mentioned in the study. No point if not speciated or if speciation method not described. </w:t>
            </w:r>
          </w:p>
        </w:tc>
        <w:tc>
          <w:tcPr>
            <w:tcW w:w="1302"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rimary organism studied.</w:t>
            </w:r>
          </w:p>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ny secondary organisms studied.</w:t>
            </w:r>
          </w:p>
          <w:p w:rsidR="00CF57E4" w:rsidRPr="00EB728A" w:rsidRDefault="00CF57E4" w:rsidP="008F4B81">
            <w:pPr>
              <w:rPr>
                <w:rFonts w:ascii="Times New Roman" w:hAnsi="Times New Roman" w:cs="Times New Roman"/>
                <w:sz w:val="12"/>
                <w:szCs w:val="12"/>
              </w:rPr>
            </w:pPr>
          </w:p>
        </w:tc>
      </w:tr>
      <w:tr w:rsidR="00CF57E4" w:rsidRPr="00EB728A" w:rsidTr="00CF57E4">
        <w:tc>
          <w:tcPr>
            <w:tcW w:w="1222" w:type="dxa"/>
            <w:vAlign w:val="bottom"/>
          </w:tcPr>
          <w:p w:rsidR="00CF57E4" w:rsidRPr="00EB728A" w:rsidRDefault="00CF57E4" w:rsidP="008F4B81">
            <w:pPr>
              <w:rPr>
                <w:rFonts w:ascii="Times New Roman" w:hAnsi="Times New Roman" w:cs="Times New Roman"/>
                <w:color w:val="000000"/>
                <w:sz w:val="12"/>
                <w:szCs w:val="12"/>
              </w:rPr>
            </w:pPr>
          </w:p>
        </w:tc>
        <w:tc>
          <w:tcPr>
            <w:tcW w:w="1243" w:type="dxa"/>
            <w:vAlign w:val="bottom"/>
          </w:tcPr>
          <w:p w:rsidR="00CF57E4" w:rsidRPr="00EB728A" w:rsidRDefault="00CF57E4" w:rsidP="008F4B81">
            <w:pPr>
              <w:rPr>
                <w:rFonts w:ascii="Times New Roman" w:hAnsi="Times New Roman" w:cs="Times New Roman"/>
                <w:color w:val="000000"/>
                <w:sz w:val="12"/>
                <w:szCs w:val="12"/>
              </w:rPr>
            </w:pPr>
          </w:p>
        </w:tc>
        <w:tc>
          <w:tcPr>
            <w:tcW w:w="1228" w:type="dxa"/>
            <w:vAlign w:val="center"/>
          </w:tcPr>
          <w:p w:rsidR="00CF57E4" w:rsidRPr="00EB728A" w:rsidRDefault="00CF57E4" w:rsidP="008F4B81">
            <w:pPr>
              <w:jc w:val="center"/>
              <w:rPr>
                <w:rFonts w:ascii="Times New Roman" w:hAnsi="Times New Roman" w:cs="Times New Roman"/>
                <w:b/>
                <w:bCs/>
                <w:color w:val="000000"/>
                <w:sz w:val="12"/>
                <w:szCs w:val="12"/>
              </w:rPr>
            </w:pPr>
          </w:p>
        </w:tc>
        <w:tc>
          <w:tcPr>
            <w:tcW w:w="1163"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164"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166"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204"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579"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302" w:type="dxa"/>
          </w:tcPr>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sz w:val="12"/>
                <w:szCs w:val="12"/>
              </w:rPr>
            </w:pPr>
          </w:p>
        </w:tc>
      </w:tr>
      <w:tr w:rsidR="00CF57E4" w:rsidRPr="00EB728A" w:rsidTr="00CF57E4">
        <w:tc>
          <w:tcPr>
            <w:tcW w:w="1222"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Diagnostic Criteria</w:t>
            </w:r>
          </w:p>
        </w:tc>
        <w:tc>
          <w:tcPr>
            <w:tcW w:w="1243"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Diagnostic Score</w:t>
            </w:r>
          </w:p>
        </w:tc>
        <w:tc>
          <w:tcPr>
            <w:tcW w:w="1228"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Methods</w:t>
            </w:r>
          </w:p>
        </w:tc>
        <w:tc>
          <w:tcPr>
            <w:tcW w:w="1163"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Oral Treatment</w:t>
            </w:r>
          </w:p>
        </w:tc>
        <w:tc>
          <w:tcPr>
            <w:tcW w:w="1164"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Local Treatment</w:t>
            </w:r>
          </w:p>
        </w:tc>
        <w:tc>
          <w:tcPr>
            <w:tcW w:w="1166"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Parenteral Treatment</w:t>
            </w:r>
          </w:p>
        </w:tc>
        <w:tc>
          <w:tcPr>
            <w:tcW w:w="1204"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Outcome</w:t>
            </w:r>
          </w:p>
        </w:tc>
        <w:tc>
          <w:tcPr>
            <w:tcW w:w="1579"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Clinical Endpoint</w:t>
            </w:r>
          </w:p>
        </w:tc>
        <w:tc>
          <w:tcPr>
            <w:tcW w:w="1302"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Endpoint Score</w:t>
            </w:r>
          </w:p>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Results</w:t>
            </w:r>
          </w:p>
          <w:p w:rsidR="00CF57E4" w:rsidRPr="00EB728A" w:rsidRDefault="00CF57E4" w:rsidP="008F4B81">
            <w:pPr>
              <w:rPr>
                <w:rFonts w:ascii="Times New Roman" w:hAnsi="Times New Roman" w:cs="Times New Roman"/>
                <w:sz w:val="12"/>
                <w:szCs w:val="12"/>
              </w:rPr>
            </w:pPr>
          </w:p>
        </w:tc>
      </w:tr>
      <w:tr w:rsidR="00CF57E4" w:rsidRPr="00EB728A" w:rsidTr="00CF57E4">
        <w:tc>
          <w:tcPr>
            <w:tcW w:w="1222"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Method by which the diagnosis of cutaneous leishmaniasis was made.</w:t>
            </w:r>
          </w:p>
        </w:tc>
        <w:tc>
          <w:tcPr>
            <w:tcW w:w="1243"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Full point (1) if diagnostic method was mentioned. No point if method not mentioned.</w:t>
            </w:r>
          </w:p>
        </w:tc>
        <w:tc>
          <w:tcPr>
            <w:tcW w:w="1228"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Type of trial and information on the population studied, including age range, number of lesions, size, duration, and location.</w:t>
            </w:r>
          </w:p>
        </w:tc>
        <w:tc>
          <w:tcPr>
            <w:tcW w:w="1163"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Description of the treatment arms where the intervention employed was an oral agent. If more than one route was given to a single arm, that treatment arm was classified according to the primary modality being studied. </w:t>
            </w:r>
          </w:p>
        </w:tc>
        <w:tc>
          <w:tcPr>
            <w:tcW w:w="1164"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Description of the treatment arms where the intervention employed was a local treatment (local injections, creams, ointments, etc.). If more than one route was given to a single arm, that treatment arm was classified according to the primary modality being studied. </w:t>
            </w:r>
          </w:p>
        </w:tc>
        <w:tc>
          <w:tcPr>
            <w:tcW w:w="1166"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Description of the treatment arms where the intervention employed was an intravenous agent. If more than one route was given to a single arm, that treatment arm was classified according to the primary modality being studied. </w:t>
            </w:r>
          </w:p>
        </w:tc>
        <w:tc>
          <w:tcPr>
            <w:tcW w:w="1204"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List of the primary, secondary, and tertiary outcomes (if applicable) of the study. </w:t>
            </w:r>
          </w:p>
        </w:tc>
        <w:tc>
          <w:tcPr>
            <w:tcW w:w="1579"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Definition of cure as provided in the study.</w:t>
            </w:r>
          </w:p>
        </w:tc>
        <w:tc>
          <w:tcPr>
            <w:tcW w:w="1302"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Full point (1) if definition includes the mention of at least 75% re-epithelialization of the lesions. No point if no or incomplete definition provided.</w:t>
            </w:r>
          </w:p>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Brief summary of the efficacy of the treatments studied and any significant adverse events (AE). </w:t>
            </w:r>
          </w:p>
          <w:p w:rsidR="00CF57E4" w:rsidRPr="00EB728A" w:rsidRDefault="00CF57E4" w:rsidP="008F4B81">
            <w:pPr>
              <w:rPr>
                <w:rFonts w:ascii="Times New Roman" w:hAnsi="Times New Roman" w:cs="Times New Roman"/>
                <w:sz w:val="12"/>
                <w:szCs w:val="12"/>
              </w:rPr>
            </w:pPr>
          </w:p>
        </w:tc>
      </w:tr>
      <w:tr w:rsidR="00CF57E4" w:rsidRPr="00EB728A" w:rsidTr="00CF57E4">
        <w:tc>
          <w:tcPr>
            <w:tcW w:w="1222" w:type="dxa"/>
            <w:vAlign w:val="bottom"/>
          </w:tcPr>
          <w:p w:rsidR="00CF57E4" w:rsidRPr="00EB728A" w:rsidRDefault="00CF57E4" w:rsidP="008F4B81">
            <w:pPr>
              <w:rPr>
                <w:rFonts w:ascii="Times New Roman" w:hAnsi="Times New Roman" w:cs="Times New Roman"/>
                <w:color w:val="000000"/>
                <w:sz w:val="12"/>
                <w:szCs w:val="12"/>
              </w:rPr>
            </w:pPr>
          </w:p>
        </w:tc>
        <w:tc>
          <w:tcPr>
            <w:tcW w:w="1243" w:type="dxa"/>
            <w:vAlign w:val="bottom"/>
          </w:tcPr>
          <w:p w:rsidR="00CF57E4" w:rsidRPr="00EB728A" w:rsidRDefault="00CF57E4" w:rsidP="008F4B81">
            <w:pPr>
              <w:rPr>
                <w:rFonts w:ascii="Times New Roman" w:hAnsi="Times New Roman" w:cs="Times New Roman"/>
                <w:color w:val="000000"/>
                <w:sz w:val="12"/>
                <w:szCs w:val="12"/>
              </w:rPr>
            </w:pPr>
          </w:p>
        </w:tc>
        <w:tc>
          <w:tcPr>
            <w:tcW w:w="1228" w:type="dxa"/>
            <w:vAlign w:val="center"/>
          </w:tcPr>
          <w:p w:rsidR="00CF57E4" w:rsidRPr="00EB728A" w:rsidRDefault="00CF57E4" w:rsidP="008F4B81">
            <w:pPr>
              <w:jc w:val="center"/>
              <w:rPr>
                <w:rFonts w:ascii="Times New Roman" w:hAnsi="Times New Roman" w:cs="Times New Roman"/>
                <w:b/>
                <w:bCs/>
                <w:color w:val="000000"/>
                <w:sz w:val="12"/>
                <w:szCs w:val="12"/>
              </w:rPr>
            </w:pPr>
          </w:p>
        </w:tc>
        <w:tc>
          <w:tcPr>
            <w:tcW w:w="1163"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164"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166"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204"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579" w:type="dxa"/>
            <w:vAlign w:val="center"/>
          </w:tcPr>
          <w:p w:rsidR="00CF57E4" w:rsidRPr="00EB728A" w:rsidRDefault="00CF57E4" w:rsidP="008F4B81">
            <w:pPr>
              <w:jc w:val="center"/>
              <w:rPr>
                <w:rFonts w:ascii="Times New Roman" w:hAnsi="Times New Roman" w:cs="Times New Roman"/>
                <w:color w:val="000000"/>
                <w:sz w:val="12"/>
                <w:szCs w:val="12"/>
              </w:rPr>
            </w:pPr>
          </w:p>
        </w:tc>
        <w:tc>
          <w:tcPr>
            <w:tcW w:w="1302" w:type="dxa"/>
          </w:tcPr>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sz w:val="12"/>
                <w:szCs w:val="12"/>
              </w:rPr>
            </w:pPr>
          </w:p>
        </w:tc>
      </w:tr>
      <w:tr w:rsidR="00CF57E4" w:rsidRPr="00EB728A" w:rsidTr="00CF57E4">
        <w:tc>
          <w:tcPr>
            <w:tcW w:w="1222"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Conclusions</w:t>
            </w:r>
          </w:p>
        </w:tc>
        <w:tc>
          <w:tcPr>
            <w:tcW w:w="1243"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Similarity of Groups</w:t>
            </w:r>
          </w:p>
        </w:tc>
        <w:tc>
          <w:tcPr>
            <w:tcW w:w="1228"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Similarity Score</w:t>
            </w:r>
          </w:p>
        </w:tc>
        <w:tc>
          <w:tcPr>
            <w:tcW w:w="1163"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Loss to Follow-up and Follow-up Time</w:t>
            </w:r>
          </w:p>
        </w:tc>
        <w:tc>
          <w:tcPr>
            <w:tcW w:w="1164"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Follow-up Score</w:t>
            </w:r>
          </w:p>
        </w:tc>
        <w:tc>
          <w:tcPr>
            <w:tcW w:w="1166"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Blinding</w:t>
            </w:r>
          </w:p>
        </w:tc>
        <w:tc>
          <w:tcPr>
            <w:tcW w:w="1204"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Blinded Score</w:t>
            </w:r>
          </w:p>
        </w:tc>
        <w:tc>
          <w:tcPr>
            <w:tcW w:w="1579" w:type="dxa"/>
            <w:vAlign w:val="center"/>
          </w:tcPr>
          <w:p w:rsidR="00CF57E4" w:rsidRPr="00EB728A" w:rsidRDefault="00CF57E4" w:rsidP="008F4B81">
            <w:pPr>
              <w:jc w:val="cente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Randomization</w:t>
            </w:r>
          </w:p>
        </w:tc>
        <w:tc>
          <w:tcPr>
            <w:tcW w:w="1302"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Randomization Score</w:t>
            </w:r>
          </w:p>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b/>
                <w:bCs/>
                <w:color w:val="000000"/>
                <w:sz w:val="12"/>
                <w:szCs w:val="12"/>
              </w:rPr>
            </w:pPr>
            <w:r w:rsidRPr="00EB728A">
              <w:rPr>
                <w:rFonts w:ascii="Times New Roman" w:hAnsi="Times New Roman" w:cs="Times New Roman"/>
                <w:b/>
                <w:bCs/>
                <w:color w:val="000000"/>
                <w:sz w:val="12"/>
                <w:szCs w:val="12"/>
              </w:rPr>
              <w:t>Quality</w:t>
            </w:r>
          </w:p>
          <w:p w:rsidR="00CF57E4" w:rsidRPr="00EB728A" w:rsidRDefault="00CF57E4" w:rsidP="008F4B81">
            <w:pPr>
              <w:rPr>
                <w:rFonts w:ascii="Times New Roman" w:hAnsi="Times New Roman" w:cs="Times New Roman"/>
                <w:sz w:val="12"/>
                <w:szCs w:val="12"/>
              </w:rPr>
            </w:pPr>
          </w:p>
        </w:tc>
      </w:tr>
      <w:tr w:rsidR="00CF57E4" w:rsidRPr="00EB728A" w:rsidTr="00CF57E4">
        <w:tc>
          <w:tcPr>
            <w:tcW w:w="1222"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Concluding statement of the study, typically as provided in the abstract. </w:t>
            </w:r>
          </w:p>
        </w:tc>
        <w:tc>
          <w:tcPr>
            <w:tcW w:w="1243"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A review of Table 1 to determine if the participants were successfully randomized or if significant differences existed between treatment arms. If significant differences, these were mentioned. </w:t>
            </w:r>
          </w:p>
        </w:tc>
        <w:tc>
          <w:tcPr>
            <w:tcW w:w="1228"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Full point (1) is treatment arms were successfully randomized. No point (0) if the arms differed after randomization, or groups were not compared or the study only had a single treatment arm.</w:t>
            </w:r>
          </w:p>
        </w:tc>
        <w:tc>
          <w:tcPr>
            <w:tcW w:w="1163"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Number of participants lost to follow-up (if mentioned), and the total number of months the participants were followed.</w:t>
            </w:r>
          </w:p>
        </w:tc>
        <w:tc>
          <w:tcPr>
            <w:tcW w:w="1164"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Full point (1) if &lt; 10% of participants lost to follow-up and participants followed for at least 1 month after the end of treatment. Half point (0.5) if only one of these categories is met, and no point (0) if neither are met.</w:t>
            </w:r>
          </w:p>
        </w:tc>
        <w:tc>
          <w:tcPr>
            <w:tcW w:w="1166"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Whether the study was an open study, single blinded study, or double blinded study. If single blinded, the group that was blinded was mentioned. </w:t>
            </w:r>
          </w:p>
        </w:tc>
        <w:tc>
          <w:tcPr>
            <w:tcW w:w="1204"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Full point (1) if double blinded, half point (0.5) if single blinded, and no point (0) if not blinded.</w:t>
            </w:r>
          </w:p>
        </w:tc>
        <w:tc>
          <w:tcPr>
            <w:tcW w:w="1579"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Whether the study was randomized, and by what method.</w:t>
            </w:r>
          </w:p>
        </w:tc>
        <w:tc>
          <w:tcPr>
            <w:tcW w:w="1302"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Full point (1) if the study was randomized and the method used was mentioned. Half point (0.5) if the randomization method was not mentioned. No point (0) if the study was not randomized.</w:t>
            </w:r>
          </w:p>
          <w:p w:rsidR="00CF57E4" w:rsidRPr="00EB728A" w:rsidRDefault="00CF57E4" w:rsidP="008F4B81">
            <w:pPr>
              <w:rPr>
                <w:rFonts w:ascii="Times New Roman" w:hAnsi="Times New Roman" w:cs="Times New Roman"/>
                <w:sz w:val="12"/>
                <w:szCs w:val="12"/>
              </w:rPr>
            </w:pPr>
          </w:p>
        </w:tc>
        <w:tc>
          <w:tcPr>
            <w:tcW w:w="1185" w:type="dxa"/>
          </w:tcPr>
          <w:p w:rsidR="00CF57E4" w:rsidRPr="00EB728A" w:rsidRDefault="00CF57E4" w:rsidP="008F4B81">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Total score </w:t>
            </w:r>
          </w:p>
          <w:p w:rsidR="00CF57E4" w:rsidRPr="00EB728A" w:rsidRDefault="00CF57E4" w:rsidP="008F4B81">
            <w:pPr>
              <w:rPr>
                <w:rFonts w:ascii="Times New Roman" w:hAnsi="Times New Roman" w:cs="Times New Roman"/>
                <w:sz w:val="12"/>
                <w:szCs w:val="12"/>
              </w:rPr>
            </w:pPr>
          </w:p>
        </w:tc>
      </w:tr>
    </w:tbl>
    <w:p w:rsidR="00CF57E4" w:rsidRPr="00EB728A" w:rsidRDefault="00CF57E4">
      <w:pPr>
        <w:rPr>
          <w:rFonts w:ascii="Times New Roman" w:hAnsi="Times New Roman" w:cs="Times New Roman"/>
        </w:rPr>
      </w:pPr>
    </w:p>
    <w:p w:rsidR="008F4B81" w:rsidRPr="00EB728A" w:rsidRDefault="008F4B81">
      <w:pPr>
        <w:rPr>
          <w:rFonts w:ascii="Times New Roman" w:hAnsi="Times New Roman" w:cs="Times New Roman"/>
        </w:rPr>
      </w:pPr>
    </w:p>
    <w:tbl>
      <w:tblPr>
        <w:tblStyle w:val="TableGrid"/>
        <w:tblW w:w="0" w:type="auto"/>
        <w:tblLook w:val="04A0" w:firstRow="1" w:lastRow="0" w:firstColumn="1" w:lastColumn="0" w:noHBand="0" w:noVBand="1"/>
      </w:tblPr>
      <w:tblGrid>
        <w:gridCol w:w="1368"/>
        <w:gridCol w:w="2160"/>
      </w:tblGrid>
      <w:tr w:rsidR="00B84366" w:rsidRPr="00EB728A" w:rsidTr="005F5BBD">
        <w:tc>
          <w:tcPr>
            <w:tcW w:w="3528" w:type="dxa"/>
            <w:gridSpan w:val="2"/>
            <w:tcBorders>
              <w:bottom w:val="single" w:sz="4" w:space="0" w:color="auto"/>
            </w:tcBorders>
            <w:shd w:val="clear" w:color="auto" w:fill="auto"/>
          </w:tcPr>
          <w:p w:rsidR="00B84366" w:rsidRPr="00EB728A" w:rsidRDefault="00B84366" w:rsidP="00B84366">
            <w:pPr>
              <w:rPr>
                <w:rFonts w:ascii="Times New Roman" w:hAnsi="Times New Roman" w:cs="Times New Roman"/>
                <w:b/>
                <w:sz w:val="16"/>
                <w:szCs w:val="16"/>
              </w:rPr>
            </w:pPr>
            <w:r w:rsidRPr="00EB728A">
              <w:rPr>
                <w:rFonts w:ascii="Times New Roman" w:hAnsi="Times New Roman" w:cs="Times New Roman"/>
                <w:b/>
                <w:sz w:val="16"/>
                <w:szCs w:val="16"/>
              </w:rPr>
              <w:t>List of Acronyms</w:t>
            </w:r>
          </w:p>
        </w:tc>
      </w:tr>
      <w:tr w:rsidR="00A870C1" w:rsidRPr="00EB728A" w:rsidTr="005F5BBD">
        <w:tc>
          <w:tcPr>
            <w:tcW w:w="3528" w:type="dxa"/>
            <w:gridSpan w:val="2"/>
            <w:shd w:val="clear" w:color="auto" w:fill="FFFF00"/>
          </w:tcPr>
          <w:p w:rsidR="00A870C1" w:rsidRPr="00EB728A" w:rsidRDefault="00A870C1" w:rsidP="00A870C1">
            <w:pPr>
              <w:jc w:val="center"/>
              <w:rPr>
                <w:rFonts w:ascii="Times New Roman" w:hAnsi="Times New Roman" w:cs="Times New Roman"/>
                <w:b/>
                <w:sz w:val="12"/>
                <w:szCs w:val="12"/>
              </w:rPr>
            </w:pPr>
            <w:r w:rsidRPr="00EB728A">
              <w:rPr>
                <w:rFonts w:ascii="Times New Roman" w:hAnsi="Times New Roman" w:cs="Times New Roman"/>
                <w:b/>
                <w:sz w:val="12"/>
                <w:szCs w:val="12"/>
              </w:rPr>
              <w:t>Miscellaneous Abbreviations</w:t>
            </w:r>
          </w:p>
        </w:tc>
      </w:tr>
      <w:tr w:rsidR="00A870C1" w:rsidRPr="00EB728A" w:rsidTr="005F5BBD">
        <w:tc>
          <w:tcPr>
            <w:tcW w:w="1368" w:type="dxa"/>
            <w:shd w:val="clear" w:color="auto" w:fill="auto"/>
            <w:vAlign w:val="bottom"/>
          </w:tcPr>
          <w:p w:rsidR="00A870C1" w:rsidRPr="00EB728A" w:rsidRDefault="00A870C1">
            <w:pPr>
              <w:rPr>
                <w:rFonts w:ascii="Times New Roman" w:hAnsi="Times New Roman" w:cs="Times New Roman"/>
                <w:sz w:val="12"/>
                <w:szCs w:val="12"/>
              </w:rPr>
            </w:pPr>
            <w:r w:rsidRPr="00EB728A">
              <w:rPr>
                <w:rFonts w:ascii="Times New Roman" w:eastAsia="Times New Roman" w:hAnsi="Times New Roman" w:cs="Times New Roman"/>
                <w:color w:val="000000"/>
                <w:sz w:val="12"/>
                <w:szCs w:val="12"/>
              </w:rPr>
              <w:t>BCG</w:t>
            </w:r>
          </w:p>
        </w:tc>
        <w:tc>
          <w:tcPr>
            <w:tcW w:w="2160" w:type="dxa"/>
            <w:shd w:val="clear" w:color="auto" w:fill="auto"/>
            <w:vAlign w:val="bottom"/>
          </w:tcPr>
          <w:p w:rsidR="00A870C1" w:rsidRPr="00EB728A" w:rsidRDefault="00A870C1">
            <w:pPr>
              <w:rPr>
                <w:rFonts w:ascii="Times New Roman" w:hAnsi="Times New Roman" w:cs="Times New Roman"/>
                <w:sz w:val="12"/>
                <w:szCs w:val="12"/>
              </w:rPr>
            </w:pPr>
            <w:r w:rsidRPr="00EB728A">
              <w:rPr>
                <w:rFonts w:ascii="Times New Roman" w:eastAsia="Times New Roman" w:hAnsi="Times New Roman" w:cs="Times New Roman"/>
                <w:color w:val="000000"/>
                <w:sz w:val="12"/>
                <w:szCs w:val="12"/>
              </w:rPr>
              <w:t>Bacillus Calmette–Guérin</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BID</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Twice per day</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DA-PDT </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Daylight-activated photodynamic therapy</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DAC N-055</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harmaceutical sodium chlorite solution</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L</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ntra-lesional</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ILHS </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sochorismatase-related hydrolases</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M</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ntra-muscular</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V</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ntra-venous</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LCF-RF</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Localized current field-radio frequency </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BCL</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ethylbenzethonium chloride</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PL-SE</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onophosphoryl lipid A plus squalene</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CR</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olymerase chain reaction</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CR-RFLP</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olymerase Chain Reaction - Restriction Fragment Length Polymorphism</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O</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Per os </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q</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Every</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qd</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Daily</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QT-NASBA</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Real-time quantitative nucleic acid sequence-based amplification</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Rx </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edications</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S/C</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Subcutaneous </w:t>
            </w:r>
          </w:p>
        </w:tc>
      </w:tr>
      <w:tr w:rsidR="00A870C1" w:rsidRPr="00EB728A" w:rsidTr="005F5BBD">
        <w:tc>
          <w:tcPr>
            <w:tcW w:w="1368"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TBST</w:t>
            </w:r>
          </w:p>
        </w:tc>
        <w:tc>
          <w:tcPr>
            <w:tcW w:w="2160" w:type="dxa"/>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Tuberculin skin test</w:t>
            </w:r>
          </w:p>
        </w:tc>
      </w:tr>
      <w:tr w:rsidR="00A870C1" w:rsidRPr="00EB728A" w:rsidTr="005F5BBD">
        <w:tc>
          <w:tcPr>
            <w:tcW w:w="1368" w:type="dxa"/>
            <w:tcBorders>
              <w:bottom w:val="single" w:sz="4" w:space="0" w:color="auto"/>
            </w:tcBorders>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TID</w:t>
            </w:r>
          </w:p>
        </w:tc>
        <w:tc>
          <w:tcPr>
            <w:tcW w:w="2160" w:type="dxa"/>
            <w:tcBorders>
              <w:bottom w:val="single" w:sz="4" w:space="0" w:color="auto"/>
            </w:tcBorders>
            <w:shd w:val="clear" w:color="auto" w:fill="auto"/>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Three times per day</w:t>
            </w:r>
          </w:p>
        </w:tc>
      </w:tr>
      <w:tr w:rsidR="00A870C1" w:rsidRPr="00EB728A" w:rsidTr="005F5BBD">
        <w:tc>
          <w:tcPr>
            <w:tcW w:w="3528" w:type="dxa"/>
            <w:gridSpan w:val="2"/>
            <w:shd w:val="clear" w:color="auto" w:fill="FFFF00"/>
            <w:vAlign w:val="center"/>
          </w:tcPr>
          <w:p w:rsidR="00A870C1" w:rsidRPr="00EB728A" w:rsidRDefault="00A870C1" w:rsidP="00A870C1">
            <w:pPr>
              <w:jc w:val="center"/>
              <w:rPr>
                <w:rFonts w:ascii="Times New Roman" w:eastAsia="Times New Roman" w:hAnsi="Times New Roman" w:cs="Times New Roman"/>
                <w:b/>
                <w:bCs/>
                <w:color w:val="000000"/>
                <w:sz w:val="12"/>
                <w:szCs w:val="12"/>
              </w:rPr>
            </w:pPr>
          </w:p>
          <w:p w:rsidR="00A870C1" w:rsidRPr="00EB728A" w:rsidRDefault="00A870C1" w:rsidP="00A870C1">
            <w:pPr>
              <w:jc w:val="center"/>
              <w:rPr>
                <w:rFonts w:ascii="Times New Roman" w:eastAsia="Times New Roman" w:hAnsi="Times New Roman" w:cs="Times New Roman"/>
                <w:color w:val="000000"/>
                <w:sz w:val="12"/>
                <w:szCs w:val="12"/>
              </w:rPr>
            </w:pPr>
            <w:r w:rsidRPr="00EB728A">
              <w:rPr>
                <w:rFonts w:ascii="Times New Roman" w:eastAsia="Times New Roman" w:hAnsi="Times New Roman" w:cs="Times New Roman"/>
                <w:b/>
                <w:bCs/>
                <w:color w:val="000000"/>
                <w:sz w:val="12"/>
                <w:szCs w:val="12"/>
              </w:rPr>
              <w:t>Abbreviations of Medications</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5-ALA</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5-aminolaevulinic acid</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LB</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lbendazol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LL</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llopurinol</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MI</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minosidine - (paromomycin)</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MB</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mphotericin B</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ZI</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Azithromycin</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BER</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Berelin</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LO</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lotrimazol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O2</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O2 laser</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RY</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ryotherapy</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DAP </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Dapso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EC</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Electro-cauterization</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FLU</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Fluconazol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Garlic</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Garlic</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GM-CSF</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Granulocyte-colony stimulating factor </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Honey</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Honey</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HRB </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Herbal extract</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FN-γ</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nterferon gamma</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LAMB</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L Amphotericin B</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LMA</w:t>
            </w:r>
          </w:p>
        </w:tc>
        <w:tc>
          <w:tcPr>
            <w:tcW w:w="2160" w:type="dxa"/>
            <w:shd w:val="clear" w:color="auto" w:fill="auto"/>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IL Meglumine antimoniate </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LSSG</w:t>
            </w:r>
          </w:p>
        </w:tc>
        <w:tc>
          <w:tcPr>
            <w:tcW w:w="2160" w:type="dxa"/>
            <w:shd w:val="clear" w:color="auto" w:fill="auto"/>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L Sodium Stibogluconat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MQ</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miquimod</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TR</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traconazol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VM</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Ivermectin</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KET</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Ketoconazol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MA </w:t>
            </w:r>
          </w:p>
        </w:tc>
        <w:tc>
          <w:tcPr>
            <w:tcW w:w="2160" w:type="dxa"/>
            <w:shd w:val="clear" w:color="auto" w:fill="auto"/>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Meglumine antimoniate </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EF</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efloqui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C</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conazol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L</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ltefosi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WT</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oist wound treatment</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NS</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Sodium Chloride/Normal Sali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sz w:val="12"/>
                <w:szCs w:val="12"/>
              </w:rPr>
            </w:pPr>
            <w:r w:rsidRPr="00EB728A">
              <w:rPr>
                <w:rFonts w:ascii="Times New Roman" w:eastAsia="Times New Roman" w:hAnsi="Times New Roman" w:cs="Times New Roman"/>
                <w:sz w:val="12"/>
                <w:szCs w:val="12"/>
              </w:rPr>
              <w:t>NaNO2</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sz w:val="12"/>
                <w:szCs w:val="12"/>
              </w:rPr>
            </w:pPr>
            <w:r w:rsidRPr="00EB728A">
              <w:rPr>
                <w:rFonts w:ascii="Times New Roman" w:eastAsia="Times New Roman" w:hAnsi="Times New Roman" w:cs="Times New Roman"/>
                <w:sz w:val="12"/>
                <w:szCs w:val="12"/>
              </w:rPr>
              <w:t>Sodium Nitrit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NO</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Nitric oxid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DT</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hotodynamic therapy</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EN</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entamidi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RA</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raziquantel</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RB</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robenecid</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RM</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aromomycin (aminosidi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TX</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entoxifylli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RFT </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Radiofrequency thermotherapy</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RIF</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Rifampin</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SAV</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Savlan</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SSG</w:t>
            </w:r>
          </w:p>
        </w:tc>
        <w:tc>
          <w:tcPr>
            <w:tcW w:w="2160" w:type="dxa"/>
            <w:shd w:val="clear" w:color="auto" w:fill="auto"/>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Sodium Stibogluconat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TCA</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Trichloroacetic acid</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Vaccine</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Vaccine</w:t>
            </w:r>
          </w:p>
        </w:tc>
      </w:tr>
      <w:tr w:rsidR="00A870C1" w:rsidRPr="00EB728A" w:rsidTr="005F5BBD">
        <w:trPr>
          <w:trHeight w:val="144"/>
        </w:trPr>
        <w:tc>
          <w:tcPr>
            <w:tcW w:w="1368"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Yarrow</w:t>
            </w:r>
          </w:p>
        </w:tc>
        <w:tc>
          <w:tcPr>
            <w:tcW w:w="2160" w:type="dxa"/>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Yarrow (Achilles millefolium)</w:t>
            </w:r>
          </w:p>
        </w:tc>
      </w:tr>
      <w:tr w:rsidR="00A870C1" w:rsidRPr="00EB728A" w:rsidTr="005F5BBD">
        <w:trPr>
          <w:trHeight w:val="144"/>
        </w:trPr>
        <w:tc>
          <w:tcPr>
            <w:tcW w:w="1368" w:type="dxa"/>
            <w:tcBorders>
              <w:bottom w:val="single" w:sz="4" w:space="0" w:color="auto"/>
            </w:tcBorders>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ZnSO4</w:t>
            </w:r>
          </w:p>
        </w:tc>
        <w:tc>
          <w:tcPr>
            <w:tcW w:w="2160" w:type="dxa"/>
            <w:tcBorders>
              <w:bottom w:val="single" w:sz="4" w:space="0" w:color="auto"/>
            </w:tcBorders>
            <w:shd w:val="clear" w:color="auto" w:fill="auto"/>
            <w:noWrap/>
            <w:hideMark/>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Zinc sulfate</w:t>
            </w:r>
          </w:p>
        </w:tc>
      </w:tr>
      <w:tr w:rsidR="00A870C1" w:rsidRPr="00EB728A" w:rsidTr="005F5BBD">
        <w:trPr>
          <w:trHeight w:val="144"/>
        </w:trPr>
        <w:tc>
          <w:tcPr>
            <w:tcW w:w="3528" w:type="dxa"/>
            <w:gridSpan w:val="2"/>
            <w:shd w:val="clear" w:color="auto" w:fill="FFFF00"/>
            <w:noWrap/>
          </w:tcPr>
          <w:p w:rsidR="00A870C1" w:rsidRPr="00EB728A" w:rsidRDefault="00A870C1" w:rsidP="00A870C1">
            <w:pPr>
              <w:jc w:val="center"/>
              <w:rPr>
                <w:rFonts w:ascii="Times New Roman" w:eastAsia="Times New Roman" w:hAnsi="Times New Roman" w:cs="Times New Roman"/>
                <w:b/>
                <w:color w:val="000000"/>
                <w:sz w:val="12"/>
                <w:szCs w:val="12"/>
              </w:rPr>
            </w:pPr>
            <w:r w:rsidRPr="00EB728A">
              <w:rPr>
                <w:rFonts w:ascii="Times New Roman" w:eastAsia="Times New Roman" w:hAnsi="Times New Roman" w:cs="Times New Roman"/>
                <w:b/>
                <w:color w:val="000000"/>
                <w:sz w:val="12"/>
                <w:szCs w:val="12"/>
              </w:rPr>
              <w:t>Measurement</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d</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Day</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kg</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Kilograms</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cg/ml</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Microgram per mililiter </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g</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lligrams</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g/kg</w:t>
            </w:r>
          </w:p>
        </w:tc>
        <w:tc>
          <w:tcPr>
            <w:tcW w:w="2160" w:type="dxa"/>
            <w:shd w:val="clear" w:color="auto" w:fill="auto"/>
            <w:noWrap/>
            <w:vAlign w:val="center"/>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ligrams per kilogram</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g/kg/d</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ligram per kilogram per day</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n</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inutes</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os</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Months</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wks</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Week</w:t>
            </w:r>
          </w:p>
        </w:tc>
      </w:tr>
      <w:tr w:rsidR="00A870C1" w:rsidRPr="00EB728A" w:rsidTr="005F5BBD">
        <w:trPr>
          <w:trHeight w:val="144"/>
        </w:trPr>
        <w:tc>
          <w:tcPr>
            <w:tcW w:w="1368" w:type="dxa"/>
            <w:tcBorders>
              <w:bottom w:val="single" w:sz="4" w:space="0" w:color="auto"/>
            </w:tcBorders>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yrs</w:t>
            </w:r>
          </w:p>
        </w:tc>
        <w:tc>
          <w:tcPr>
            <w:tcW w:w="2160" w:type="dxa"/>
            <w:tcBorders>
              <w:bottom w:val="single" w:sz="4" w:space="0" w:color="auto"/>
            </w:tcBorders>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Years</w:t>
            </w:r>
          </w:p>
        </w:tc>
      </w:tr>
      <w:tr w:rsidR="00A870C1" w:rsidRPr="00EB728A" w:rsidTr="005F5BBD">
        <w:trPr>
          <w:trHeight w:val="144"/>
        </w:trPr>
        <w:tc>
          <w:tcPr>
            <w:tcW w:w="3528" w:type="dxa"/>
            <w:gridSpan w:val="2"/>
            <w:shd w:val="clear" w:color="auto" w:fill="FFFF00"/>
            <w:noWrap/>
            <w:vAlign w:val="bottom"/>
          </w:tcPr>
          <w:p w:rsidR="00A870C1" w:rsidRPr="00EB728A" w:rsidRDefault="00A870C1" w:rsidP="00A870C1">
            <w:pPr>
              <w:jc w:val="center"/>
              <w:rPr>
                <w:rFonts w:ascii="Times New Roman" w:eastAsia="Times New Roman" w:hAnsi="Times New Roman" w:cs="Times New Roman"/>
                <w:color w:val="000000"/>
                <w:sz w:val="12"/>
                <w:szCs w:val="12"/>
              </w:rPr>
            </w:pPr>
            <w:r w:rsidRPr="00EB728A">
              <w:rPr>
                <w:rFonts w:ascii="Times New Roman" w:eastAsia="Times New Roman" w:hAnsi="Times New Roman" w:cs="Times New Roman"/>
                <w:b/>
                <w:bCs/>
                <w:color w:val="000000"/>
                <w:sz w:val="12"/>
                <w:szCs w:val="12"/>
              </w:rPr>
              <w:t>Laboratory measures</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BC</w:t>
            </w:r>
          </w:p>
        </w:tc>
        <w:tc>
          <w:tcPr>
            <w:tcW w:w="2160" w:type="dxa"/>
            <w:shd w:val="clear" w:color="auto" w:fill="auto"/>
            <w:noWrap/>
            <w:vAlign w:val="center"/>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omplete blood count</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Creat</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Creatinine </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ECG</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Electrocardiogram</w:t>
            </w:r>
          </w:p>
        </w:tc>
      </w:tr>
      <w:tr w:rsidR="00A870C1" w:rsidRPr="00EB728A" w:rsidTr="005F5BBD">
        <w:trPr>
          <w:trHeight w:val="144"/>
        </w:trPr>
        <w:tc>
          <w:tcPr>
            <w:tcW w:w="1368" w:type="dxa"/>
            <w:shd w:val="clear" w:color="auto" w:fill="auto"/>
            <w:noWrap/>
            <w:vAlign w:val="center"/>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LFTs </w:t>
            </w:r>
          </w:p>
        </w:tc>
        <w:tc>
          <w:tcPr>
            <w:tcW w:w="2160" w:type="dxa"/>
            <w:shd w:val="clear" w:color="auto" w:fill="auto"/>
            <w:noWrap/>
            <w:vAlign w:val="center"/>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Liver function tests</w:t>
            </w:r>
          </w:p>
        </w:tc>
      </w:tr>
      <w:tr w:rsidR="00A870C1" w:rsidRPr="00EB728A" w:rsidTr="005F5BBD">
        <w:trPr>
          <w:trHeight w:val="144"/>
        </w:trPr>
        <w:tc>
          <w:tcPr>
            <w:tcW w:w="1368"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lts</w:t>
            </w:r>
          </w:p>
        </w:tc>
        <w:tc>
          <w:tcPr>
            <w:tcW w:w="2160" w:type="dxa"/>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Platelets</w:t>
            </w:r>
          </w:p>
        </w:tc>
      </w:tr>
      <w:tr w:rsidR="00A870C1" w:rsidRPr="00EB728A" w:rsidTr="005F5BBD">
        <w:trPr>
          <w:trHeight w:val="144"/>
        </w:trPr>
        <w:tc>
          <w:tcPr>
            <w:tcW w:w="1368" w:type="dxa"/>
            <w:tcBorders>
              <w:bottom w:val="single" w:sz="4" w:space="0" w:color="auto"/>
            </w:tcBorders>
            <w:shd w:val="clear" w:color="auto" w:fill="auto"/>
            <w:noWrap/>
            <w:vAlign w:val="bottom"/>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WBC</w:t>
            </w:r>
          </w:p>
        </w:tc>
        <w:tc>
          <w:tcPr>
            <w:tcW w:w="2160" w:type="dxa"/>
            <w:tcBorders>
              <w:bottom w:val="single" w:sz="4" w:space="0" w:color="auto"/>
            </w:tcBorders>
            <w:shd w:val="clear" w:color="auto" w:fill="auto"/>
            <w:noWrap/>
            <w:vAlign w:val="center"/>
          </w:tcPr>
          <w:p w:rsidR="00A870C1" w:rsidRPr="00EB728A" w:rsidRDefault="00A870C1" w:rsidP="005F5BBD">
            <w:pPr>
              <w:rPr>
                <w:rFonts w:ascii="Times New Roman" w:eastAsia="Times New Roman" w:hAnsi="Times New Roman" w:cs="Times New Roman"/>
                <w:color w:val="000000"/>
                <w:sz w:val="12"/>
                <w:szCs w:val="12"/>
              </w:rPr>
            </w:pPr>
            <w:r w:rsidRPr="00EB728A">
              <w:rPr>
                <w:rFonts w:ascii="Times New Roman" w:eastAsia="Times New Roman" w:hAnsi="Times New Roman" w:cs="Times New Roman"/>
                <w:color w:val="000000"/>
                <w:sz w:val="12"/>
                <w:szCs w:val="12"/>
              </w:rPr>
              <w:t xml:space="preserve">White blood cells </w:t>
            </w:r>
          </w:p>
        </w:tc>
      </w:tr>
      <w:tr w:rsidR="00B84366" w:rsidRPr="00EB728A" w:rsidTr="005F5BBD">
        <w:trPr>
          <w:trHeight w:val="144"/>
        </w:trPr>
        <w:tc>
          <w:tcPr>
            <w:tcW w:w="3528" w:type="dxa"/>
            <w:gridSpan w:val="2"/>
            <w:shd w:val="clear" w:color="auto" w:fill="FFFF00"/>
            <w:noWrap/>
            <w:vAlign w:val="bottom"/>
          </w:tcPr>
          <w:p w:rsidR="00B84366" w:rsidRPr="00EB728A" w:rsidRDefault="00B84366" w:rsidP="00B84366">
            <w:pPr>
              <w:jc w:val="center"/>
              <w:rPr>
                <w:rFonts w:ascii="Times New Roman" w:eastAsia="Times New Roman" w:hAnsi="Times New Roman" w:cs="Times New Roman"/>
                <w:color w:val="000000"/>
                <w:sz w:val="12"/>
                <w:szCs w:val="12"/>
              </w:rPr>
            </w:pPr>
            <w:r w:rsidRPr="00EB728A">
              <w:rPr>
                <w:rFonts w:ascii="Times New Roman" w:hAnsi="Times New Roman" w:cs="Times New Roman"/>
                <w:b/>
                <w:bCs/>
                <w:color w:val="000000"/>
                <w:sz w:val="12"/>
                <w:szCs w:val="12"/>
              </w:rPr>
              <w:t>Variou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bn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bnormal</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C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merican cutaneous leishmaniasi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D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denolymphangiti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E</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dverse event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AT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American tegumentary leishmaniasis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BFing</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Breastfeeding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btw</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Between</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b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Biopsy</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CCR</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Complete clinical response</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CL </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Cutaneous leishmaniasis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CN8</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Cranial nerve 8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decr</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Decreased</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div</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Divided</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D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Diagnosi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Exc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Excluded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GI</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Gastro-intestinal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Grp</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Group</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H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History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inc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Included</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inf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Infection</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ITT</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Intention to treat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lact</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Lactatating</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Lb</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L. braziliensis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leish</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Leishmania</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ma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Maximum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MC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Mucocutaneous leishmaniasi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N</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Number of participants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N/A </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Not applicable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os</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ositive</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P</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er-protocol</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rg</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regnant</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Patients/Participant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RCT </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Randomized clinical trial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re-ep</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Re-epithelialization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RR</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Relative risk</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SE</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Side effect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Sig </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Significant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signif</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Significant</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s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Symptom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T</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Treatment arm</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tx</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Treatment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UK</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United Kingdom</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vs</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versus</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WHO</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World Health Organization</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w/in</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Within</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w/o</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Without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WRAMC</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Walter Reed Army Medical Center </w:t>
            </w:r>
          </w:p>
        </w:tc>
      </w:tr>
      <w:tr w:rsidR="00B84366" w:rsidRPr="00EB728A" w:rsidTr="005F5BBD">
        <w:trPr>
          <w:trHeight w:val="144"/>
        </w:trPr>
        <w:tc>
          <w:tcPr>
            <w:tcW w:w="1368"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ZCL</w:t>
            </w:r>
          </w:p>
        </w:tc>
        <w:tc>
          <w:tcPr>
            <w:tcW w:w="2160" w:type="dxa"/>
            <w:shd w:val="clear" w:color="auto" w:fill="auto"/>
            <w:noWrap/>
            <w:vAlign w:val="bottom"/>
          </w:tcPr>
          <w:p w:rsidR="00B84366" w:rsidRPr="00EB728A" w:rsidRDefault="00B84366" w:rsidP="005F5BBD">
            <w:pPr>
              <w:rPr>
                <w:rFonts w:ascii="Times New Roman" w:hAnsi="Times New Roman" w:cs="Times New Roman"/>
                <w:color w:val="000000"/>
                <w:sz w:val="12"/>
                <w:szCs w:val="12"/>
              </w:rPr>
            </w:pPr>
            <w:r w:rsidRPr="00EB728A">
              <w:rPr>
                <w:rFonts w:ascii="Times New Roman" w:hAnsi="Times New Roman" w:cs="Times New Roman"/>
                <w:color w:val="000000"/>
                <w:sz w:val="12"/>
                <w:szCs w:val="12"/>
              </w:rPr>
              <w:t xml:space="preserve">Zoonotic cutaneous leishmaniasis </w:t>
            </w:r>
          </w:p>
        </w:tc>
      </w:tr>
    </w:tbl>
    <w:p w:rsidR="008F4B81" w:rsidRPr="00EB728A" w:rsidRDefault="008F4B81">
      <w:pPr>
        <w:rPr>
          <w:rFonts w:ascii="Times New Roman" w:hAnsi="Times New Roman" w:cs="Times New Roman"/>
          <w:sz w:val="16"/>
          <w:szCs w:val="16"/>
        </w:rPr>
      </w:pPr>
    </w:p>
    <w:p w:rsidR="000A3277" w:rsidRPr="00EB728A" w:rsidRDefault="000A3277">
      <w:pPr>
        <w:rPr>
          <w:rFonts w:ascii="Times New Roman" w:hAnsi="Times New Roman" w:cs="Times New Roman"/>
          <w:sz w:val="16"/>
          <w:szCs w:val="16"/>
        </w:rPr>
      </w:pPr>
    </w:p>
    <w:tbl>
      <w:tblPr>
        <w:tblStyle w:val="TableGrid"/>
        <w:tblW w:w="0" w:type="auto"/>
        <w:tblLook w:val="04A0" w:firstRow="1" w:lastRow="0" w:firstColumn="1" w:lastColumn="0" w:noHBand="0" w:noVBand="1"/>
      </w:tblPr>
      <w:tblGrid>
        <w:gridCol w:w="2160"/>
      </w:tblGrid>
      <w:tr w:rsidR="000A3277" w:rsidRPr="00EB728A" w:rsidTr="00EB728A">
        <w:trPr>
          <w:trHeight w:val="144"/>
        </w:trPr>
        <w:tc>
          <w:tcPr>
            <w:tcW w:w="2160" w:type="dxa"/>
            <w:tcBorders>
              <w:bottom w:val="single" w:sz="4" w:space="0" w:color="auto"/>
            </w:tcBorders>
          </w:tcPr>
          <w:p w:rsidR="000A3277" w:rsidRPr="00EB728A" w:rsidRDefault="000A3277" w:rsidP="000A3277">
            <w:pPr>
              <w:rPr>
                <w:rFonts w:ascii="Times New Roman" w:hAnsi="Times New Roman" w:cs="Times New Roman"/>
                <w:b/>
                <w:sz w:val="16"/>
                <w:szCs w:val="16"/>
              </w:rPr>
            </w:pPr>
            <w:r w:rsidRPr="00EB728A">
              <w:rPr>
                <w:rFonts w:ascii="Times New Roman" w:hAnsi="Times New Roman" w:cs="Times New Roman"/>
                <w:b/>
                <w:sz w:val="16"/>
                <w:szCs w:val="16"/>
              </w:rPr>
              <w:t>List of Treatment</w:t>
            </w:r>
          </w:p>
        </w:tc>
      </w:tr>
      <w:tr w:rsidR="000A3277" w:rsidRPr="000A3277" w:rsidTr="00EB728A">
        <w:trPr>
          <w:trHeight w:val="144"/>
        </w:trPr>
        <w:tc>
          <w:tcPr>
            <w:tcW w:w="2160" w:type="dxa"/>
            <w:shd w:val="clear" w:color="auto" w:fill="FFFF00"/>
            <w:noWrap/>
            <w:hideMark/>
          </w:tcPr>
          <w:p w:rsidR="000A3277" w:rsidRPr="000A3277" w:rsidRDefault="000A3277" w:rsidP="000A3277">
            <w:pPr>
              <w:rPr>
                <w:rFonts w:ascii="Times New Roman" w:eastAsia="Times New Roman" w:hAnsi="Times New Roman" w:cs="Times New Roman"/>
                <w:b/>
                <w:bCs/>
                <w:color w:val="000000"/>
                <w:sz w:val="12"/>
                <w:szCs w:val="12"/>
              </w:rPr>
            </w:pPr>
            <w:r w:rsidRPr="000A3277">
              <w:rPr>
                <w:rFonts w:ascii="Times New Roman" w:eastAsia="Times New Roman" w:hAnsi="Times New Roman" w:cs="Times New Roman"/>
                <w:b/>
                <w:bCs/>
                <w:color w:val="000000"/>
                <w:sz w:val="12"/>
                <w:szCs w:val="12"/>
              </w:rPr>
              <w:t>Oral treatments</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Allopurinol</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Allopurinol ribonucleosid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Azithromycin</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Dapson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Ketoconazol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Itraconazol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Mefloquin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Miltefosin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Probenecid</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Rifampin</w:t>
            </w:r>
          </w:p>
        </w:tc>
      </w:tr>
      <w:tr w:rsidR="000A3277" w:rsidRPr="000A3277" w:rsidTr="00EB728A">
        <w:trPr>
          <w:trHeight w:val="144"/>
        </w:trPr>
        <w:tc>
          <w:tcPr>
            <w:tcW w:w="2160" w:type="dxa"/>
            <w:tcBorders>
              <w:bottom w:val="single" w:sz="4" w:space="0" w:color="auto"/>
            </w:tcBorders>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ZnSO4</w:t>
            </w:r>
          </w:p>
        </w:tc>
      </w:tr>
      <w:tr w:rsidR="000A3277" w:rsidRPr="000A3277" w:rsidTr="00EB728A">
        <w:trPr>
          <w:trHeight w:val="144"/>
        </w:trPr>
        <w:tc>
          <w:tcPr>
            <w:tcW w:w="2160" w:type="dxa"/>
            <w:shd w:val="clear" w:color="auto" w:fill="FFFF00"/>
            <w:noWrap/>
            <w:hideMark/>
          </w:tcPr>
          <w:p w:rsidR="000A3277" w:rsidRPr="000A3277" w:rsidRDefault="000A3277" w:rsidP="000A3277">
            <w:pPr>
              <w:jc w:val="center"/>
              <w:rPr>
                <w:rFonts w:ascii="Times New Roman" w:eastAsia="Times New Roman" w:hAnsi="Times New Roman" w:cs="Times New Roman"/>
                <w:b/>
                <w:bCs/>
                <w:color w:val="000000"/>
                <w:sz w:val="12"/>
                <w:szCs w:val="12"/>
              </w:rPr>
            </w:pPr>
            <w:r w:rsidRPr="000A3277">
              <w:rPr>
                <w:rFonts w:ascii="Times New Roman" w:eastAsia="Times New Roman" w:hAnsi="Times New Roman" w:cs="Times New Roman"/>
                <w:b/>
                <w:bCs/>
                <w:color w:val="000000"/>
                <w:sz w:val="12"/>
                <w:szCs w:val="12"/>
              </w:rPr>
              <w:t>Topical treatments</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0.045% DAC N-055</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Berelin</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Clotrimazole cream</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CO2 laser</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Garlic</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Herbal extract</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high frequency electrocauterization</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Imiquimod</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lyophilized rIFNγ</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Ketoconazol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Meglumine antimoniat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Miconazole cream</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Sodium Chloride 5% solution</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Sodium Chloride 7% solution</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Sodium nitrite cream</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Nitric oxid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Paromomycin</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Savlan</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Silver dressings</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Sodium stibogluconat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Thermotherapy</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Topical honey</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Trichloroacetic acid</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Yarrow (Achilles millefolium)</w:t>
            </w:r>
          </w:p>
        </w:tc>
      </w:tr>
      <w:tr w:rsidR="000A3277" w:rsidRPr="000A3277" w:rsidTr="00EB728A">
        <w:trPr>
          <w:trHeight w:val="144"/>
        </w:trPr>
        <w:tc>
          <w:tcPr>
            <w:tcW w:w="2160" w:type="dxa"/>
            <w:tcBorders>
              <w:bottom w:val="single" w:sz="4" w:space="0" w:color="auto"/>
            </w:tcBorders>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Zinc sulfate (ZnSO4)</w:t>
            </w:r>
          </w:p>
        </w:tc>
      </w:tr>
      <w:tr w:rsidR="000A3277" w:rsidRPr="000A3277" w:rsidTr="00EB728A">
        <w:trPr>
          <w:trHeight w:val="144"/>
        </w:trPr>
        <w:tc>
          <w:tcPr>
            <w:tcW w:w="2160" w:type="dxa"/>
            <w:shd w:val="clear" w:color="auto" w:fill="FFFF00"/>
            <w:noWrap/>
            <w:hideMark/>
          </w:tcPr>
          <w:p w:rsidR="000A3277" w:rsidRPr="000A3277" w:rsidRDefault="000A3277" w:rsidP="000A3277">
            <w:pPr>
              <w:rPr>
                <w:rFonts w:ascii="Times New Roman" w:eastAsia="Times New Roman" w:hAnsi="Times New Roman" w:cs="Times New Roman"/>
                <w:b/>
                <w:bCs/>
                <w:color w:val="000000"/>
                <w:sz w:val="12"/>
                <w:szCs w:val="12"/>
              </w:rPr>
            </w:pPr>
            <w:r w:rsidRPr="000A3277">
              <w:rPr>
                <w:rFonts w:ascii="Times New Roman" w:eastAsia="Times New Roman" w:hAnsi="Times New Roman" w:cs="Times New Roman"/>
                <w:b/>
                <w:bCs/>
                <w:color w:val="000000"/>
                <w:sz w:val="12"/>
                <w:szCs w:val="12"/>
              </w:rPr>
              <w:t>Parenteral treatments</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Aminosidin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 xml:space="preserve">Aminosidine sulphate </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Amphotericin B</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GM-CSF</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 xml:space="preserve"> IFN- γ</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Meglumine antimoniat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Sodium stibogluconat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Pentamidine</w:t>
            </w:r>
          </w:p>
        </w:tc>
      </w:tr>
      <w:tr w:rsidR="000A3277" w:rsidRPr="000A3277" w:rsidTr="00EB728A">
        <w:trPr>
          <w:trHeight w:val="144"/>
        </w:trPr>
        <w:tc>
          <w:tcPr>
            <w:tcW w:w="2160" w:type="dxa"/>
            <w:noWrap/>
            <w:hideMark/>
          </w:tcPr>
          <w:p w:rsidR="000A3277" w:rsidRPr="000A3277" w:rsidRDefault="000A3277" w:rsidP="000A3277">
            <w:pPr>
              <w:rPr>
                <w:rFonts w:ascii="Times New Roman" w:eastAsia="Times New Roman" w:hAnsi="Times New Roman" w:cs="Times New Roman"/>
                <w:color w:val="000000"/>
                <w:sz w:val="12"/>
                <w:szCs w:val="12"/>
              </w:rPr>
            </w:pPr>
            <w:r w:rsidRPr="000A3277">
              <w:rPr>
                <w:rFonts w:ascii="Times New Roman" w:eastAsia="Times New Roman" w:hAnsi="Times New Roman" w:cs="Times New Roman"/>
                <w:color w:val="000000"/>
                <w:sz w:val="12"/>
                <w:szCs w:val="12"/>
              </w:rPr>
              <w:t>Vaccine</w:t>
            </w:r>
          </w:p>
        </w:tc>
      </w:tr>
    </w:tbl>
    <w:p w:rsidR="008F4B81" w:rsidRDefault="008F4B81"/>
    <w:p w:rsidR="00CF57E4" w:rsidRDefault="00CF57E4"/>
    <w:p w:rsidR="005B4AE8" w:rsidRDefault="005B4AE8"/>
    <w:p w:rsidR="00325003" w:rsidRDefault="005B4AE8">
      <w:r>
        <w:t>References</w:t>
      </w:r>
    </w:p>
    <w:p w:rsidR="00325003" w:rsidRDefault="00325003"/>
    <w:p w:rsidR="00B64882" w:rsidRPr="00B64882" w:rsidRDefault="00325003" w:rsidP="00B64882">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B64882" w:rsidRPr="00B64882">
        <w:rPr>
          <w:rFonts w:ascii="Calibri" w:hAnsi="Calibri"/>
          <w:noProof/>
        </w:rPr>
        <w:t>1.</w:t>
      </w:r>
      <w:r w:rsidR="00B64882" w:rsidRPr="00B64882">
        <w:rPr>
          <w:rFonts w:ascii="Calibri" w:hAnsi="Calibri"/>
          <w:noProof/>
        </w:rPr>
        <w:tab/>
        <w:t xml:space="preserve">Hepburn NC, Tidman MJ, Hunter JA. Aminosidine (paromomycin) versus sodium stibogluconate for the treatment of American cutaneous leishmaniasis. Transactions of the Royal Society of Tropical Medicine and Hygiene </w:t>
      </w:r>
      <w:r w:rsidR="00B64882" w:rsidRPr="00B64882">
        <w:rPr>
          <w:rFonts w:ascii="Calibri" w:hAnsi="Calibri"/>
          <w:b/>
          <w:noProof/>
        </w:rPr>
        <w:t>1994</w:t>
      </w:r>
      <w:r w:rsidR="00B64882" w:rsidRPr="00B64882">
        <w:rPr>
          <w:rFonts w:ascii="Calibri" w:hAnsi="Calibri"/>
          <w:noProof/>
        </w:rPr>
        <w:t>; 88(6): 700-3.</w:t>
      </w:r>
      <w:bookmarkEnd w:id="1"/>
    </w:p>
    <w:p w:rsidR="00B64882" w:rsidRPr="00B64882" w:rsidRDefault="00B64882" w:rsidP="00B64882">
      <w:pPr>
        <w:spacing w:after="0" w:line="240" w:lineRule="auto"/>
        <w:ind w:left="720" w:hanging="720"/>
        <w:rPr>
          <w:rFonts w:ascii="Calibri" w:hAnsi="Calibri"/>
          <w:noProof/>
        </w:rPr>
      </w:pPr>
      <w:bookmarkStart w:id="2" w:name="_ENREF_2"/>
      <w:r w:rsidRPr="00B64882">
        <w:rPr>
          <w:rFonts w:ascii="Calibri" w:hAnsi="Calibri"/>
          <w:noProof/>
        </w:rPr>
        <w:t>2.</w:t>
      </w:r>
      <w:r w:rsidRPr="00B64882">
        <w:rPr>
          <w:rFonts w:ascii="Calibri" w:hAnsi="Calibri"/>
          <w:noProof/>
        </w:rPr>
        <w:tab/>
        <w:t xml:space="preserve">Oster CN, Chulay JD, Hendricks LD, et al. American cutaneous leishmaniasis: a comparison of three sodium stibogluconate treatment schedules. Am J Trop Med Hyg </w:t>
      </w:r>
      <w:r w:rsidRPr="00B64882">
        <w:rPr>
          <w:rFonts w:ascii="Calibri" w:hAnsi="Calibri"/>
          <w:b/>
          <w:noProof/>
        </w:rPr>
        <w:t>1985</w:t>
      </w:r>
      <w:r w:rsidRPr="00B64882">
        <w:rPr>
          <w:rFonts w:ascii="Calibri" w:hAnsi="Calibri"/>
          <w:noProof/>
        </w:rPr>
        <w:t>; 34(5): 856-60.</w:t>
      </w:r>
      <w:bookmarkEnd w:id="2"/>
    </w:p>
    <w:p w:rsidR="00B64882" w:rsidRPr="00B64882" w:rsidRDefault="00B64882" w:rsidP="00B64882">
      <w:pPr>
        <w:spacing w:after="0" w:line="240" w:lineRule="auto"/>
        <w:ind w:left="720" w:hanging="720"/>
        <w:rPr>
          <w:rFonts w:ascii="Calibri" w:hAnsi="Calibri"/>
          <w:noProof/>
        </w:rPr>
      </w:pPr>
      <w:bookmarkStart w:id="3" w:name="_ENREF_3"/>
      <w:r w:rsidRPr="00B64882">
        <w:rPr>
          <w:rFonts w:ascii="Calibri" w:hAnsi="Calibri"/>
          <w:noProof/>
        </w:rPr>
        <w:t>3.</w:t>
      </w:r>
      <w:r w:rsidRPr="00B64882">
        <w:rPr>
          <w:rFonts w:ascii="Calibri" w:hAnsi="Calibri"/>
          <w:noProof/>
        </w:rPr>
        <w:tab/>
        <w:t xml:space="preserve">Correia D, Macedo VO, Carvalho EM, et al. [Comparative study of meglumine antimoniate, pentamidine isethionate and aminosidine sulfate in the treatment of primary skin lesions caused by Leishmania (Viannia) braziliensis]. Revista da Sociedade Brasileira de Medicina Tropical </w:t>
      </w:r>
      <w:r w:rsidRPr="00B64882">
        <w:rPr>
          <w:rFonts w:ascii="Calibri" w:hAnsi="Calibri"/>
          <w:b/>
          <w:noProof/>
        </w:rPr>
        <w:t>1996</w:t>
      </w:r>
      <w:r w:rsidRPr="00B64882">
        <w:rPr>
          <w:rFonts w:ascii="Calibri" w:hAnsi="Calibri"/>
          <w:noProof/>
        </w:rPr>
        <w:t>; 29(5): 447-53.</w:t>
      </w:r>
      <w:bookmarkEnd w:id="3"/>
    </w:p>
    <w:p w:rsidR="00B64882" w:rsidRPr="00B64882" w:rsidRDefault="00B64882" w:rsidP="00B64882">
      <w:pPr>
        <w:spacing w:after="0" w:line="240" w:lineRule="auto"/>
        <w:ind w:left="720" w:hanging="720"/>
        <w:rPr>
          <w:rFonts w:ascii="Calibri" w:hAnsi="Calibri"/>
          <w:noProof/>
        </w:rPr>
      </w:pPr>
      <w:bookmarkStart w:id="4" w:name="_ENREF_4"/>
      <w:r w:rsidRPr="00B64882">
        <w:rPr>
          <w:rFonts w:ascii="Calibri" w:hAnsi="Calibri"/>
          <w:noProof/>
        </w:rPr>
        <w:t>4.</w:t>
      </w:r>
      <w:r w:rsidRPr="00B64882">
        <w:rPr>
          <w:rFonts w:ascii="Calibri" w:hAnsi="Calibri"/>
          <w:noProof/>
        </w:rPr>
        <w:tab/>
        <w:t xml:space="preserve">Oliveira-Neto MP, Schubach A, Mattos M, da Costa SC, Pirmez C. Intralesional therapy of American cutaneous leishmaniasis with pentavalent antimony in Rio de Janeiro, Brazil--an area of Leishmania (V.) braziliensis transmission. International journal of dermatology </w:t>
      </w:r>
      <w:r w:rsidRPr="00B64882">
        <w:rPr>
          <w:rFonts w:ascii="Calibri" w:hAnsi="Calibri"/>
          <w:b/>
          <w:noProof/>
        </w:rPr>
        <w:t>1997</w:t>
      </w:r>
      <w:r w:rsidRPr="00B64882">
        <w:rPr>
          <w:rFonts w:ascii="Calibri" w:hAnsi="Calibri"/>
          <w:noProof/>
        </w:rPr>
        <w:t>; 36(6): 463-8.</w:t>
      </w:r>
      <w:bookmarkEnd w:id="4"/>
    </w:p>
    <w:p w:rsidR="00B64882" w:rsidRPr="00B64882" w:rsidRDefault="00B64882" w:rsidP="00B64882">
      <w:pPr>
        <w:spacing w:after="0" w:line="240" w:lineRule="auto"/>
        <w:ind w:left="720" w:hanging="720"/>
        <w:rPr>
          <w:rFonts w:ascii="Calibri" w:hAnsi="Calibri"/>
          <w:noProof/>
        </w:rPr>
      </w:pPr>
      <w:bookmarkStart w:id="5" w:name="_ENREF_5"/>
      <w:r w:rsidRPr="00B64882">
        <w:rPr>
          <w:rFonts w:ascii="Calibri" w:hAnsi="Calibri"/>
          <w:noProof/>
        </w:rPr>
        <w:t>5.</w:t>
      </w:r>
      <w:r w:rsidRPr="00B64882">
        <w:rPr>
          <w:rFonts w:ascii="Calibri" w:hAnsi="Calibri"/>
          <w:noProof/>
        </w:rPr>
        <w:tab/>
        <w:t xml:space="preserve">Almeida R, D'Oliveira A, Jr., Machado P, et al. Randomized, double-blind study of stibogluconate plus human granulocyte macrophage colony-stimulating factor versus stibogluconate alone in the treatment of cutaneous Leishmaniasis. The Journal of infectious diseases </w:t>
      </w:r>
      <w:r w:rsidRPr="00B64882">
        <w:rPr>
          <w:rFonts w:ascii="Calibri" w:hAnsi="Calibri"/>
          <w:b/>
          <w:noProof/>
        </w:rPr>
        <w:t>1999</w:t>
      </w:r>
      <w:r w:rsidRPr="00B64882">
        <w:rPr>
          <w:rFonts w:ascii="Calibri" w:hAnsi="Calibri"/>
          <w:noProof/>
        </w:rPr>
        <w:t>; 180(5): 1735-7.</w:t>
      </w:r>
      <w:bookmarkEnd w:id="5"/>
    </w:p>
    <w:p w:rsidR="00B64882" w:rsidRPr="00B64882" w:rsidRDefault="00B64882" w:rsidP="00B64882">
      <w:pPr>
        <w:spacing w:after="0" w:line="240" w:lineRule="auto"/>
        <w:ind w:left="720" w:hanging="720"/>
        <w:rPr>
          <w:rFonts w:ascii="Calibri" w:hAnsi="Calibri"/>
          <w:noProof/>
        </w:rPr>
      </w:pPr>
      <w:bookmarkStart w:id="6" w:name="_ENREF_6"/>
      <w:r w:rsidRPr="00B64882">
        <w:rPr>
          <w:rFonts w:ascii="Calibri" w:hAnsi="Calibri"/>
          <w:noProof/>
        </w:rPr>
        <w:t>6.</w:t>
      </w:r>
      <w:r w:rsidRPr="00B64882">
        <w:rPr>
          <w:rFonts w:ascii="Calibri" w:hAnsi="Calibri"/>
          <w:noProof/>
        </w:rPr>
        <w:tab/>
        <w:t xml:space="preserve">Machado-Pinto J, Pinto J, da Costa CA, et al. Immunochemotherapy for cutaneous leishmaniasis: a controlled trial using killed Leishmania (Leishmania) amazonensis vaccine plus antimonial. International journal of dermatology </w:t>
      </w:r>
      <w:r w:rsidRPr="00B64882">
        <w:rPr>
          <w:rFonts w:ascii="Calibri" w:hAnsi="Calibri"/>
          <w:b/>
          <w:noProof/>
        </w:rPr>
        <w:t>2002</w:t>
      </w:r>
      <w:r w:rsidRPr="00B64882">
        <w:rPr>
          <w:rFonts w:ascii="Calibri" w:hAnsi="Calibri"/>
          <w:noProof/>
        </w:rPr>
        <w:t>; 41(2): 73-8.</w:t>
      </w:r>
      <w:bookmarkEnd w:id="6"/>
    </w:p>
    <w:p w:rsidR="00B64882" w:rsidRPr="00B64882" w:rsidRDefault="00B64882" w:rsidP="00B64882">
      <w:pPr>
        <w:spacing w:after="0" w:line="240" w:lineRule="auto"/>
        <w:ind w:left="720" w:hanging="720"/>
        <w:rPr>
          <w:rFonts w:ascii="Calibri" w:hAnsi="Calibri"/>
          <w:noProof/>
        </w:rPr>
      </w:pPr>
      <w:bookmarkStart w:id="7" w:name="_ENREF_7"/>
      <w:r w:rsidRPr="00B64882">
        <w:rPr>
          <w:rFonts w:ascii="Calibri" w:hAnsi="Calibri"/>
          <w:noProof/>
        </w:rPr>
        <w:t>7.</w:t>
      </w:r>
      <w:r w:rsidRPr="00B64882">
        <w:rPr>
          <w:rFonts w:ascii="Calibri" w:hAnsi="Calibri"/>
          <w:noProof/>
        </w:rPr>
        <w:tab/>
        <w:t xml:space="preserve">Santos JB, de Jesus AR, Machado PR, et al. Antimony plus recombinant human granulocyte-macrophage colony-stimulating factor applied topically in low doses enhances healing of cutaneous Leishmaniasis ulcers: a randomized, double-blind, placebo-controlled study. The Journal of infectious diseases </w:t>
      </w:r>
      <w:r w:rsidRPr="00B64882">
        <w:rPr>
          <w:rFonts w:ascii="Calibri" w:hAnsi="Calibri"/>
          <w:b/>
          <w:noProof/>
        </w:rPr>
        <w:t>2004</w:t>
      </w:r>
      <w:r w:rsidRPr="00B64882">
        <w:rPr>
          <w:rFonts w:ascii="Calibri" w:hAnsi="Calibri"/>
          <w:noProof/>
        </w:rPr>
        <w:t>; 190(10): 1793-6.</w:t>
      </w:r>
      <w:bookmarkEnd w:id="7"/>
    </w:p>
    <w:p w:rsidR="00B64882" w:rsidRPr="00B64882" w:rsidRDefault="00B64882" w:rsidP="00B64882">
      <w:pPr>
        <w:spacing w:after="0" w:line="240" w:lineRule="auto"/>
        <w:ind w:left="720" w:hanging="720"/>
        <w:rPr>
          <w:rFonts w:ascii="Calibri" w:hAnsi="Calibri"/>
          <w:noProof/>
        </w:rPr>
      </w:pPr>
      <w:bookmarkStart w:id="8" w:name="_ENREF_8"/>
      <w:r w:rsidRPr="00B64882">
        <w:rPr>
          <w:rFonts w:ascii="Calibri" w:hAnsi="Calibri"/>
          <w:noProof/>
        </w:rPr>
        <w:t>8.</w:t>
      </w:r>
      <w:r w:rsidRPr="00B64882">
        <w:rPr>
          <w:rFonts w:ascii="Calibri" w:hAnsi="Calibri"/>
          <w:noProof/>
        </w:rPr>
        <w:tab/>
        <w:t xml:space="preserve">Lobo IM, Soares MB, Correia TM, et al. Heat therapy for cutaneous leishmaniasis elicits a systemic cytokine response similar to that of antimonial (Glucantime) therapy. Transactions of the Royal Society of Tropical Medicine and Hygiene </w:t>
      </w:r>
      <w:r w:rsidRPr="00B64882">
        <w:rPr>
          <w:rFonts w:ascii="Calibri" w:hAnsi="Calibri"/>
          <w:b/>
          <w:noProof/>
        </w:rPr>
        <w:t>2006</w:t>
      </w:r>
      <w:r w:rsidRPr="00B64882">
        <w:rPr>
          <w:rFonts w:ascii="Calibri" w:hAnsi="Calibri"/>
          <w:noProof/>
        </w:rPr>
        <w:t>; 100(7): 642-9.</w:t>
      </w:r>
      <w:bookmarkEnd w:id="8"/>
    </w:p>
    <w:p w:rsidR="00B64882" w:rsidRPr="00B64882" w:rsidRDefault="00B64882" w:rsidP="00B64882">
      <w:pPr>
        <w:spacing w:after="0" w:line="240" w:lineRule="auto"/>
        <w:ind w:left="720" w:hanging="720"/>
        <w:rPr>
          <w:rFonts w:ascii="Calibri" w:hAnsi="Calibri"/>
          <w:noProof/>
        </w:rPr>
      </w:pPr>
      <w:bookmarkStart w:id="9" w:name="_ENREF_9"/>
      <w:r w:rsidRPr="00B64882">
        <w:rPr>
          <w:rFonts w:ascii="Calibri" w:hAnsi="Calibri"/>
          <w:noProof/>
        </w:rPr>
        <w:t>9.</w:t>
      </w:r>
      <w:r w:rsidRPr="00B64882">
        <w:rPr>
          <w:rFonts w:ascii="Calibri" w:hAnsi="Calibri"/>
          <w:noProof/>
        </w:rPr>
        <w:tab/>
        <w:t xml:space="preserve">Nascimento E, Fernandes DF, Vieira EP, et al. A clinical trial to evaluate the safety and immunogenicity of the LEISH-F1+MPL-SE vaccine when used in combination with meglumine antimoniate for the treatment of cutaneous leishmaniasis. Vaccine </w:t>
      </w:r>
      <w:r w:rsidRPr="00B64882">
        <w:rPr>
          <w:rFonts w:ascii="Calibri" w:hAnsi="Calibri"/>
          <w:b/>
          <w:noProof/>
        </w:rPr>
        <w:t>2010</w:t>
      </w:r>
      <w:r w:rsidRPr="00B64882">
        <w:rPr>
          <w:rFonts w:ascii="Calibri" w:hAnsi="Calibri"/>
          <w:noProof/>
        </w:rPr>
        <w:t>; 28(40): 6581-7.</w:t>
      </w:r>
      <w:bookmarkEnd w:id="9"/>
    </w:p>
    <w:p w:rsidR="00B64882" w:rsidRPr="00B64882" w:rsidRDefault="00B64882" w:rsidP="00B64882">
      <w:pPr>
        <w:spacing w:after="0" w:line="240" w:lineRule="auto"/>
        <w:ind w:left="720" w:hanging="720"/>
        <w:rPr>
          <w:rFonts w:ascii="Calibri" w:hAnsi="Calibri"/>
          <w:noProof/>
        </w:rPr>
      </w:pPr>
      <w:bookmarkStart w:id="10" w:name="_ENREF_10"/>
      <w:r w:rsidRPr="00B64882">
        <w:rPr>
          <w:rFonts w:ascii="Calibri" w:hAnsi="Calibri"/>
          <w:noProof/>
        </w:rPr>
        <w:t>10.</w:t>
      </w:r>
      <w:r w:rsidRPr="00B64882">
        <w:rPr>
          <w:rFonts w:ascii="Calibri" w:hAnsi="Calibri"/>
          <w:noProof/>
        </w:rPr>
        <w:tab/>
        <w:t xml:space="preserve">Machado PR, Ampuero J, Guimaraes LH, et al. Miltefosine in the treatment of cutaneous leishmaniasis caused by Leishmania braziliensis in Brazil: a randomized and controlled trial. PLoS Neglected Tropical Diseases </w:t>
      </w:r>
      <w:r w:rsidRPr="00B64882">
        <w:rPr>
          <w:rFonts w:ascii="Calibri" w:hAnsi="Calibri"/>
          <w:b/>
          <w:noProof/>
        </w:rPr>
        <w:t>2010</w:t>
      </w:r>
      <w:r w:rsidRPr="00B64882">
        <w:rPr>
          <w:rFonts w:ascii="Calibri" w:hAnsi="Calibri"/>
          <w:noProof/>
        </w:rPr>
        <w:t>; 4(12): e912.</w:t>
      </w:r>
      <w:bookmarkEnd w:id="10"/>
    </w:p>
    <w:p w:rsidR="00B64882" w:rsidRPr="00B64882" w:rsidRDefault="00B64882" w:rsidP="00B64882">
      <w:pPr>
        <w:spacing w:after="0" w:line="240" w:lineRule="auto"/>
        <w:ind w:left="720" w:hanging="720"/>
        <w:rPr>
          <w:rFonts w:ascii="Calibri" w:hAnsi="Calibri"/>
          <w:noProof/>
        </w:rPr>
      </w:pPr>
      <w:bookmarkStart w:id="11" w:name="_ENREF_11"/>
      <w:r w:rsidRPr="00B64882">
        <w:rPr>
          <w:rFonts w:ascii="Calibri" w:hAnsi="Calibri"/>
          <w:noProof/>
        </w:rPr>
        <w:t>11.</w:t>
      </w:r>
      <w:r w:rsidRPr="00B64882">
        <w:rPr>
          <w:rFonts w:ascii="Calibri" w:hAnsi="Calibri"/>
          <w:noProof/>
        </w:rPr>
        <w:tab/>
        <w:t xml:space="preserve">Sousa AQ, Frutuoso MS, Moraes EA, Pearson RD, Pompeu MM. High-dose oral fluconazole therapy effective for cutaneous leishmaniasis due to Leishmania (Vianna) braziliensis. Clinical infectious diseases : an official publication of the Infectious Diseases Society of America </w:t>
      </w:r>
      <w:r w:rsidRPr="00B64882">
        <w:rPr>
          <w:rFonts w:ascii="Calibri" w:hAnsi="Calibri"/>
          <w:b/>
          <w:noProof/>
        </w:rPr>
        <w:t>2011</w:t>
      </w:r>
      <w:r w:rsidRPr="00B64882">
        <w:rPr>
          <w:rFonts w:ascii="Calibri" w:hAnsi="Calibri"/>
          <w:noProof/>
        </w:rPr>
        <w:t>; 53(7): 693-5.</w:t>
      </w:r>
      <w:bookmarkEnd w:id="11"/>
    </w:p>
    <w:p w:rsidR="00B64882" w:rsidRPr="00B64882" w:rsidRDefault="00B64882" w:rsidP="00B64882">
      <w:pPr>
        <w:spacing w:after="0" w:line="240" w:lineRule="auto"/>
        <w:ind w:left="720" w:hanging="720"/>
        <w:rPr>
          <w:rFonts w:ascii="Calibri" w:hAnsi="Calibri"/>
          <w:noProof/>
        </w:rPr>
      </w:pPr>
      <w:bookmarkStart w:id="12" w:name="_ENREF_12"/>
      <w:r w:rsidRPr="00B64882">
        <w:rPr>
          <w:rFonts w:ascii="Calibri" w:hAnsi="Calibri"/>
          <w:noProof/>
        </w:rPr>
        <w:t>12.</w:t>
      </w:r>
      <w:r w:rsidRPr="00B64882">
        <w:rPr>
          <w:rFonts w:ascii="Calibri" w:hAnsi="Calibri"/>
          <w:noProof/>
        </w:rPr>
        <w:tab/>
        <w:t xml:space="preserve">Chrusciak-Talhari A, Dietze R, Chrusciak Talhari C, et al. Randomized controlled clinical trial to access efficacy and safety of miltefosine in the treatment of cutaneous leishmaniasis Caused by Leishmania (Viannia) guyanensis in Manaus, Brazil. The American journal of tropical medicine and hygiene </w:t>
      </w:r>
      <w:r w:rsidRPr="00B64882">
        <w:rPr>
          <w:rFonts w:ascii="Calibri" w:hAnsi="Calibri"/>
          <w:b/>
          <w:noProof/>
        </w:rPr>
        <w:t>2011</w:t>
      </w:r>
      <w:r w:rsidRPr="00B64882">
        <w:rPr>
          <w:rFonts w:ascii="Calibri" w:hAnsi="Calibri"/>
          <w:noProof/>
        </w:rPr>
        <w:t>; 84(2): 255-60.</w:t>
      </w:r>
      <w:bookmarkEnd w:id="12"/>
    </w:p>
    <w:p w:rsidR="00B64882" w:rsidRPr="00B64882" w:rsidRDefault="00B64882" w:rsidP="00B64882">
      <w:pPr>
        <w:spacing w:after="0" w:line="240" w:lineRule="auto"/>
        <w:ind w:left="720" w:hanging="720"/>
        <w:rPr>
          <w:rFonts w:ascii="Calibri" w:hAnsi="Calibri"/>
          <w:noProof/>
        </w:rPr>
      </w:pPr>
      <w:bookmarkStart w:id="13" w:name="_ENREF_13"/>
      <w:r w:rsidRPr="00B64882">
        <w:rPr>
          <w:rFonts w:ascii="Calibri" w:hAnsi="Calibri"/>
          <w:noProof/>
        </w:rPr>
        <w:t>13.</w:t>
      </w:r>
      <w:r w:rsidRPr="00B64882">
        <w:rPr>
          <w:rFonts w:ascii="Calibri" w:hAnsi="Calibri"/>
          <w:noProof/>
        </w:rPr>
        <w:tab/>
        <w:t xml:space="preserve">Neves LO, Talhari AC, Gadelha EP, et al. A randomized clinical trial comparing meglumine antimoniate, pentamidine and amphotericin B for the treatment of cutaneous leishmaniasis by Leishmania guyanensis. Anais brasileiros de dermatologia </w:t>
      </w:r>
      <w:r w:rsidRPr="00B64882">
        <w:rPr>
          <w:rFonts w:ascii="Calibri" w:hAnsi="Calibri"/>
          <w:b/>
          <w:noProof/>
        </w:rPr>
        <w:t>2011</w:t>
      </w:r>
      <w:r w:rsidRPr="00B64882">
        <w:rPr>
          <w:rFonts w:ascii="Calibri" w:hAnsi="Calibri"/>
          <w:noProof/>
        </w:rPr>
        <w:t>; 86(6): 1092-101.</w:t>
      </w:r>
      <w:bookmarkEnd w:id="13"/>
    </w:p>
    <w:p w:rsidR="00B64882" w:rsidRPr="00B64882" w:rsidRDefault="00B64882" w:rsidP="00B64882">
      <w:pPr>
        <w:spacing w:after="0" w:line="240" w:lineRule="auto"/>
        <w:ind w:left="720" w:hanging="720"/>
        <w:rPr>
          <w:rFonts w:ascii="Calibri" w:hAnsi="Calibri"/>
          <w:noProof/>
        </w:rPr>
      </w:pPr>
      <w:bookmarkStart w:id="14" w:name="_ENREF_14"/>
      <w:r w:rsidRPr="00B64882">
        <w:rPr>
          <w:rFonts w:ascii="Calibri" w:hAnsi="Calibri"/>
          <w:noProof/>
        </w:rPr>
        <w:t>14.</w:t>
      </w:r>
      <w:r w:rsidRPr="00B64882">
        <w:rPr>
          <w:rFonts w:ascii="Calibri" w:hAnsi="Calibri"/>
          <w:noProof/>
        </w:rPr>
        <w:tab/>
        <w:t xml:space="preserve">Newlove T, Guimaraes LH, Morgan DJ, et al. Antihelminthic therapy and antimony in cutaneous leishmaniasis: a randomized, double-blind, placebo-controlled trial in patients co-infected with helminths and Leishmania braziliensis. Am J Trop Med Hyg </w:t>
      </w:r>
      <w:r w:rsidRPr="00B64882">
        <w:rPr>
          <w:rFonts w:ascii="Calibri" w:hAnsi="Calibri"/>
          <w:b/>
          <w:noProof/>
        </w:rPr>
        <w:t>2011</w:t>
      </w:r>
      <w:r w:rsidRPr="00B64882">
        <w:rPr>
          <w:rFonts w:ascii="Calibri" w:hAnsi="Calibri"/>
          <w:noProof/>
        </w:rPr>
        <w:t>; 84(4): 551-5.</w:t>
      </w:r>
      <w:bookmarkEnd w:id="14"/>
    </w:p>
    <w:p w:rsidR="00B64882" w:rsidRPr="00B64882" w:rsidRDefault="00B64882" w:rsidP="00B64882">
      <w:pPr>
        <w:spacing w:after="0" w:line="240" w:lineRule="auto"/>
        <w:ind w:left="720" w:hanging="720"/>
        <w:rPr>
          <w:rFonts w:ascii="Calibri" w:hAnsi="Calibri"/>
          <w:noProof/>
        </w:rPr>
      </w:pPr>
      <w:bookmarkStart w:id="15" w:name="_ENREF_15"/>
      <w:r w:rsidRPr="00B64882">
        <w:rPr>
          <w:rFonts w:ascii="Calibri" w:hAnsi="Calibri"/>
          <w:noProof/>
        </w:rPr>
        <w:t>15.</w:t>
      </w:r>
      <w:r w:rsidRPr="00B64882">
        <w:rPr>
          <w:rFonts w:ascii="Calibri" w:hAnsi="Calibri"/>
          <w:noProof/>
        </w:rPr>
        <w:tab/>
        <w:t xml:space="preserve">Motta JO, Sampaio RN. A pilot study comparing low-dose liposomal amphotericin B with N-methyl glucamine for the treatment of American cutaneous leishmaniasis. Journal of the European Academy of Dermatology and Venereology : JEADV </w:t>
      </w:r>
      <w:r w:rsidRPr="00B64882">
        <w:rPr>
          <w:rFonts w:ascii="Calibri" w:hAnsi="Calibri"/>
          <w:b/>
          <w:noProof/>
        </w:rPr>
        <w:t>2012</w:t>
      </w:r>
      <w:r w:rsidRPr="00B64882">
        <w:rPr>
          <w:rFonts w:ascii="Calibri" w:hAnsi="Calibri"/>
          <w:noProof/>
        </w:rPr>
        <w:t>; 26(3): 331-5.</w:t>
      </w:r>
      <w:bookmarkEnd w:id="15"/>
    </w:p>
    <w:p w:rsidR="00B64882" w:rsidRPr="00B64882" w:rsidRDefault="00B64882" w:rsidP="00B64882">
      <w:pPr>
        <w:spacing w:after="0" w:line="240" w:lineRule="auto"/>
        <w:ind w:left="720" w:hanging="720"/>
        <w:rPr>
          <w:rFonts w:ascii="Calibri" w:hAnsi="Calibri"/>
          <w:noProof/>
        </w:rPr>
      </w:pPr>
      <w:bookmarkStart w:id="16" w:name="_ENREF_16"/>
      <w:r w:rsidRPr="00B64882">
        <w:rPr>
          <w:rFonts w:ascii="Calibri" w:hAnsi="Calibri"/>
          <w:noProof/>
        </w:rPr>
        <w:t>16.</w:t>
      </w:r>
      <w:r w:rsidRPr="00B64882">
        <w:rPr>
          <w:rFonts w:ascii="Calibri" w:hAnsi="Calibri"/>
          <w:noProof/>
        </w:rPr>
        <w:tab/>
        <w:t xml:space="preserve">Toledo Junior A, Daher AB, Amaral TA, Carvalho SF, Romero GA, Rabello A. Poor response to azithromycin in cutaneous leishmaniasis leading to a premature interruption of a multicentric phase III clinical trial in Brazil. Revista da Sociedade Brasileira de Medicina Tropical </w:t>
      </w:r>
      <w:r w:rsidRPr="00B64882">
        <w:rPr>
          <w:rFonts w:ascii="Calibri" w:hAnsi="Calibri"/>
          <w:b/>
          <w:noProof/>
        </w:rPr>
        <w:t>2014</w:t>
      </w:r>
      <w:r w:rsidRPr="00B64882">
        <w:rPr>
          <w:rFonts w:ascii="Calibri" w:hAnsi="Calibri"/>
          <w:noProof/>
        </w:rPr>
        <w:t>; 47(6): 756-62.</w:t>
      </w:r>
      <w:bookmarkEnd w:id="16"/>
    </w:p>
    <w:p w:rsidR="00B64882" w:rsidRPr="00B64882" w:rsidRDefault="00B64882" w:rsidP="00B64882">
      <w:pPr>
        <w:spacing w:after="0" w:line="240" w:lineRule="auto"/>
        <w:ind w:left="720" w:hanging="720"/>
        <w:rPr>
          <w:rFonts w:ascii="Calibri" w:hAnsi="Calibri"/>
          <w:noProof/>
        </w:rPr>
      </w:pPr>
      <w:bookmarkStart w:id="17" w:name="_ENREF_17"/>
      <w:r w:rsidRPr="00B64882">
        <w:rPr>
          <w:rFonts w:ascii="Calibri" w:hAnsi="Calibri"/>
          <w:noProof/>
        </w:rPr>
        <w:t>17.</w:t>
      </w:r>
      <w:r w:rsidRPr="00B64882">
        <w:rPr>
          <w:rFonts w:ascii="Calibri" w:hAnsi="Calibri"/>
          <w:noProof/>
        </w:rPr>
        <w:tab/>
        <w:t xml:space="preserve">Soto J, Rea J, Balderrama M, et al. Efficacy of miltefosine for Bolivian cutaneous leishmaniasis. Am J Trop Med Hyg </w:t>
      </w:r>
      <w:r w:rsidRPr="00B64882">
        <w:rPr>
          <w:rFonts w:ascii="Calibri" w:hAnsi="Calibri"/>
          <w:b/>
          <w:noProof/>
        </w:rPr>
        <w:t>2008</w:t>
      </w:r>
      <w:r w:rsidRPr="00B64882">
        <w:rPr>
          <w:rFonts w:ascii="Calibri" w:hAnsi="Calibri"/>
          <w:noProof/>
        </w:rPr>
        <w:t>; 78(2): 210-1.</w:t>
      </w:r>
      <w:bookmarkEnd w:id="17"/>
    </w:p>
    <w:p w:rsidR="00B64882" w:rsidRPr="00B64882" w:rsidRDefault="00B64882" w:rsidP="00B64882">
      <w:pPr>
        <w:spacing w:after="0" w:line="240" w:lineRule="auto"/>
        <w:ind w:left="720" w:hanging="720"/>
        <w:rPr>
          <w:rFonts w:ascii="Calibri" w:hAnsi="Calibri"/>
          <w:noProof/>
        </w:rPr>
      </w:pPr>
      <w:bookmarkStart w:id="18" w:name="_ENREF_18"/>
      <w:r w:rsidRPr="00B64882">
        <w:rPr>
          <w:rFonts w:ascii="Calibri" w:hAnsi="Calibri"/>
          <w:noProof/>
        </w:rPr>
        <w:t>18.</w:t>
      </w:r>
      <w:r w:rsidRPr="00B64882">
        <w:rPr>
          <w:rFonts w:ascii="Calibri" w:hAnsi="Calibri"/>
          <w:noProof/>
        </w:rPr>
        <w:tab/>
        <w:t xml:space="preserve">Solomon M, Pavlotzky F, Barzilai A, Schwartz E. Liposomal amphotericin B in comparison to sodium stibogluconate for Leishmania braziliensis cutaneous leishmaniasis in travelers. Journal of the American Academy of Dermatology </w:t>
      </w:r>
      <w:r w:rsidRPr="00B64882">
        <w:rPr>
          <w:rFonts w:ascii="Calibri" w:hAnsi="Calibri"/>
          <w:b/>
          <w:noProof/>
        </w:rPr>
        <w:t>2013</w:t>
      </w:r>
      <w:r w:rsidRPr="00B64882">
        <w:rPr>
          <w:rFonts w:ascii="Calibri" w:hAnsi="Calibri"/>
          <w:noProof/>
        </w:rPr>
        <w:t>; 68(2): 284-9.</w:t>
      </w:r>
      <w:bookmarkEnd w:id="18"/>
    </w:p>
    <w:p w:rsidR="00B64882" w:rsidRPr="00B64882" w:rsidRDefault="00B64882" w:rsidP="00B64882">
      <w:pPr>
        <w:spacing w:after="0" w:line="240" w:lineRule="auto"/>
        <w:ind w:left="720" w:hanging="720"/>
        <w:rPr>
          <w:rFonts w:ascii="Calibri" w:hAnsi="Calibri"/>
          <w:noProof/>
        </w:rPr>
      </w:pPr>
      <w:bookmarkStart w:id="19" w:name="_ENREF_19"/>
      <w:r w:rsidRPr="00B64882">
        <w:rPr>
          <w:rFonts w:ascii="Calibri" w:hAnsi="Calibri"/>
          <w:noProof/>
        </w:rPr>
        <w:t>19.</w:t>
      </w:r>
      <w:r w:rsidRPr="00B64882">
        <w:rPr>
          <w:rFonts w:ascii="Calibri" w:hAnsi="Calibri"/>
          <w:noProof/>
        </w:rPr>
        <w:tab/>
        <w:t xml:space="preserve">Soto J, Valda-Rodriquez L, Toledo J, et al. Comparison of generic to branded pentavalent antimony for treatment of new world cutaneous leishmaniasis. Am J Trop Med Hyg </w:t>
      </w:r>
      <w:r w:rsidRPr="00B64882">
        <w:rPr>
          <w:rFonts w:ascii="Calibri" w:hAnsi="Calibri"/>
          <w:b/>
          <w:noProof/>
        </w:rPr>
        <w:t>2004</w:t>
      </w:r>
      <w:r w:rsidRPr="00B64882">
        <w:rPr>
          <w:rFonts w:ascii="Calibri" w:hAnsi="Calibri"/>
          <w:noProof/>
        </w:rPr>
        <w:t>; 71(5): 577-81.</w:t>
      </w:r>
      <w:bookmarkEnd w:id="19"/>
    </w:p>
    <w:p w:rsidR="00B64882" w:rsidRPr="00B64882" w:rsidRDefault="00B64882" w:rsidP="00B64882">
      <w:pPr>
        <w:spacing w:after="0" w:line="240" w:lineRule="auto"/>
        <w:ind w:left="720" w:hanging="720"/>
        <w:rPr>
          <w:rFonts w:ascii="Calibri" w:hAnsi="Calibri"/>
          <w:noProof/>
        </w:rPr>
      </w:pPr>
      <w:bookmarkStart w:id="20" w:name="_ENREF_20"/>
      <w:r w:rsidRPr="00B64882">
        <w:rPr>
          <w:rFonts w:ascii="Calibri" w:hAnsi="Calibri"/>
          <w:noProof/>
        </w:rPr>
        <w:t>20.</w:t>
      </w:r>
      <w:r w:rsidRPr="00B64882">
        <w:rPr>
          <w:rFonts w:ascii="Calibri" w:hAnsi="Calibri"/>
          <w:noProof/>
        </w:rPr>
        <w:tab/>
        <w:t xml:space="preserve">Soto J, Arana BA, Toledo J, et al. Miltefosine for new world cutaneous leishmaniasis. Clinical infectious diseases : an official publication of the Infectious Diseases Society of America </w:t>
      </w:r>
      <w:r w:rsidRPr="00B64882">
        <w:rPr>
          <w:rFonts w:ascii="Calibri" w:hAnsi="Calibri"/>
          <w:b/>
          <w:noProof/>
        </w:rPr>
        <w:t>2004</w:t>
      </w:r>
      <w:r w:rsidRPr="00B64882">
        <w:rPr>
          <w:rFonts w:ascii="Calibri" w:hAnsi="Calibri"/>
          <w:noProof/>
        </w:rPr>
        <w:t>; 38(9): 1266-72.</w:t>
      </w:r>
      <w:bookmarkEnd w:id="20"/>
    </w:p>
    <w:p w:rsidR="00B64882" w:rsidRPr="00B64882" w:rsidRDefault="00B64882" w:rsidP="00B64882">
      <w:pPr>
        <w:spacing w:after="0" w:line="240" w:lineRule="auto"/>
        <w:ind w:left="720" w:hanging="720"/>
        <w:rPr>
          <w:rFonts w:ascii="Calibri" w:hAnsi="Calibri"/>
          <w:noProof/>
        </w:rPr>
      </w:pPr>
      <w:bookmarkStart w:id="21" w:name="_ENREF_21"/>
      <w:r w:rsidRPr="00B64882">
        <w:rPr>
          <w:rFonts w:ascii="Calibri" w:hAnsi="Calibri"/>
          <w:noProof/>
        </w:rPr>
        <w:t>21.</w:t>
      </w:r>
      <w:r w:rsidRPr="00B64882">
        <w:rPr>
          <w:rFonts w:ascii="Calibri" w:hAnsi="Calibri"/>
          <w:noProof/>
        </w:rPr>
        <w:tab/>
        <w:t xml:space="preserve">Martinez S, Marr JJ. Allopurinol in the treatment of American cutaneous leishmaniasis. N Engl J Med </w:t>
      </w:r>
      <w:r w:rsidRPr="00B64882">
        <w:rPr>
          <w:rFonts w:ascii="Calibri" w:hAnsi="Calibri"/>
          <w:b/>
          <w:noProof/>
        </w:rPr>
        <w:t>1992</w:t>
      </w:r>
      <w:r w:rsidRPr="00B64882">
        <w:rPr>
          <w:rFonts w:ascii="Calibri" w:hAnsi="Calibri"/>
          <w:noProof/>
        </w:rPr>
        <w:t>; 326(11): 741-4.</w:t>
      </w:r>
      <w:bookmarkEnd w:id="21"/>
    </w:p>
    <w:p w:rsidR="00B64882" w:rsidRPr="00B64882" w:rsidRDefault="00B64882" w:rsidP="00B64882">
      <w:pPr>
        <w:spacing w:after="0" w:line="240" w:lineRule="auto"/>
        <w:ind w:left="720" w:hanging="720"/>
        <w:rPr>
          <w:rFonts w:ascii="Calibri" w:hAnsi="Calibri"/>
          <w:noProof/>
        </w:rPr>
      </w:pPr>
      <w:bookmarkStart w:id="22" w:name="_ENREF_22"/>
      <w:r w:rsidRPr="00B64882">
        <w:rPr>
          <w:rFonts w:ascii="Calibri" w:hAnsi="Calibri"/>
          <w:noProof/>
        </w:rPr>
        <w:t>22.</w:t>
      </w:r>
      <w:r w:rsidRPr="00B64882">
        <w:rPr>
          <w:rFonts w:ascii="Calibri" w:hAnsi="Calibri"/>
          <w:noProof/>
        </w:rPr>
        <w:tab/>
        <w:t xml:space="preserve">Soto J, Buffet P, Grogl M, Berman J. Successful treatment of Colombian cutaneous leishmaniasis with four injections of pentamidine. The American journal of tropical medicine and hygiene </w:t>
      </w:r>
      <w:r w:rsidRPr="00B64882">
        <w:rPr>
          <w:rFonts w:ascii="Calibri" w:hAnsi="Calibri"/>
          <w:b/>
          <w:noProof/>
        </w:rPr>
        <w:t>1994</w:t>
      </w:r>
      <w:r w:rsidRPr="00B64882">
        <w:rPr>
          <w:rFonts w:ascii="Calibri" w:hAnsi="Calibri"/>
          <w:noProof/>
        </w:rPr>
        <w:t>; 50(1): 107-11.</w:t>
      </w:r>
      <w:bookmarkEnd w:id="22"/>
    </w:p>
    <w:p w:rsidR="00B64882" w:rsidRPr="00B64882" w:rsidRDefault="00B64882" w:rsidP="00B64882">
      <w:pPr>
        <w:spacing w:after="0" w:line="240" w:lineRule="auto"/>
        <w:ind w:left="720" w:hanging="720"/>
        <w:rPr>
          <w:rFonts w:ascii="Calibri" w:hAnsi="Calibri"/>
          <w:noProof/>
        </w:rPr>
      </w:pPr>
      <w:bookmarkStart w:id="23" w:name="_ENREF_23"/>
      <w:r w:rsidRPr="00B64882">
        <w:rPr>
          <w:rFonts w:ascii="Calibri" w:hAnsi="Calibri"/>
          <w:noProof/>
        </w:rPr>
        <w:t>23.</w:t>
      </w:r>
      <w:r w:rsidRPr="00B64882">
        <w:rPr>
          <w:rFonts w:ascii="Calibri" w:hAnsi="Calibri"/>
          <w:noProof/>
        </w:rPr>
        <w:tab/>
        <w:t xml:space="preserve">Martinez S, Gonzalez M, Vernaza ME. Treatment of cutaneous leishmaniasis with allopurinol and stibogluconate. Clinical infectious diseases : an official publication of the Infectious Diseases Society of America </w:t>
      </w:r>
      <w:r w:rsidRPr="00B64882">
        <w:rPr>
          <w:rFonts w:ascii="Calibri" w:hAnsi="Calibri"/>
          <w:b/>
          <w:noProof/>
        </w:rPr>
        <w:t>1997</w:t>
      </w:r>
      <w:r w:rsidRPr="00B64882">
        <w:rPr>
          <w:rFonts w:ascii="Calibri" w:hAnsi="Calibri"/>
          <w:noProof/>
        </w:rPr>
        <w:t>; 24(2): 165-9.</w:t>
      </w:r>
      <w:bookmarkEnd w:id="23"/>
    </w:p>
    <w:p w:rsidR="00B64882" w:rsidRPr="00B64882" w:rsidRDefault="00B64882" w:rsidP="00B64882">
      <w:pPr>
        <w:spacing w:after="0" w:line="240" w:lineRule="auto"/>
        <w:ind w:left="720" w:hanging="720"/>
        <w:rPr>
          <w:rFonts w:ascii="Calibri" w:hAnsi="Calibri"/>
          <w:noProof/>
        </w:rPr>
      </w:pPr>
      <w:bookmarkStart w:id="24" w:name="_ENREF_24"/>
      <w:r w:rsidRPr="00B64882">
        <w:rPr>
          <w:rFonts w:ascii="Calibri" w:hAnsi="Calibri"/>
          <w:noProof/>
        </w:rPr>
        <w:t>24.</w:t>
      </w:r>
      <w:r w:rsidRPr="00B64882">
        <w:rPr>
          <w:rFonts w:ascii="Calibri" w:hAnsi="Calibri"/>
          <w:noProof/>
        </w:rPr>
        <w:tab/>
        <w:t xml:space="preserve">Velez I, Agudelo S, Hendrickx E, et al. Inefficacy of allopurinol as monotherapy for Colombian cutaneous leishmaniasis. A randomized, controlled trial. Ann Intern Med </w:t>
      </w:r>
      <w:r w:rsidRPr="00B64882">
        <w:rPr>
          <w:rFonts w:ascii="Calibri" w:hAnsi="Calibri"/>
          <w:b/>
          <w:noProof/>
        </w:rPr>
        <w:t>1997</w:t>
      </w:r>
      <w:r w:rsidRPr="00B64882">
        <w:rPr>
          <w:rFonts w:ascii="Calibri" w:hAnsi="Calibri"/>
          <w:noProof/>
        </w:rPr>
        <w:t>; 126(3): 232-6.</w:t>
      </w:r>
      <w:bookmarkEnd w:id="24"/>
    </w:p>
    <w:p w:rsidR="00B64882" w:rsidRPr="00B64882" w:rsidRDefault="00B64882" w:rsidP="00B64882">
      <w:pPr>
        <w:spacing w:after="0" w:line="240" w:lineRule="auto"/>
        <w:ind w:left="720" w:hanging="720"/>
        <w:rPr>
          <w:rFonts w:ascii="Calibri" w:hAnsi="Calibri"/>
          <w:noProof/>
        </w:rPr>
      </w:pPr>
      <w:bookmarkStart w:id="25" w:name="_ENREF_25"/>
      <w:r w:rsidRPr="00B64882">
        <w:rPr>
          <w:rFonts w:ascii="Calibri" w:hAnsi="Calibri"/>
          <w:noProof/>
        </w:rPr>
        <w:t>25.</w:t>
      </w:r>
      <w:r w:rsidRPr="00B64882">
        <w:rPr>
          <w:rFonts w:ascii="Calibri" w:hAnsi="Calibri"/>
          <w:noProof/>
        </w:rPr>
        <w:tab/>
        <w:t xml:space="preserve">Soto J, Fuya P, Herrera R, Berman J. Topical paromomycin/methylbenzethonium chloride plus parenteral meglumine antimonate as treatment for American cutaneous leishmaniasis: controlled study. Clinical infectious diseases : an official publication of the Infectious Diseases Society of America </w:t>
      </w:r>
      <w:r w:rsidRPr="00B64882">
        <w:rPr>
          <w:rFonts w:ascii="Calibri" w:hAnsi="Calibri"/>
          <w:b/>
          <w:noProof/>
        </w:rPr>
        <w:t>1998</w:t>
      </w:r>
      <w:r w:rsidRPr="00B64882">
        <w:rPr>
          <w:rFonts w:ascii="Calibri" w:hAnsi="Calibri"/>
          <w:noProof/>
        </w:rPr>
        <w:t>; 26(1): 56-8.</w:t>
      </w:r>
      <w:bookmarkEnd w:id="25"/>
    </w:p>
    <w:p w:rsidR="00B64882" w:rsidRPr="00B64882" w:rsidRDefault="00B64882" w:rsidP="00B64882">
      <w:pPr>
        <w:spacing w:after="0" w:line="240" w:lineRule="auto"/>
        <w:ind w:left="720" w:hanging="720"/>
        <w:rPr>
          <w:rFonts w:ascii="Calibri" w:hAnsi="Calibri"/>
          <w:noProof/>
        </w:rPr>
      </w:pPr>
      <w:bookmarkStart w:id="26" w:name="_ENREF_26"/>
      <w:r w:rsidRPr="00B64882">
        <w:rPr>
          <w:rFonts w:ascii="Calibri" w:hAnsi="Calibri"/>
          <w:noProof/>
        </w:rPr>
        <w:t>26.</w:t>
      </w:r>
      <w:r w:rsidRPr="00B64882">
        <w:rPr>
          <w:rFonts w:ascii="Calibri" w:hAnsi="Calibri"/>
          <w:noProof/>
        </w:rPr>
        <w:tab/>
        <w:t xml:space="preserve">Palacios R, Osorio LE, Grajalew LF, Ochoa MT. Treatment failure in children in a randomized clinical trial with 10 and 20 days of meglumine antimonate for cutaneous leishmaniasis due to Leishmania viannia species. The American journal of tropical medicine and hygiene </w:t>
      </w:r>
      <w:r w:rsidRPr="00B64882">
        <w:rPr>
          <w:rFonts w:ascii="Calibri" w:hAnsi="Calibri"/>
          <w:b/>
          <w:noProof/>
        </w:rPr>
        <w:t>2001</w:t>
      </w:r>
      <w:r w:rsidRPr="00B64882">
        <w:rPr>
          <w:rFonts w:ascii="Calibri" w:hAnsi="Calibri"/>
          <w:noProof/>
        </w:rPr>
        <w:t>; 64(3-4): 187-93.</w:t>
      </w:r>
      <w:bookmarkEnd w:id="26"/>
    </w:p>
    <w:p w:rsidR="00B64882" w:rsidRPr="00B64882" w:rsidRDefault="00B64882" w:rsidP="00B64882">
      <w:pPr>
        <w:spacing w:after="0" w:line="240" w:lineRule="auto"/>
        <w:ind w:left="720" w:hanging="720"/>
        <w:rPr>
          <w:rFonts w:ascii="Calibri" w:hAnsi="Calibri"/>
          <w:noProof/>
        </w:rPr>
      </w:pPr>
      <w:bookmarkStart w:id="27" w:name="_ENREF_27"/>
      <w:r w:rsidRPr="00B64882">
        <w:rPr>
          <w:rFonts w:ascii="Calibri" w:hAnsi="Calibri"/>
          <w:noProof/>
        </w:rPr>
        <w:t>27.</w:t>
      </w:r>
      <w:r w:rsidRPr="00B64882">
        <w:rPr>
          <w:rFonts w:ascii="Calibri" w:hAnsi="Calibri"/>
          <w:noProof/>
        </w:rPr>
        <w:tab/>
        <w:t xml:space="preserve">Soto JM, Toledo JT, Gutierrez P, et al. Treatment of cutaneous leishmaniasis with a topical antileishmanial drug (WR279396): phase 2 pilot study. Am J Trop Med Hyg </w:t>
      </w:r>
      <w:r w:rsidRPr="00B64882">
        <w:rPr>
          <w:rFonts w:ascii="Calibri" w:hAnsi="Calibri"/>
          <w:b/>
          <w:noProof/>
        </w:rPr>
        <w:t>2002</w:t>
      </w:r>
      <w:r w:rsidRPr="00B64882">
        <w:rPr>
          <w:rFonts w:ascii="Calibri" w:hAnsi="Calibri"/>
          <w:noProof/>
        </w:rPr>
        <w:t>; 66(2): 147-51.</w:t>
      </w:r>
      <w:bookmarkEnd w:id="27"/>
    </w:p>
    <w:p w:rsidR="00B64882" w:rsidRPr="00B64882" w:rsidRDefault="00B64882" w:rsidP="00B64882">
      <w:pPr>
        <w:spacing w:after="0" w:line="240" w:lineRule="auto"/>
        <w:ind w:left="720" w:hanging="720"/>
        <w:rPr>
          <w:rFonts w:ascii="Calibri" w:hAnsi="Calibri"/>
          <w:noProof/>
        </w:rPr>
      </w:pPr>
      <w:bookmarkStart w:id="28" w:name="_ENREF_28"/>
      <w:r w:rsidRPr="00B64882">
        <w:rPr>
          <w:rFonts w:ascii="Calibri" w:hAnsi="Calibri"/>
          <w:noProof/>
        </w:rPr>
        <w:t>28.</w:t>
      </w:r>
      <w:r w:rsidRPr="00B64882">
        <w:rPr>
          <w:rFonts w:ascii="Calibri" w:hAnsi="Calibri"/>
          <w:noProof/>
        </w:rPr>
        <w:tab/>
        <w:t xml:space="preserve">Lopez-Jaramillo P, Rincon MY, Garcia RG, et al. A controlled, randomized-blinded clinical trial to assess the efficacy of a nitric oxide releasing patch in the treatment of cutaneous leishmaniasis by Leishmania (V.) panamensis. Am J Trop Med Hyg </w:t>
      </w:r>
      <w:r w:rsidRPr="00B64882">
        <w:rPr>
          <w:rFonts w:ascii="Calibri" w:hAnsi="Calibri"/>
          <w:b/>
          <w:noProof/>
        </w:rPr>
        <w:t>2010</w:t>
      </w:r>
      <w:r w:rsidRPr="00B64882">
        <w:rPr>
          <w:rFonts w:ascii="Calibri" w:hAnsi="Calibri"/>
          <w:noProof/>
        </w:rPr>
        <w:t>; 83(1): 97-101.</w:t>
      </w:r>
      <w:bookmarkEnd w:id="28"/>
    </w:p>
    <w:p w:rsidR="00B64882" w:rsidRPr="00B64882" w:rsidRDefault="00B64882" w:rsidP="00B64882">
      <w:pPr>
        <w:spacing w:after="0" w:line="240" w:lineRule="auto"/>
        <w:ind w:left="720" w:hanging="720"/>
        <w:rPr>
          <w:rFonts w:ascii="Calibri" w:hAnsi="Calibri"/>
          <w:noProof/>
        </w:rPr>
      </w:pPr>
      <w:bookmarkStart w:id="29" w:name="_ENREF_29"/>
      <w:r w:rsidRPr="00B64882">
        <w:rPr>
          <w:rFonts w:ascii="Calibri" w:hAnsi="Calibri"/>
          <w:noProof/>
        </w:rPr>
        <w:t>29.</w:t>
      </w:r>
      <w:r w:rsidRPr="00B64882">
        <w:rPr>
          <w:rFonts w:ascii="Calibri" w:hAnsi="Calibri"/>
          <w:noProof/>
        </w:rPr>
        <w:tab/>
        <w:t xml:space="preserve">Velez I, Lopez L, Sanchez X, Mestra L, Rojas C, Rodriguez E. Efficacy of miltefosine for the treatment of American cutaneous leishmaniasis. Am J Trop Med Hyg </w:t>
      </w:r>
      <w:r w:rsidRPr="00B64882">
        <w:rPr>
          <w:rFonts w:ascii="Calibri" w:hAnsi="Calibri"/>
          <w:b/>
          <w:noProof/>
        </w:rPr>
        <w:t>2010</w:t>
      </w:r>
      <w:r w:rsidRPr="00B64882">
        <w:rPr>
          <w:rFonts w:ascii="Calibri" w:hAnsi="Calibri"/>
          <w:noProof/>
        </w:rPr>
        <w:t>; 83(2): 351-6.</w:t>
      </w:r>
      <w:bookmarkEnd w:id="29"/>
    </w:p>
    <w:p w:rsidR="00B64882" w:rsidRPr="00B64882" w:rsidRDefault="00B64882" w:rsidP="00B64882">
      <w:pPr>
        <w:spacing w:after="0" w:line="240" w:lineRule="auto"/>
        <w:ind w:left="720" w:hanging="720"/>
        <w:rPr>
          <w:rFonts w:ascii="Calibri" w:hAnsi="Calibri"/>
          <w:noProof/>
        </w:rPr>
      </w:pPr>
      <w:bookmarkStart w:id="30" w:name="_ENREF_30"/>
      <w:r w:rsidRPr="00B64882">
        <w:rPr>
          <w:rFonts w:ascii="Calibri" w:hAnsi="Calibri"/>
          <w:noProof/>
        </w:rPr>
        <w:t>30.</w:t>
      </w:r>
      <w:r w:rsidRPr="00B64882">
        <w:rPr>
          <w:rFonts w:ascii="Calibri" w:hAnsi="Calibri"/>
          <w:noProof/>
        </w:rPr>
        <w:tab/>
        <w:t xml:space="preserve">Lopez L, Robayo M, Vargas M, Velez ID. Thermotherapy. An alternative for the treatment of American cutaneous leishmaniasis. Trials </w:t>
      </w:r>
      <w:r w:rsidRPr="00B64882">
        <w:rPr>
          <w:rFonts w:ascii="Calibri" w:hAnsi="Calibri"/>
          <w:b/>
          <w:noProof/>
        </w:rPr>
        <w:t>2012</w:t>
      </w:r>
      <w:r w:rsidRPr="00B64882">
        <w:rPr>
          <w:rFonts w:ascii="Calibri" w:hAnsi="Calibri"/>
          <w:noProof/>
        </w:rPr>
        <w:t>; 13: 58.</w:t>
      </w:r>
      <w:bookmarkEnd w:id="30"/>
    </w:p>
    <w:p w:rsidR="00B64882" w:rsidRPr="00B64882" w:rsidRDefault="00B64882" w:rsidP="00B64882">
      <w:pPr>
        <w:spacing w:after="0" w:line="240" w:lineRule="auto"/>
        <w:ind w:left="720" w:hanging="720"/>
        <w:rPr>
          <w:rFonts w:ascii="Calibri" w:hAnsi="Calibri"/>
          <w:noProof/>
        </w:rPr>
      </w:pPr>
      <w:bookmarkStart w:id="31" w:name="_ENREF_31"/>
      <w:r w:rsidRPr="00B64882">
        <w:rPr>
          <w:rFonts w:ascii="Calibri" w:hAnsi="Calibri"/>
          <w:noProof/>
        </w:rPr>
        <w:t>31.</w:t>
      </w:r>
      <w:r w:rsidRPr="00B64882">
        <w:rPr>
          <w:rFonts w:ascii="Calibri" w:hAnsi="Calibri"/>
          <w:noProof/>
        </w:rPr>
        <w:tab/>
        <w:t xml:space="preserve">Rubiano LC, Miranda MC, Muvdi Arenas S, et al. Noninferiority of miltefosine versus meglumine antimoniate for cutaneous leishmaniasis in children. The Journal of infectious diseases </w:t>
      </w:r>
      <w:r w:rsidRPr="00B64882">
        <w:rPr>
          <w:rFonts w:ascii="Calibri" w:hAnsi="Calibri"/>
          <w:b/>
          <w:noProof/>
        </w:rPr>
        <w:t>2012</w:t>
      </w:r>
      <w:r w:rsidRPr="00B64882">
        <w:rPr>
          <w:rFonts w:ascii="Calibri" w:hAnsi="Calibri"/>
          <w:noProof/>
        </w:rPr>
        <w:t>; 205(4): 684-92.</w:t>
      </w:r>
      <w:bookmarkEnd w:id="31"/>
    </w:p>
    <w:p w:rsidR="00B64882" w:rsidRPr="00B64882" w:rsidRDefault="00B64882" w:rsidP="00B64882">
      <w:pPr>
        <w:spacing w:after="0" w:line="240" w:lineRule="auto"/>
        <w:ind w:left="720" w:hanging="720"/>
        <w:rPr>
          <w:rFonts w:ascii="Calibri" w:hAnsi="Calibri"/>
          <w:noProof/>
        </w:rPr>
      </w:pPr>
      <w:bookmarkStart w:id="32" w:name="_ENREF_32"/>
      <w:r w:rsidRPr="00B64882">
        <w:rPr>
          <w:rFonts w:ascii="Calibri" w:hAnsi="Calibri"/>
          <w:noProof/>
        </w:rPr>
        <w:t>32.</w:t>
      </w:r>
      <w:r w:rsidRPr="00B64882">
        <w:rPr>
          <w:rFonts w:ascii="Calibri" w:hAnsi="Calibri"/>
          <w:noProof/>
        </w:rPr>
        <w:tab/>
        <w:t xml:space="preserve">Lopez L, Cruz C, Godoy G, Robledo SM, Velez ID. Thermotherapy effective and safer than miltefosine in the treatment of cutaneous leishmaniasis in Colombia. Revista do Instituto de Medicina Tropical de Sao Paulo </w:t>
      </w:r>
      <w:r w:rsidRPr="00B64882">
        <w:rPr>
          <w:rFonts w:ascii="Calibri" w:hAnsi="Calibri"/>
          <w:b/>
          <w:noProof/>
        </w:rPr>
        <w:t>2013</w:t>
      </w:r>
      <w:r w:rsidRPr="00B64882">
        <w:rPr>
          <w:rFonts w:ascii="Calibri" w:hAnsi="Calibri"/>
          <w:noProof/>
        </w:rPr>
        <w:t>; 55(3).</w:t>
      </w:r>
      <w:bookmarkEnd w:id="32"/>
    </w:p>
    <w:p w:rsidR="00B64882" w:rsidRPr="00B64882" w:rsidRDefault="00B64882" w:rsidP="00B64882">
      <w:pPr>
        <w:spacing w:after="0" w:line="240" w:lineRule="auto"/>
        <w:ind w:left="720" w:hanging="720"/>
        <w:rPr>
          <w:rFonts w:ascii="Calibri" w:hAnsi="Calibri"/>
          <w:noProof/>
        </w:rPr>
      </w:pPr>
      <w:bookmarkStart w:id="33" w:name="_ENREF_33"/>
      <w:r w:rsidRPr="00B64882">
        <w:rPr>
          <w:rFonts w:ascii="Calibri" w:hAnsi="Calibri"/>
          <w:noProof/>
        </w:rPr>
        <w:t>33.</w:t>
      </w:r>
      <w:r w:rsidRPr="00B64882">
        <w:rPr>
          <w:rFonts w:ascii="Calibri" w:hAnsi="Calibri"/>
          <w:noProof/>
        </w:rPr>
        <w:tab/>
        <w:t xml:space="preserve">Guderian RH, Chico ME, Rogers MD, Pattishall KM, Grogl M, Berman JD. Placebo controlled treatment of Ecuadorian cutaneous leishmaniasis. Am J Trop Med Hyg </w:t>
      </w:r>
      <w:r w:rsidRPr="00B64882">
        <w:rPr>
          <w:rFonts w:ascii="Calibri" w:hAnsi="Calibri"/>
          <w:b/>
          <w:noProof/>
        </w:rPr>
        <w:t>1991</w:t>
      </w:r>
      <w:r w:rsidRPr="00B64882">
        <w:rPr>
          <w:rFonts w:ascii="Calibri" w:hAnsi="Calibri"/>
          <w:noProof/>
        </w:rPr>
        <w:t>; 45(1): 92-7.</w:t>
      </w:r>
      <w:bookmarkEnd w:id="33"/>
    </w:p>
    <w:p w:rsidR="00B64882" w:rsidRPr="00B64882" w:rsidRDefault="00B64882" w:rsidP="00B64882">
      <w:pPr>
        <w:spacing w:after="0" w:line="240" w:lineRule="auto"/>
        <w:ind w:left="720" w:hanging="720"/>
        <w:rPr>
          <w:rFonts w:ascii="Calibri" w:hAnsi="Calibri"/>
          <w:noProof/>
        </w:rPr>
      </w:pPr>
      <w:bookmarkStart w:id="34" w:name="_ENREF_34"/>
      <w:r w:rsidRPr="00B64882">
        <w:rPr>
          <w:rFonts w:ascii="Calibri" w:hAnsi="Calibri"/>
          <w:noProof/>
        </w:rPr>
        <w:t>34.</w:t>
      </w:r>
      <w:r w:rsidRPr="00B64882">
        <w:rPr>
          <w:rFonts w:ascii="Calibri" w:hAnsi="Calibri"/>
          <w:noProof/>
        </w:rPr>
        <w:tab/>
        <w:t xml:space="preserve">Armijos RX, Weigel MM, Calvopina M, Mancheno M, Rodriguez R. Comparison of the effectiveness of two topical paromomycin treatments versus meglumine antimoniate for New World cutaneous leishmaniasis. Acta tropica </w:t>
      </w:r>
      <w:r w:rsidRPr="00B64882">
        <w:rPr>
          <w:rFonts w:ascii="Calibri" w:hAnsi="Calibri"/>
          <w:b/>
          <w:noProof/>
        </w:rPr>
        <w:t>2004</w:t>
      </w:r>
      <w:r w:rsidRPr="00B64882">
        <w:rPr>
          <w:rFonts w:ascii="Calibri" w:hAnsi="Calibri"/>
          <w:noProof/>
        </w:rPr>
        <w:t>; 91(2): 153-60.</w:t>
      </w:r>
      <w:bookmarkEnd w:id="34"/>
    </w:p>
    <w:p w:rsidR="00B64882" w:rsidRPr="00B64882" w:rsidRDefault="00B64882" w:rsidP="00B64882">
      <w:pPr>
        <w:spacing w:after="0" w:line="240" w:lineRule="auto"/>
        <w:ind w:left="720" w:hanging="720"/>
        <w:rPr>
          <w:rFonts w:ascii="Calibri" w:hAnsi="Calibri"/>
          <w:noProof/>
        </w:rPr>
      </w:pPr>
      <w:bookmarkStart w:id="35" w:name="_ENREF_35"/>
      <w:r w:rsidRPr="00B64882">
        <w:rPr>
          <w:rFonts w:ascii="Calibri" w:hAnsi="Calibri"/>
          <w:noProof/>
        </w:rPr>
        <w:t>35.</w:t>
      </w:r>
      <w:r w:rsidRPr="00B64882">
        <w:rPr>
          <w:rFonts w:ascii="Calibri" w:hAnsi="Calibri"/>
          <w:noProof/>
        </w:rPr>
        <w:tab/>
        <w:t xml:space="preserve">D'Oliveira Junior A, Machado PR, Carvalho EM. Evaluating the efficacy of allopurinol for the treatment of cutaneous leishmaniasis. International journal of dermatology </w:t>
      </w:r>
      <w:r w:rsidRPr="00B64882">
        <w:rPr>
          <w:rFonts w:ascii="Calibri" w:hAnsi="Calibri"/>
          <w:b/>
          <w:noProof/>
        </w:rPr>
        <w:t>1997</w:t>
      </w:r>
      <w:r w:rsidRPr="00B64882">
        <w:rPr>
          <w:rFonts w:ascii="Calibri" w:hAnsi="Calibri"/>
          <w:noProof/>
        </w:rPr>
        <w:t>; 36(12): 938-40.</w:t>
      </w:r>
      <w:bookmarkEnd w:id="35"/>
    </w:p>
    <w:p w:rsidR="00B64882" w:rsidRPr="00B64882" w:rsidRDefault="00B64882" w:rsidP="00B64882">
      <w:pPr>
        <w:spacing w:after="0" w:line="240" w:lineRule="auto"/>
        <w:ind w:left="720" w:hanging="720"/>
        <w:rPr>
          <w:rFonts w:ascii="Calibri" w:hAnsi="Calibri"/>
          <w:noProof/>
        </w:rPr>
      </w:pPr>
      <w:bookmarkStart w:id="36" w:name="_ENREF_36"/>
      <w:r w:rsidRPr="00B64882">
        <w:rPr>
          <w:rFonts w:ascii="Calibri" w:hAnsi="Calibri"/>
          <w:noProof/>
        </w:rPr>
        <w:t>36.</w:t>
      </w:r>
      <w:r w:rsidRPr="00B64882">
        <w:rPr>
          <w:rFonts w:ascii="Calibri" w:hAnsi="Calibri"/>
          <w:noProof/>
        </w:rPr>
        <w:tab/>
        <w:t xml:space="preserve">Arana BA, Navin TR, Arana FE, Berman JD, Rosenkaimer F. Efficacy of a short course (10 days) of high-dose meglumine antimonate with or without interferon-gamma in treating cutaneous leishmaniasis in Guatemala. Clinical infectious diseases : an official publication of the Infectious Diseases Society of America </w:t>
      </w:r>
      <w:r w:rsidRPr="00B64882">
        <w:rPr>
          <w:rFonts w:ascii="Calibri" w:hAnsi="Calibri"/>
          <w:b/>
          <w:noProof/>
        </w:rPr>
        <w:t>1994</w:t>
      </w:r>
      <w:r w:rsidRPr="00B64882">
        <w:rPr>
          <w:rFonts w:ascii="Calibri" w:hAnsi="Calibri"/>
          <w:noProof/>
        </w:rPr>
        <w:t>; 18(3): 381-4.</w:t>
      </w:r>
      <w:bookmarkEnd w:id="36"/>
    </w:p>
    <w:p w:rsidR="00B64882" w:rsidRPr="00B64882" w:rsidRDefault="00B64882" w:rsidP="00B64882">
      <w:pPr>
        <w:spacing w:after="0" w:line="240" w:lineRule="auto"/>
        <w:ind w:left="720" w:hanging="720"/>
        <w:rPr>
          <w:rFonts w:ascii="Calibri" w:hAnsi="Calibri"/>
          <w:noProof/>
        </w:rPr>
      </w:pPr>
      <w:bookmarkStart w:id="37" w:name="_ENREF_37"/>
      <w:r w:rsidRPr="00B64882">
        <w:rPr>
          <w:rFonts w:ascii="Calibri" w:hAnsi="Calibri"/>
          <w:noProof/>
        </w:rPr>
        <w:t>37.</w:t>
      </w:r>
      <w:r w:rsidRPr="00B64882">
        <w:rPr>
          <w:rFonts w:ascii="Calibri" w:hAnsi="Calibri"/>
          <w:noProof/>
        </w:rPr>
        <w:tab/>
        <w:t xml:space="preserve">Arana BA, Mendoza CE, Rizzo NR, Kroeger A. Randomized, controlled, double-blind trial of topical treatment of cutaneous leishmaniasis with paromomycin plus methylbenzethonium chloride ointment in Guatemala. The American journal of tropical medicine and hygiene </w:t>
      </w:r>
      <w:r w:rsidRPr="00B64882">
        <w:rPr>
          <w:rFonts w:ascii="Calibri" w:hAnsi="Calibri"/>
          <w:b/>
          <w:noProof/>
        </w:rPr>
        <w:t>2001</w:t>
      </w:r>
      <w:r w:rsidRPr="00B64882">
        <w:rPr>
          <w:rFonts w:ascii="Calibri" w:hAnsi="Calibri"/>
          <w:noProof/>
        </w:rPr>
        <w:t>; 65(5): 466-70.</w:t>
      </w:r>
      <w:bookmarkEnd w:id="37"/>
    </w:p>
    <w:p w:rsidR="00B64882" w:rsidRPr="00B64882" w:rsidRDefault="00B64882" w:rsidP="00B64882">
      <w:pPr>
        <w:spacing w:after="0" w:line="240" w:lineRule="auto"/>
        <w:ind w:left="720" w:hanging="720"/>
        <w:rPr>
          <w:rFonts w:ascii="Calibri" w:hAnsi="Calibri"/>
          <w:noProof/>
        </w:rPr>
      </w:pPr>
      <w:bookmarkStart w:id="38" w:name="_ENREF_38"/>
      <w:r w:rsidRPr="00B64882">
        <w:rPr>
          <w:rFonts w:ascii="Calibri" w:hAnsi="Calibri"/>
          <w:noProof/>
        </w:rPr>
        <w:t>38.</w:t>
      </w:r>
      <w:r w:rsidRPr="00B64882">
        <w:rPr>
          <w:rFonts w:ascii="Calibri" w:hAnsi="Calibri"/>
          <w:noProof/>
        </w:rPr>
        <w:tab/>
        <w:t xml:space="preserve">Navin TR, Arana BA, Arana FE, de Merida AM, Castillo AL, Pozuelos JL. Placebo-controlled clinical trial of meglumine antimonate (glucantime) vs. localized controlled heat in the treatment of cutaneous leishmaniasis in Guatemala. Am J Trop Med Hyg </w:t>
      </w:r>
      <w:r w:rsidRPr="00B64882">
        <w:rPr>
          <w:rFonts w:ascii="Calibri" w:hAnsi="Calibri"/>
          <w:b/>
          <w:noProof/>
        </w:rPr>
        <w:t>1990</w:t>
      </w:r>
      <w:r w:rsidRPr="00B64882">
        <w:rPr>
          <w:rFonts w:ascii="Calibri" w:hAnsi="Calibri"/>
          <w:noProof/>
        </w:rPr>
        <w:t>; 42(1): 43-50.</w:t>
      </w:r>
      <w:bookmarkEnd w:id="38"/>
    </w:p>
    <w:p w:rsidR="00B64882" w:rsidRPr="00B64882" w:rsidRDefault="00B64882" w:rsidP="00B64882">
      <w:pPr>
        <w:spacing w:after="0" w:line="240" w:lineRule="auto"/>
        <w:ind w:left="720" w:hanging="720"/>
        <w:rPr>
          <w:rFonts w:ascii="Calibri" w:hAnsi="Calibri"/>
          <w:noProof/>
        </w:rPr>
      </w:pPr>
      <w:bookmarkStart w:id="39" w:name="_ENREF_39"/>
      <w:r w:rsidRPr="00B64882">
        <w:rPr>
          <w:rFonts w:ascii="Calibri" w:hAnsi="Calibri"/>
          <w:noProof/>
        </w:rPr>
        <w:t>39.</w:t>
      </w:r>
      <w:r w:rsidRPr="00B64882">
        <w:rPr>
          <w:rFonts w:ascii="Calibri" w:hAnsi="Calibri"/>
          <w:noProof/>
        </w:rPr>
        <w:tab/>
        <w:t xml:space="preserve">Navin TR, Arana BA, Arana FE, Berman JD, Chajon JF. Placebo-controlled clinical trial of sodium stibogluconate (Pentostam) versus ketoconazole for treating cutaneous leishmaniasis in Guatemala. The Journal of infectious diseases </w:t>
      </w:r>
      <w:r w:rsidRPr="00B64882">
        <w:rPr>
          <w:rFonts w:ascii="Calibri" w:hAnsi="Calibri"/>
          <w:b/>
          <w:noProof/>
        </w:rPr>
        <w:t>1992</w:t>
      </w:r>
      <w:r w:rsidRPr="00B64882">
        <w:rPr>
          <w:rFonts w:ascii="Calibri" w:hAnsi="Calibri"/>
          <w:noProof/>
        </w:rPr>
        <w:t>; 165(3): 528-34.</w:t>
      </w:r>
      <w:bookmarkEnd w:id="39"/>
    </w:p>
    <w:p w:rsidR="00B64882" w:rsidRPr="00B64882" w:rsidRDefault="00B64882" w:rsidP="00B64882">
      <w:pPr>
        <w:spacing w:after="0" w:line="240" w:lineRule="auto"/>
        <w:ind w:left="720" w:hanging="720"/>
        <w:rPr>
          <w:rFonts w:ascii="Calibri" w:hAnsi="Calibri"/>
          <w:noProof/>
        </w:rPr>
      </w:pPr>
      <w:bookmarkStart w:id="40" w:name="_ENREF_40"/>
      <w:r w:rsidRPr="00B64882">
        <w:rPr>
          <w:rFonts w:ascii="Calibri" w:hAnsi="Calibri"/>
          <w:noProof/>
        </w:rPr>
        <w:t>40.</w:t>
      </w:r>
      <w:r w:rsidRPr="00B64882">
        <w:rPr>
          <w:rFonts w:ascii="Calibri" w:hAnsi="Calibri"/>
          <w:noProof/>
        </w:rPr>
        <w:tab/>
        <w:t xml:space="preserve">Neva FA, Ponce C, Ponce E, Kreutzer R, Modabber F, Olliaro P. Non-ulcerative cutaneous leishmaniasis in Honduras fails to respond to topical paromomycin. Transactions of the Royal Society of Tropical Medicine and Hygiene </w:t>
      </w:r>
      <w:r w:rsidRPr="00B64882">
        <w:rPr>
          <w:rFonts w:ascii="Calibri" w:hAnsi="Calibri"/>
          <w:b/>
          <w:noProof/>
        </w:rPr>
        <w:t>1997</w:t>
      </w:r>
      <w:r w:rsidRPr="00B64882">
        <w:rPr>
          <w:rFonts w:ascii="Calibri" w:hAnsi="Calibri"/>
          <w:noProof/>
        </w:rPr>
        <w:t>; 91(4): 473-5.</w:t>
      </w:r>
      <w:bookmarkEnd w:id="40"/>
    </w:p>
    <w:p w:rsidR="00B64882" w:rsidRPr="00B64882" w:rsidRDefault="00B64882" w:rsidP="00B64882">
      <w:pPr>
        <w:spacing w:after="0" w:line="240" w:lineRule="auto"/>
        <w:ind w:left="720" w:hanging="720"/>
        <w:rPr>
          <w:rFonts w:ascii="Calibri" w:hAnsi="Calibri"/>
          <w:noProof/>
        </w:rPr>
      </w:pPr>
      <w:bookmarkStart w:id="41" w:name="_ENREF_41"/>
      <w:r w:rsidRPr="00B64882">
        <w:rPr>
          <w:rFonts w:ascii="Calibri" w:hAnsi="Calibri"/>
          <w:noProof/>
        </w:rPr>
        <w:t>41.</w:t>
      </w:r>
      <w:r w:rsidRPr="00B64882">
        <w:rPr>
          <w:rFonts w:ascii="Calibri" w:hAnsi="Calibri"/>
          <w:noProof/>
        </w:rPr>
        <w:tab/>
        <w:t xml:space="preserve">Saenz RE, Paz HM, Johnson CM, Narvaez E, de Vasquez AM. [Evaluation of the effectiveness and toxicity of pentostam and glucantime in the treatment of cutaneous leishmaniasis]. Revista medica de Panama </w:t>
      </w:r>
      <w:r w:rsidRPr="00B64882">
        <w:rPr>
          <w:rFonts w:ascii="Calibri" w:hAnsi="Calibri"/>
          <w:b/>
          <w:noProof/>
        </w:rPr>
        <w:t>1987</w:t>
      </w:r>
      <w:r w:rsidRPr="00B64882">
        <w:rPr>
          <w:rFonts w:ascii="Calibri" w:hAnsi="Calibri"/>
          <w:noProof/>
        </w:rPr>
        <w:t>; 12(3): 148-57.</w:t>
      </w:r>
      <w:bookmarkEnd w:id="41"/>
    </w:p>
    <w:p w:rsidR="00B64882" w:rsidRPr="00B64882" w:rsidRDefault="00B64882" w:rsidP="00B64882">
      <w:pPr>
        <w:spacing w:after="0" w:line="240" w:lineRule="auto"/>
        <w:ind w:left="720" w:hanging="720"/>
        <w:rPr>
          <w:rFonts w:ascii="Calibri" w:hAnsi="Calibri"/>
          <w:noProof/>
        </w:rPr>
      </w:pPr>
      <w:bookmarkStart w:id="42" w:name="_ENREF_42"/>
      <w:r w:rsidRPr="00B64882">
        <w:rPr>
          <w:rFonts w:ascii="Calibri" w:hAnsi="Calibri"/>
          <w:noProof/>
        </w:rPr>
        <w:t>42.</w:t>
      </w:r>
      <w:r w:rsidRPr="00B64882">
        <w:rPr>
          <w:rFonts w:ascii="Calibri" w:hAnsi="Calibri"/>
          <w:noProof/>
        </w:rPr>
        <w:tab/>
        <w:t xml:space="preserve">Saenz RE, Paz H, Berman JD. Efficacy of ketoconazole against Leishmania braziliensis panamensis cutaneous leishmaniasis. The American journal of medicine </w:t>
      </w:r>
      <w:r w:rsidRPr="00B64882">
        <w:rPr>
          <w:rFonts w:ascii="Calibri" w:hAnsi="Calibri"/>
          <w:b/>
          <w:noProof/>
        </w:rPr>
        <w:t>1990</w:t>
      </w:r>
      <w:r w:rsidRPr="00B64882">
        <w:rPr>
          <w:rFonts w:ascii="Calibri" w:hAnsi="Calibri"/>
          <w:noProof/>
        </w:rPr>
        <w:t>; 89(2): 147-55.</w:t>
      </w:r>
      <w:bookmarkEnd w:id="42"/>
    </w:p>
    <w:p w:rsidR="00B64882" w:rsidRPr="00B64882" w:rsidRDefault="00B64882" w:rsidP="00B64882">
      <w:pPr>
        <w:spacing w:after="0" w:line="240" w:lineRule="auto"/>
        <w:ind w:left="720" w:hanging="720"/>
        <w:rPr>
          <w:rFonts w:ascii="Calibri" w:hAnsi="Calibri"/>
          <w:noProof/>
        </w:rPr>
      </w:pPr>
      <w:bookmarkStart w:id="43" w:name="_ENREF_43"/>
      <w:r w:rsidRPr="00B64882">
        <w:rPr>
          <w:rFonts w:ascii="Calibri" w:hAnsi="Calibri"/>
          <w:noProof/>
        </w:rPr>
        <w:t>43.</w:t>
      </w:r>
      <w:r w:rsidRPr="00B64882">
        <w:rPr>
          <w:rFonts w:ascii="Calibri" w:hAnsi="Calibri"/>
          <w:noProof/>
        </w:rPr>
        <w:tab/>
        <w:t xml:space="preserve">Soto J, Rojas E, Guzman M, et al. Intralesional antimony for single lesions of bolivian cutaneous leishmaniasis. Clinical infectious diseases : an official publication of the Infectious Diseases Society of America </w:t>
      </w:r>
      <w:r w:rsidRPr="00B64882">
        <w:rPr>
          <w:rFonts w:ascii="Calibri" w:hAnsi="Calibri"/>
          <w:b/>
          <w:noProof/>
        </w:rPr>
        <w:t>2013</w:t>
      </w:r>
      <w:r w:rsidRPr="00B64882">
        <w:rPr>
          <w:rFonts w:ascii="Calibri" w:hAnsi="Calibri"/>
          <w:noProof/>
        </w:rPr>
        <w:t>; 56(9): 1255-60.</w:t>
      </w:r>
      <w:bookmarkEnd w:id="43"/>
    </w:p>
    <w:p w:rsidR="00B64882" w:rsidRPr="00B64882" w:rsidRDefault="00B64882" w:rsidP="00B64882">
      <w:pPr>
        <w:spacing w:after="0" w:line="240" w:lineRule="auto"/>
        <w:ind w:left="720" w:hanging="720"/>
        <w:rPr>
          <w:rFonts w:ascii="Calibri" w:hAnsi="Calibri"/>
          <w:noProof/>
        </w:rPr>
      </w:pPr>
      <w:bookmarkStart w:id="44" w:name="_ENREF_44"/>
      <w:r w:rsidRPr="00B64882">
        <w:rPr>
          <w:rFonts w:ascii="Calibri" w:hAnsi="Calibri"/>
          <w:noProof/>
        </w:rPr>
        <w:t>44.</w:t>
      </w:r>
      <w:r w:rsidRPr="00B64882">
        <w:rPr>
          <w:rFonts w:ascii="Calibri" w:hAnsi="Calibri"/>
          <w:noProof/>
        </w:rPr>
        <w:tab/>
        <w:t xml:space="preserve">Andersen EM, Cruz-Saldarriaga M, Llanos-Cuentas A, et al. Comparison of meglumine antimoniate and pentamidine for peruvian cutaneous leishmaniasis. Am J Trop Med Hyg </w:t>
      </w:r>
      <w:r w:rsidRPr="00B64882">
        <w:rPr>
          <w:rFonts w:ascii="Calibri" w:hAnsi="Calibri"/>
          <w:b/>
          <w:noProof/>
        </w:rPr>
        <w:t>2005</w:t>
      </w:r>
      <w:r w:rsidRPr="00B64882">
        <w:rPr>
          <w:rFonts w:ascii="Calibri" w:hAnsi="Calibri"/>
          <w:noProof/>
        </w:rPr>
        <w:t>; 72(2): 133-7.</w:t>
      </w:r>
      <w:bookmarkEnd w:id="44"/>
    </w:p>
    <w:p w:rsidR="00B64882" w:rsidRPr="00B64882" w:rsidRDefault="00B64882" w:rsidP="00B64882">
      <w:pPr>
        <w:spacing w:after="0" w:line="240" w:lineRule="auto"/>
        <w:ind w:left="720" w:hanging="720"/>
        <w:rPr>
          <w:rFonts w:ascii="Calibri" w:hAnsi="Calibri"/>
          <w:noProof/>
        </w:rPr>
      </w:pPr>
      <w:bookmarkStart w:id="45" w:name="_ENREF_45"/>
      <w:r w:rsidRPr="00B64882">
        <w:rPr>
          <w:rFonts w:ascii="Calibri" w:hAnsi="Calibri"/>
          <w:noProof/>
        </w:rPr>
        <w:t>45.</w:t>
      </w:r>
      <w:r w:rsidRPr="00B64882">
        <w:rPr>
          <w:rFonts w:ascii="Calibri" w:hAnsi="Calibri"/>
          <w:noProof/>
        </w:rPr>
        <w:tab/>
        <w:t xml:space="preserve">Miranda-Verastegui C, Llanos-Cuentas A, Arevalo I, Ward BJ, Matlashewski G. Randomized, double-blind clinical trial of topical imiquimod 5% with parenteral meglumine antimoniate in the treatment of cutaneous leishmaniasis in Peru. Clinical infectious diseases : an official publication of the Infectious Diseases Society of America </w:t>
      </w:r>
      <w:r w:rsidRPr="00B64882">
        <w:rPr>
          <w:rFonts w:ascii="Calibri" w:hAnsi="Calibri"/>
          <w:b/>
          <w:noProof/>
        </w:rPr>
        <w:t>2005</w:t>
      </w:r>
      <w:r w:rsidRPr="00B64882">
        <w:rPr>
          <w:rFonts w:ascii="Calibri" w:hAnsi="Calibri"/>
          <w:noProof/>
        </w:rPr>
        <w:t>; 40(10): 1395-403.</w:t>
      </w:r>
      <w:bookmarkEnd w:id="45"/>
    </w:p>
    <w:p w:rsidR="00B64882" w:rsidRPr="00B64882" w:rsidRDefault="00B64882" w:rsidP="00B64882">
      <w:pPr>
        <w:spacing w:after="0" w:line="240" w:lineRule="auto"/>
        <w:ind w:left="720" w:hanging="720"/>
        <w:rPr>
          <w:rFonts w:ascii="Calibri" w:hAnsi="Calibri"/>
          <w:noProof/>
        </w:rPr>
      </w:pPr>
      <w:bookmarkStart w:id="46" w:name="_ENREF_46"/>
      <w:r w:rsidRPr="00B64882">
        <w:rPr>
          <w:rFonts w:ascii="Calibri" w:hAnsi="Calibri"/>
          <w:noProof/>
        </w:rPr>
        <w:t>46.</w:t>
      </w:r>
      <w:r w:rsidRPr="00B64882">
        <w:rPr>
          <w:rFonts w:ascii="Calibri" w:hAnsi="Calibri"/>
          <w:noProof/>
        </w:rPr>
        <w:tab/>
        <w:t xml:space="preserve">Arevalo I, Tulliano G, Quispe A, et al. Role of imiquimod and parenteral meglumine antimoniate in the initial treatment of cutaneous leishmaniasis. Clinical infectious diseases : an official publication of the Infectious Diseases Society of America </w:t>
      </w:r>
      <w:r w:rsidRPr="00B64882">
        <w:rPr>
          <w:rFonts w:ascii="Calibri" w:hAnsi="Calibri"/>
          <w:b/>
          <w:noProof/>
        </w:rPr>
        <w:t>2007</w:t>
      </w:r>
      <w:r w:rsidRPr="00B64882">
        <w:rPr>
          <w:rFonts w:ascii="Calibri" w:hAnsi="Calibri"/>
          <w:noProof/>
        </w:rPr>
        <w:t>; 44(12): 1549-54.</w:t>
      </w:r>
      <w:bookmarkEnd w:id="46"/>
    </w:p>
    <w:p w:rsidR="00B64882" w:rsidRPr="00B64882" w:rsidRDefault="00B64882" w:rsidP="00B64882">
      <w:pPr>
        <w:spacing w:after="0" w:line="240" w:lineRule="auto"/>
        <w:ind w:left="720" w:hanging="720"/>
        <w:rPr>
          <w:rFonts w:ascii="Calibri" w:hAnsi="Calibri"/>
          <w:noProof/>
        </w:rPr>
      </w:pPr>
      <w:bookmarkStart w:id="47" w:name="_ENREF_47"/>
      <w:r w:rsidRPr="00B64882">
        <w:rPr>
          <w:rFonts w:ascii="Calibri" w:hAnsi="Calibri"/>
          <w:noProof/>
        </w:rPr>
        <w:t>47.</w:t>
      </w:r>
      <w:r w:rsidRPr="00B64882">
        <w:rPr>
          <w:rFonts w:ascii="Calibri" w:hAnsi="Calibri"/>
          <w:noProof/>
        </w:rPr>
        <w:tab/>
        <w:t xml:space="preserve">Llanos-Cuentas A, Tulliano G, Araujo-Castillo R, et al. Clinical and parasite species risk factors for pentavalent antimonial treatment failure in cutaneous leishmaniasis in Peru. Clinical infectious diseases : an official publication of the Infectious Diseases Society of America </w:t>
      </w:r>
      <w:r w:rsidRPr="00B64882">
        <w:rPr>
          <w:rFonts w:ascii="Calibri" w:hAnsi="Calibri"/>
          <w:b/>
          <w:noProof/>
        </w:rPr>
        <w:t>2008</w:t>
      </w:r>
      <w:r w:rsidRPr="00B64882">
        <w:rPr>
          <w:rFonts w:ascii="Calibri" w:hAnsi="Calibri"/>
          <w:noProof/>
        </w:rPr>
        <w:t>; 46(2): 223-31.</w:t>
      </w:r>
      <w:bookmarkEnd w:id="47"/>
    </w:p>
    <w:p w:rsidR="00B64882" w:rsidRPr="00B64882" w:rsidRDefault="00B64882" w:rsidP="00B64882">
      <w:pPr>
        <w:spacing w:after="0" w:line="240" w:lineRule="auto"/>
        <w:ind w:left="720" w:hanging="720"/>
        <w:rPr>
          <w:rFonts w:ascii="Calibri" w:hAnsi="Calibri"/>
          <w:noProof/>
        </w:rPr>
      </w:pPr>
      <w:bookmarkStart w:id="48" w:name="_ENREF_48"/>
      <w:r w:rsidRPr="00B64882">
        <w:rPr>
          <w:rFonts w:ascii="Calibri" w:hAnsi="Calibri"/>
          <w:noProof/>
        </w:rPr>
        <w:t>48.</w:t>
      </w:r>
      <w:r w:rsidRPr="00B64882">
        <w:rPr>
          <w:rFonts w:ascii="Calibri" w:hAnsi="Calibri"/>
          <w:noProof/>
        </w:rPr>
        <w:tab/>
        <w:t xml:space="preserve">Miranda-Verastegui C, Tulliano G, Gyorkos TW, et al. First-line therapy for human cutaneous leishmaniasis in Peru using the TLR7 agonist imiquimod in combination with pentavalent antimony. PLoS Neglected Tropical Diseases </w:t>
      </w:r>
      <w:r w:rsidRPr="00B64882">
        <w:rPr>
          <w:rFonts w:ascii="Calibri" w:hAnsi="Calibri"/>
          <w:b/>
          <w:noProof/>
        </w:rPr>
        <w:t>2009</w:t>
      </w:r>
      <w:r w:rsidRPr="00B64882">
        <w:rPr>
          <w:rFonts w:ascii="Calibri" w:hAnsi="Calibri"/>
          <w:noProof/>
        </w:rPr>
        <w:t>; 3(7): e491.</w:t>
      </w:r>
      <w:bookmarkEnd w:id="48"/>
    </w:p>
    <w:p w:rsidR="00B64882" w:rsidRPr="00B64882" w:rsidRDefault="00B64882" w:rsidP="00B64882">
      <w:pPr>
        <w:spacing w:after="0" w:line="240" w:lineRule="auto"/>
        <w:ind w:left="720" w:hanging="720"/>
        <w:rPr>
          <w:rFonts w:ascii="Calibri" w:hAnsi="Calibri"/>
          <w:noProof/>
        </w:rPr>
      </w:pPr>
      <w:bookmarkStart w:id="49" w:name="_ENREF_49"/>
      <w:r w:rsidRPr="00B64882">
        <w:rPr>
          <w:rFonts w:ascii="Calibri" w:hAnsi="Calibri"/>
          <w:noProof/>
        </w:rPr>
        <w:t>49.</w:t>
      </w:r>
      <w:r w:rsidRPr="00B64882">
        <w:rPr>
          <w:rFonts w:ascii="Calibri" w:hAnsi="Calibri"/>
          <w:noProof/>
        </w:rPr>
        <w:tab/>
        <w:t xml:space="preserve">van der Meide WF, Sabajo LO, Jensema AJ, et al. Evaluation of treatment with pentamidine for cutaneous leishmaniasis in Suriname. International Journal of Dermatology </w:t>
      </w:r>
      <w:r w:rsidRPr="00B64882">
        <w:rPr>
          <w:rFonts w:ascii="Calibri" w:hAnsi="Calibri"/>
          <w:b/>
          <w:noProof/>
        </w:rPr>
        <w:t>2009</w:t>
      </w:r>
      <w:r w:rsidRPr="00B64882">
        <w:rPr>
          <w:rFonts w:ascii="Calibri" w:hAnsi="Calibri"/>
          <w:noProof/>
        </w:rPr>
        <w:t>; 48(1): 52-8.</w:t>
      </w:r>
      <w:bookmarkEnd w:id="49"/>
    </w:p>
    <w:p w:rsidR="00B64882" w:rsidRPr="00B64882" w:rsidRDefault="00B64882" w:rsidP="00B64882">
      <w:pPr>
        <w:spacing w:after="0" w:line="240" w:lineRule="auto"/>
        <w:ind w:left="720" w:hanging="720"/>
        <w:rPr>
          <w:rFonts w:ascii="Calibri" w:hAnsi="Calibri"/>
          <w:noProof/>
        </w:rPr>
      </w:pPr>
      <w:bookmarkStart w:id="50" w:name="_ENREF_50"/>
      <w:r w:rsidRPr="00B64882">
        <w:rPr>
          <w:rFonts w:ascii="Calibri" w:hAnsi="Calibri"/>
          <w:noProof/>
        </w:rPr>
        <w:t>50.</w:t>
      </w:r>
      <w:r w:rsidRPr="00B64882">
        <w:rPr>
          <w:rFonts w:ascii="Calibri" w:hAnsi="Calibri"/>
          <w:noProof/>
        </w:rPr>
        <w:tab/>
        <w:t xml:space="preserve">Convit J, Castellanos PL, Rondon A, et al. Immunotherapy versus chemotherapy in localised cutaneous leishmaniasis. Lancet </w:t>
      </w:r>
      <w:r w:rsidRPr="00B64882">
        <w:rPr>
          <w:rFonts w:ascii="Calibri" w:hAnsi="Calibri"/>
          <w:b/>
          <w:noProof/>
        </w:rPr>
        <w:t>1987</w:t>
      </w:r>
      <w:r w:rsidRPr="00B64882">
        <w:rPr>
          <w:rFonts w:ascii="Calibri" w:hAnsi="Calibri"/>
          <w:noProof/>
        </w:rPr>
        <w:t>; 1(8530): 401-5.</w:t>
      </w:r>
      <w:bookmarkEnd w:id="50"/>
    </w:p>
    <w:p w:rsidR="00B64882" w:rsidRPr="00B64882" w:rsidRDefault="00B64882" w:rsidP="00B64882">
      <w:pPr>
        <w:spacing w:after="0" w:line="240" w:lineRule="auto"/>
        <w:ind w:left="720" w:hanging="720"/>
        <w:rPr>
          <w:rFonts w:ascii="Calibri" w:hAnsi="Calibri"/>
          <w:noProof/>
        </w:rPr>
      </w:pPr>
      <w:bookmarkStart w:id="51" w:name="_ENREF_51"/>
      <w:r w:rsidRPr="00B64882">
        <w:rPr>
          <w:rFonts w:ascii="Calibri" w:hAnsi="Calibri"/>
          <w:noProof/>
        </w:rPr>
        <w:t>51.</w:t>
      </w:r>
      <w:r w:rsidRPr="00B64882">
        <w:rPr>
          <w:rFonts w:ascii="Calibri" w:hAnsi="Calibri"/>
          <w:noProof/>
        </w:rPr>
        <w:tab/>
        <w:t xml:space="preserve">Convit J, Castellanos PL, Ulrich M, et al. Immunotherapy of localized, intermediate, and diffuse forms of American cutaneous leishmaniasis. The Journal of infectious diseases </w:t>
      </w:r>
      <w:r w:rsidRPr="00B64882">
        <w:rPr>
          <w:rFonts w:ascii="Calibri" w:hAnsi="Calibri"/>
          <w:b/>
          <w:noProof/>
        </w:rPr>
        <w:t>1989</w:t>
      </w:r>
      <w:r w:rsidRPr="00B64882">
        <w:rPr>
          <w:rFonts w:ascii="Calibri" w:hAnsi="Calibri"/>
          <w:noProof/>
        </w:rPr>
        <w:t>; 160(1): 104-15.</w:t>
      </w:r>
      <w:bookmarkEnd w:id="51"/>
    </w:p>
    <w:p w:rsidR="00B64882" w:rsidRPr="00B64882" w:rsidRDefault="00B64882" w:rsidP="00B64882">
      <w:pPr>
        <w:spacing w:after="0" w:line="240" w:lineRule="auto"/>
        <w:ind w:left="720" w:hanging="720"/>
        <w:rPr>
          <w:rFonts w:ascii="Calibri" w:hAnsi="Calibri"/>
          <w:noProof/>
        </w:rPr>
      </w:pPr>
      <w:bookmarkStart w:id="52" w:name="_ENREF_52"/>
      <w:r w:rsidRPr="00B64882">
        <w:rPr>
          <w:rFonts w:ascii="Calibri" w:hAnsi="Calibri"/>
          <w:noProof/>
        </w:rPr>
        <w:t>52.</w:t>
      </w:r>
      <w:r w:rsidRPr="00B64882">
        <w:rPr>
          <w:rFonts w:ascii="Calibri" w:hAnsi="Calibri"/>
          <w:noProof/>
        </w:rPr>
        <w:tab/>
        <w:t xml:space="preserve">Wortmann S, Quinkler M, Ritter C, et al. Bevacizumab plus capecitabine as a salvage therapy in advanced adrenocortical carcinoma. Eur J Endocrinol </w:t>
      </w:r>
      <w:r w:rsidRPr="00B64882">
        <w:rPr>
          <w:rFonts w:ascii="Calibri" w:hAnsi="Calibri"/>
          <w:b/>
          <w:noProof/>
        </w:rPr>
        <w:t>2010</w:t>
      </w:r>
      <w:r w:rsidRPr="00B64882">
        <w:rPr>
          <w:rFonts w:ascii="Calibri" w:hAnsi="Calibri"/>
          <w:noProof/>
        </w:rPr>
        <w:t>; 162(2): 349-56.</w:t>
      </w:r>
      <w:bookmarkEnd w:id="52"/>
    </w:p>
    <w:p w:rsidR="00B64882" w:rsidRPr="00B64882" w:rsidRDefault="00B64882" w:rsidP="00B64882">
      <w:pPr>
        <w:spacing w:after="0" w:line="240" w:lineRule="auto"/>
        <w:ind w:left="720" w:hanging="720"/>
        <w:rPr>
          <w:rFonts w:ascii="Calibri" w:hAnsi="Calibri"/>
          <w:noProof/>
        </w:rPr>
      </w:pPr>
      <w:bookmarkStart w:id="53" w:name="_ENREF_53"/>
      <w:r w:rsidRPr="00B64882">
        <w:rPr>
          <w:rFonts w:ascii="Calibri" w:hAnsi="Calibri"/>
          <w:noProof/>
        </w:rPr>
        <w:t>53.</w:t>
      </w:r>
      <w:r w:rsidRPr="00B64882">
        <w:rPr>
          <w:rFonts w:ascii="Calibri" w:hAnsi="Calibri"/>
          <w:noProof/>
        </w:rPr>
        <w:tab/>
        <w:t xml:space="preserve">Harms G, Chehade AK, Douba M, et al. A randomized trial comparing a pentavalent antimonial drug and recombinant interferon-gamma in the local treatment of cutaneous leishmaniasis. Transactions of the Royal Society of Tropical Medicine and Hygiene </w:t>
      </w:r>
      <w:r w:rsidRPr="00B64882">
        <w:rPr>
          <w:rFonts w:ascii="Calibri" w:hAnsi="Calibri"/>
          <w:b/>
          <w:noProof/>
        </w:rPr>
        <w:t>1991</w:t>
      </w:r>
      <w:r w:rsidRPr="00B64882">
        <w:rPr>
          <w:rFonts w:ascii="Calibri" w:hAnsi="Calibri"/>
          <w:noProof/>
        </w:rPr>
        <w:t>; 85(2): 214-6.</w:t>
      </w:r>
      <w:bookmarkEnd w:id="53"/>
    </w:p>
    <w:p w:rsidR="00B64882" w:rsidRPr="00B64882" w:rsidRDefault="00B64882" w:rsidP="00B64882">
      <w:pPr>
        <w:spacing w:after="0" w:line="240" w:lineRule="auto"/>
        <w:ind w:left="720" w:hanging="720"/>
        <w:rPr>
          <w:rFonts w:ascii="Calibri" w:hAnsi="Calibri"/>
          <w:noProof/>
        </w:rPr>
      </w:pPr>
      <w:bookmarkStart w:id="54" w:name="_ENREF_54"/>
      <w:r w:rsidRPr="00B64882">
        <w:rPr>
          <w:rFonts w:ascii="Calibri" w:hAnsi="Calibri"/>
          <w:noProof/>
        </w:rPr>
        <w:t>54.</w:t>
      </w:r>
      <w:r w:rsidRPr="00B64882">
        <w:rPr>
          <w:rFonts w:ascii="Calibri" w:hAnsi="Calibri"/>
          <w:noProof/>
        </w:rPr>
        <w:tab/>
        <w:t xml:space="preserve">Morizot G, Kendjo E, Mouri O, et al. Travelers with cutaneous leishmaniasis cured without systemic therapy. Clinical infectious diseases : an official publication of the Infectious Diseases Society of America </w:t>
      </w:r>
      <w:r w:rsidRPr="00B64882">
        <w:rPr>
          <w:rFonts w:ascii="Calibri" w:hAnsi="Calibri"/>
          <w:b/>
          <w:noProof/>
        </w:rPr>
        <w:t>2013</w:t>
      </w:r>
      <w:r w:rsidRPr="00B64882">
        <w:rPr>
          <w:rFonts w:ascii="Calibri" w:hAnsi="Calibri"/>
          <w:noProof/>
        </w:rPr>
        <w:t>; 57(3): 370-80.</w:t>
      </w:r>
      <w:bookmarkEnd w:id="54"/>
    </w:p>
    <w:p w:rsidR="00B64882" w:rsidRPr="00B64882" w:rsidRDefault="00B64882" w:rsidP="00B64882">
      <w:pPr>
        <w:spacing w:after="0" w:line="240" w:lineRule="auto"/>
        <w:ind w:left="720" w:hanging="720"/>
        <w:rPr>
          <w:rFonts w:ascii="Calibri" w:hAnsi="Calibri"/>
          <w:noProof/>
        </w:rPr>
      </w:pPr>
      <w:bookmarkStart w:id="55" w:name="_ENREF_55"/>
      <w:r w:rsidRPr="00B64882">
        <w:rPr>
          <w:rFonts w:ascii="Calibri" w:hAnsi="Calibri"/>
          <w:noProof/>
        </w:rPr>
        <w:t>55.</w:t>
      </w:r>
      <w:r w:rsidRPr="00B64882">
        <w:rPr>
          <w:rFonts w:ascii="Calibri" w:hAnsi="Calibri"/>
          <w:noProof/>
        </w:rPr>
        <w:tab/>
        <w:t xml:space="preserve">Reithinger R, Mohsen M, Wahid M, et al. Efficacy of thermotherapy to treat cutaneous leishmaniasis caused by Leishmania tropica in Kabul, Afghanistan: a randomized, controlled trial. Clinical infectious diseases : an official publication of the Infectious Diseases Society of America </w:t>
      </w:r>
      <w:r w:rsidRPr="00B64882">
        <w:rPr>
          <w:rFonts w:ascii="Calibri" w:hAnsi="Calibri"/>
          <w:b/>
          <w:noProof/>
        </w:rPr>
        <w:t>2005</w:t>
      </w:r>
      <w:r w:rsidRPr="00B64882">
        <w:rPr>
          <w:rFonts w:ascii="Calibri" w:hAnsi="Calibri"/>
          <w:noProof/>
        </w:rPr>
        <w:t>; 40(8): 1148-55.</w:t>
      </w:r>
      <w:bookmarkEnd w:id="55"/>
    </w:p>
    <w:p w:rsidR="00B64882" w:rsidRPr="00B64882" w:rsidRDefault="00B64882" w:rsidP="00B64882">
      <w:pPr>
        <w:spacing w:after="0" w:line="240" w:lineRule="auto"/>
        <w:ind w:left="720" w:hanging="720"/>
        <w:rPr>
          <w:rFonts w:ascii="Calibri" w:hAnsi="Calibri"/>
          <w:noProof/>
        </w:rPr>
      </w:pPr>
      <w:bookmarkStart w:id="56" w:name="_ENREF_56"/>
      <w:r w:rsidRPr="00B64882">
        <w:rPr>
          <w:rFonts w:ascii="Calibri" w:hAnsi="Calibri"/>
          <w:noProof/>
        </w:rPr>
        <w:t>56.</w:t>
      </w:r>
      <w:r w:rsidRPr="00B64882">
        <w:rPr>
          <w:rFonts w:ascii="Calibri" w:hAnsi="Calibri"/>
          <w:noProof/>
        </w:rPr>
        <w:tab/>
        <w:t xml:space="preserve">van Thiel PP, Leenstra T, de Vries HJ, et al. Cutaneous leishmaniasis (Leishmania major infection) in Dutch troops deployed in northern Afghanistan: epidemiology, clinical aspects, and treatment. Am J Trop Med Hyg </w:t>
      </w:r>
      <w:r w:rsidRPr="00B64882">
        <w:rPr>
          <w:rFonts w:ascii="Calibri" w:hAnsi="Calibri"/>
          <w:b/>
          <w:noProof/>
        </w:rPr>
        <w:t>2010</w:t>
      </w:r>
      <w:r w:rsidRPr="00B64882">
        <w:rPr>
          <w:rFonts w:ascii="Calibri" w:hAnsi="Calibri"/>
          <w:noProof/>
        </w:rPr>
        <w:t>; 83(6): 1295-300.</w:t>
      </w:r>
      <w:bookmarkEnd w:id="56"/>
    </w:p>
    <w:p w:rsidR="00B64882" w:rsidRPr="00B64882" w:rsidRDefault="00B64882" w:rsidP="00B64882">
      <w:pPr>
        <w:spacing w:after="0" w:line="240" w:lineRule="auto"/>
        <w:ind w:left="720" w:hanging="720"/>
        <w:rPr>
          <w:rFonts w:ascii="Calibri" w:hAnsi="Calibri"/>
          <w:noProof/>
        </w:rPr>
      </w:pPr>
      <w:bookmarkStart w:id="57" w:name="_ENREF_57"/>
      <w:r w:rsidRPr="00B64882">
        <w:rPr>
          <w:rFonts w:ascii="Calibri" w:hAnsi="Calibri"/>
          <w:noProof/>
        </w:rPr>
        <w:t>57.</w:t>
      </w:r>
      <w:r w:rsidRPr="00B64882">
        <w:rPr>
          <w:rFonts w:ascii="Calibri" w:hAnsi="Calibri"/>
          <w:noProof/>
        </w:rPr>
        <w:tab/>
        <w:t xml:space="preserve">van Thiel PP, Leenstra T, Kager PA, et al. Miltefosine treatment of Leishmania major infection: an observational study involving Dutch military personnel returning from northern Afghanistan. Clinical infectious diseases : an official publication of the Infectious Diseases Society of America </w:t>
      </w:r>
      <w:r w:rsidRPr="00B64882">
        <w:rPr>
          <w:rFonts w:ascii="Calibri" w:hAnsi="Calibri"/>
          <w:b/>
          <w:noProof/>
        </w:rPr>
        <w:t>2010</w:t>
      </w:r>
      <w:r w:rsidRPr="00B64882">
        <w:rPr>
          <w:rFonts w:ascii="Calibri" w:hAnsi="Calibri"/>
          <w:noProof/>
        </w:rPr>
        <w:t>; 50(1): 80-3.</w:t>
      </w:r>
      <w:bookmarkEnd w:id="57"/>
    </w:p>
    <w:p w:rsidR="00B64882" w:rsidRPr="00B64882" w:rsidRDefault="00B64882" w:rsidP="00B64882">
      <w:pPr>
        <w:spacing w:after="0" w:line="240" w:lineRule="auto"/>
        <w:ind w:left="720" w:hanging="720"/>
        <w:rPr>
          <w:rFonts w:ascii="Calibri" w:hAnsi="Calibri"/>
          <w:noProof/>
        </w:rPr>
      </w:pPr>
      <w:bookmarkStart w:id="58" w:name="_ENREF_58"/>
      <w:r w:rsidRPr="00B64882">
        <w:rPr>
          <w:rFonts w:ascii="Calibri" w:hAnsi="Calibri"/>
          <w:noProof/>
        </w:rPr>
        <w:t>58.</w:t>
      </w:r>
      <w:r w:rsidRPr="00B64882">
        <w:rPr>
          <w:rFonts w:ascii="Calibri" w:hAnsi="Calibri"/>
          <w:noProof/>
        </w:rPr>
        <w:tab/>
        <w:t xml:space="preserve">Safi N, Davis GD, Nadir M, Hamid H, Robert LL, Jr., Case AJ. Evaluation of thermotherapy for the treatment of cutaneous leishmaniasis in Kabul, Afghanistan: a randomized controlled trial. Military medicine </w:t>
      </w:r>
      <w:r w:rsidRPr="00B64882">
        <w:rPr>
          <w:rFonts w:ascii="Calibri" w:hAnsi="Calibri"/>
          <w:b/>
          <w:noProof/>
        </w:rPr>
        <w:t>2012</w:t>
      </w:r>
      <w:r w:rsidRPr="00B64882">
        <w:rPr>
          <w:rFonts w:ascii="Calibri" w:hAnsi="Calibri"/>
          <w:noProof/>
        </w:rPr>
        <w:t>; 177(3): 345-51.</w:t>
      </w:r>
      <w:bookmarkEnd w:id="58"/>
    </w:p>
    <w:p w:rsidR="00B64882" w:rsidRPr="00B64882" w:rsidRDefault="00B64882" w:rsidP="00B64882">
      <w:pPr>
        <w:spacing w:after="0" w:line="240" w:lineRule="auto"/>
        <w:ind w:left="720" w:hanging="720"/>
        <w:rPr>
          <w:rFonts w:ascii="Calibri" w:hAnsi="Calibri"/>
          <w:noProof/>
        </w:rPr>
      </w:pPr>
      <w:bookmarkStart w:id="59" w:name="_ENREF_59"/>
      <w:r w:rsidRPr="00B64882">
        <w:rPr>
          <w:rFonts w:ascii="Calibri" w:hAnsi="Calibri"/>
          <w:noProof/>
        </w:rPr>
        <w:t>59.</w:t>
      </w:r>
      <w:r w:rsidRPr="00B64882">
        <w:rPr>
          <w:rFonts w:ascii="Calibri" w:hAnsi="Calibri"/>
          <w:noProof/>
        </w:rPr>
        <w:tab/>
        <w:t xml:space="preserve">Jebran AF, Schleicher U, Steiner R, et al. Rapid healing of cutaneous leishmaniasis by high-frequency electrocauterization and hydrogel wound care with or without DAC N-055: a randomized controlled phase IIa trial in Kabul. PLoS neglected tropical diseases </w:t>
      </w:r>
      <w:r w:rsidRPr="00B64882">
        <w:rPr>
          <w:rFonts w:ascii="Calibri" w:hAnsi="Calibri"/>
          <w:b/>
          <w:noProof/>
        </w:rPr>
        <w:t>2014</w:t>
      </w:r>
      <w:r w:rsidRPr="00B64882">
        <w:rPr>
          <w:rFonts w:ascii="Calibri" w:hAnsi="Calibri"/>
          <w:noProof/>
        </w:rPr>
        <w:t>; 8(2): e2694.</w:t>
      </w:r>
      <w:bookmarkEnd w:id="59"/>
    </w:p>
    <w:p w:rsidR="00B64882" w:rsidRPr="00B64882" w:rsidRDefault="00B64882" w:rsidP="00B64882">
      <w:pPr>
        <w:spacing w:after="0" w:line="240" w:lineRule="auto"/>
        <w:ind w:left="720" w:hanging="720"/>
        <w:rPr>
          <w:rFonts w:ascii="Calibri" w:hAnsi="Calibri"/>
          <w:noProof/>
        </w:rPr>
      </w:pPr>
      <w:bookmarkStart w:id="60" w:name="_ENREF_60"/>
      <w:r w:rsidRPr="00B64882">
        <w:rPr>
          <w:rFonts w:ascii="Calibri" w:hAnsi="Calibri"/>
          <w:noProof/>
        </w:rPr>
        <w:t>60.</w:t>
      </w:r>
      <w:r w:rsidRPr="00B64882">
        <w:rPr>
          <w:rFonts w:ascii="Calibri" w:hAnsi="Calibri"/>
          <w:noProof/>
        </w:rPr>
        <w:tab/>
        <w:t xml:space="preserve">Stahl HC, Ahmadi F, Schleicher U, et al. A randomized controlled phase IIb wound healing trial of cutaneous leishmaniasis ulcers with 0.045% pharmaceutical chlorite (DAC N-055) with and without bipolar high frequency electro-cauterization versus intralesional antimony in Afghanistan. BMC infectious diseases </w:t>
      </w:r>
      <w:r w:rsidRPr="00B64882">
        <w:rPr>
          <w:rFonts w:ascii="Calibri" w:hAnsi="Calibri"/>
          <w:b/>
          <w:noProof/>
        </w:rPr>
        <w:t>2014</w:t>
      </w:r>
      <w:r w:rsidRPr="00B64882">
        <w:rPr>
          <w:rFonts w:ascii="Calibri" w:hAnsi="Calibri"/>
          <w:noProof/>
        </w:rPr>
        <w:t>; 14: 619.</w:t>
      </w:r>
      <w:bookmarkEnd w:id="60"/>
    </w:p>
    <w:p w:rsidR="00B64882" w:rsidRPr="00B64882" w:rsidRDefault="00B64882" w:rsidP="00B64882">
      <w:pPr>
        <w:spacing w:after="0" w:line="240" w:lineRule="auto"/>
        <w:ind w:left="720" w:hanging="720"/>
        <w:rPr>
          <w:rFonts w:ascii="Calibri" w:hAnsi="Calibri"/>
          <w:noProof/>
        </w:rPr>
      </w:pPr>
      <w:bookmarkStart w:id="61" w:name="_ENREF_61"/>
      <w:r w:rsidRPr="00B64882">
        <w:rPr>
          <w:rFonts w:ascii="Calibri" w:hAnsi="Calibri"/>
          <w:noProof/>
        </w:rPr>
        <w:t>61.</w:t>
      </w:r>
      <w:r w:rsidRPr="00B64882">
        <w:rPr>
          <w:rFonts w:ascii="Calibri" w:hAnsi="Calibri"/>
          <w:noProof/>
        </w:rPr>
        <w:tab/>
        <w:t xml:space="preserve">Negera E, Gadisa E, Hussein J, et al. Treatment response of cutaneous leishmaniasis due to Leishmania aethiopica to cryotherapy and generic sodium stibogluconate from patients in Silti, Ethiopia. Transactions of the Royal Society of Tropical Medicine and Hygiene </w:t>
      </w:r>
      <w:r w:rsidRPr="00B64882">
        <w:rPr>
          <w:rFonts w:ascii="Calibri" w:hAnsi="Calibri"/>
          <w:b/>
          <w:noProof/>
        </w:rPr>
        <w:t>2012</w:t>
      </w:r>
      <w:r w:rsidRPr="00B64882">
        <w:rPr>
          <w:rFonts w:ascii="Calibri" w:hAnsi="Calibri"/>
          <w:noProof/>
        </w:rPr>
        <w:t>; 106(8): 496-503.</w:t>
      </w:r>
      <w:bookmarkEnd w:id="61"/>
    </w:p>
    <w:p w:rsidR="00B64882" w:rsidRPr="00B64882" w:rsidRDefault="00B64882" w:rsidP="00B64882">
      <w:pPr>
        <w:spacing w:after="0" w:line="240" w:lineRule="auto"/>
        <w:ind w:left="720" w:hanging="720"/>
        <w:rPr>
          <w:rFonts w:ascii="Calibri" w:hAnsi="Calibri"/>
          <w:noProof/>
        </w:rPr>
      </w:pPr>
      <w:bookmarkStart w:id="62" w:name="_ENREF_62"/>
      <w:r w:rsidRPr="00B64882">
        <w:rPr>
          <w:rFonts w:ascii="Calibri" w:hAnsi="Calibri"/>
          <w:noProof/>
        </w:rPr>
        <w:t>62.</w:t>
      </w:r>
      <w:r w:rsidRPr="00B64882">
        <w:rPr>
          <w:rFonts w:ascii="Calibri" w:hAnsi="Calibri"/>
          <w:noProof/>
        </w:rPr>
        <w:tab/>
        <w:t xml:space="preserve">Dogra J, Aneja N, Lal BB, Mishra SN. Cutaneous leishmaniasis in India. Clinical experience with itraconazole (R51 211 Janssen). International journal of dermatology </w:t>
      </w:r>
      <w:r w:rsidRPr="00B64882">
        <w:rPr>
          <w:rFonts w:ascii="Calibri" w:hAnsi="Calibri"/>
          <w:b/>
          <w:noProof/>
        </w:rPr>
        <w:t>1990</w:t>
      </w:r>
      <w:r w:rsidRPr="00B64882">
        <w:rPr>
          <w:rFonts w:ascii="Calibri" w:hAnsi="Calibri"/>
          <w:noProof/>
        </w:rPr>
        <w:t>; 29(9): 661-2.</w:t>
      </w:r>
      <w:bookmarkEnd w:id="62"/>
    </w:p>
    <w:p w:rsidR="00B64882" w:rsidRPr="00B64882" w:rsidRDefault="00B64882" w:rsidP="00B64882">
      <w:pPr>
        <w:spacing w:after="0" w:line="240" w:lineRule="auto"/>
        <w:ind w:left="720" w:hanging="720"/>
        <w:rPr>
          <w:rFonts w:ascii="Calibri" w:hAnsi="Calibri"/>
          <w:noProof/>
        </w:rPr>
      </w:pPr>
      <w:bookmarkStart w:id="63" w:name="_ENREF_63"/>
      <w:r w:rsidRPr="00B64882">
        <w:rPr>
          <w:rFonts w:ascii="Calibri" w:hAnsi="Calibri"/>
          <w:noProof/>
        </w:rPr>
        <w:t>63.</w:t>
      </w:r>
      <w:r w:rsidRPr="00B64882">
        <w:rPr>
          <w:rFonts w:ascii="Calibri" w:hAnsi="Calibri"/>
          <w:noProof/>
        </w:rPr>
        <w:tab/>
        <w:t xml:space="preserve">Dogra J. A double-blind study on the efficacy of oral dapsone in cutaneous leishmaniasis. Transactions of the Royal Society of Tropical Medicine and Hygiene </w:t>
      </w:r>
      <w:r w:rsidRPr="00B64882">
        <w:rPr>
          <w:rFonts w:ascii="Calibri" w:hAnsi="Calibri"/>
          <w:b/>
          <w:noProof/>
        </w:rPr>
        <w:t>1991</w:t>
      </w:r>
      <w:r w:rsidRPr="00B64882">
        <w:rPr>
          <w:rFonts w:ascii="Calibri" w:hAnsi="Calibri"/>
          <w:noProof/>
        </w:rPr>
        <w:t>; 85(2): 212-3.</w:t>
      </w:r>
      <w:bookmarkEnd w:id="63"/>
    </w:p>
    <w:p w:rsidR="00B64882" w:rsidRPr="00B64882" w:rsidRDefault="00B64882" w:rsidP="00B64882">
      <w:pPr>
        <w:spacing w:after="0" w:line="240" w:lineRule="auto"/>
        <w:ind w:left="720" w:hanging="720"/>
        <w:rPr>
          <w:rFonts w:ascii="Calibri" w:hAnsi="Calibri"/>
          <w:noProof/>
        </w:rPr>
      </w:pPr>
      <w:bookmarkStart w:id="64" w:name="_ENREF_64"/>
      <w:r w:rsidRPr="00B64882">
        <w:rPr>
          <w:rFonts w:ascii="Calibri" w:hAnsi="Calibri"/>
          <w:noProof/>
        </w:rPr>
        <w:t>64.</w:t>
      </w:r>
      <w:r w:rsidRPr="00B64882">
        <w:rPr>
          <w:rFonts w:ascii="Calibri" w:hAnsi="Calibri"/>
          <w:noProof/>
        </w:rPr>
        <w:tab/>
        <w:t xml:space="preserve">Dogra J. Current therapies for treatment of cutaneous leishmaniasis in India. Infection </w:t>
      </w:r>
      <w:r w:rsidRPr="00B64882">
        <w:rPr>
          <w:rFonts w:ascii="Calibri" w:hAnsi="Calibri"/>
          <w:b/>
          <w:noProof/>
        </w:rPr>
        <w:t>1992</w:t>
      </w:r>
      <w:r w:rsidRPr="00B64882">
        <w:rPr>
          <w:rFonts w:ascii="Calibri" w:hAnsi="Calibri"/>
          <w:noProof/>
        </w:rPr>
        <w:t>; 20(4): 189-91.</w:t>
      </w:r>
      <w:bookmarkEnd w:id="64"/>
    </w:p>
    <w:p w:rsidR="00B64882" w:rsidRPr="00B64882" w:rsidRDefault="00B64882" w:rsidP="00B64882">
      <w:pPr>
        <w:spacing w:after="0" w:line="240" w:lineRule="auto"/>
        <w:ind w:left="720" w:hanging="720"/>
        <w:rPr>
          <w:rFonts w:ascii="Calibri" w:hAnsi="Calibri"/>
          <w:noProof/>
        </w:rPr>
      </w:pPr>
      <w:bookmarkStart w:id="65" w:name="_ENREF_65"/>
      <w:r w:rsidRPr="00B64882">
        <w:rPr>
          <w:rFonts w:ascii="Calibri" w:hAnsi="Calibri"/>
          <w:noProof/>
        </w:rPr>
        <w:t>65.</w:t>
      </w:r>
      <w:r w:rsidRPr="00B64882">
        <w:rPr>
          <w:rFonts w:ascii="Calibri" w:hAnsi="Calibri"/>
          <w:noProof/>
        </w:rPr>
        <w:tab/>
        <w:t xml:space="preserve">Dogra J, Saxena VN. Itraconazole and leishmaniasis: a randomised double-blind trial in cutaneous disease. International journal for parasitology </w:t>
      </w:r>
      <w:r w:rsidRPr="00B64882">
        <w:rPr>
          <w:rFonts w:ascii="Calibri" w:hAnsi="Calibri"/>
          <w:b/>
          <w:noProof/>
        </w:rPr>
        <w:t>1996</w:t>
      </w:r>
      <w:r w:rsidRPr="00B64882">
        <w:rPr>
          <w:rFonts w:ascii="Calibri" w:hAnsi="Calibri"/>
          <w:noProof/>
        </w:rPr>
        <w:t>; 26(12): 1413-5.</w:t>
      </w:r>
      <w:bookmarkEnd w:id="65"/>
    </w:p>
    <w:p w:rsidR="00B64882" w:rsidRPr="00B64882" w:rsidRDefault="00B64882" w:rsidP="00B64882">
      <w:pPr>
        <w:spacing w:after="0" w:line="240" w:lineRule="auto"/>
        <w:ind w:left="720" w:hanging="720"/>
        <w:rPr>
          <w:rFonts w:ascii="Calibri" w:hAnsi="Calibri"/>
          <w:noProof/>
        </w:rPr>
      </w:pPr>
      <w:bookmarkStart w:id="66" w:name="_ENREF_66"/>
      <w:r w:rsidRPr="00B64882">
        <w:rPr>
          <w:rFonts w:ascii="Calibri" w:hAnsi="Calibri"/>
          <w:noProof/>
        </w:rPr>
        <w:t>66.</w:t>
      </w:r>
      <w:r w:rsidRPr="00B64882">
        <w:rPr>
          <w:rFonts w:ascii="Calibri" w:hAnsi="Calibri"/>
          <w:noProof/>
        </w:rPr>
        <w:tab/>
        <w:t xml:space="preserve">Kochar DK, Aseri S, Sharma BV, Bumb RA, Mehta RD, Purohit SK. The role of rifampicin in the management of cutaneous leishmaniasis. Qjm </w:t>
      </w:r>
      <w:r w:rsidRPr="00B64882">
        <w:rPr>
          <w:rFonts w:ascii="Calibri" w:hAnsi="Calibri"/>
          <w:b/>
          <w:noProof/>
        </w:rPr>
        <w:t>2000</w:t>
      </w:r>
      <w:r w:rsidRPr="00B64882">
        <w:rPr>
          <w:rFonts w:ascii="Calibri" w:hAnsi="Calibri"/>
          <w:noProof/>
        </w:rPr>
        <w:t>; 93(11): 733-7.</w:t>
      </w:r>
      <w:bookmarkEnd w:id="66"/>
    </w:p>
    <w:p w:rsidR="00B64882" w:rsidRPr="00B64882" w:rsidRDefault="00B64882" w:rsidP="00B64882">
      <w:pPr>
        <w:spacing w:after="0" w:line="240" w:lineRule="auto"/>
        <w:ind w:left="720" w:hanging="720"/>
        <w:rPr>
          <w:rFonts w:ascii="Calibri" w:hAnsi="Calibri"/>
          <w:noProof/>
        </w:rPr>
      </w:pPr>
      <w:bookmarkStart w:id="67" w:name="_ENREF_67"/>
      <w:r w:rsidRPr="00B64882">
        <w:rPr>
          <w:rFonts w:ascii="Calibri" w:hAnsi="Calibri"/>
          <w:noProof/>
        </w:rPr>
        <w:t>67.</w:t>
      </w:r>
      <w:r w:rsidRPr="00B64882">
        <w:rPr>
          <w:rFonts w:ascii="Calibri" w:hAnsi="Calibri"/>
          <w:noProof/>
        </w:rPr>
        <w:tab/>
        <w:t xml:space="preserve">Kochar DK, Saini G, Kochar SK, et al. A double blind, randomised placebo controlled trial of rifampicin with omeprazole in the treatment of human cutaneous leishmaniasis. Journal of vector borne diseases </w:t>
      </w:r>
      <w:r w:rsidRPr="00B64882">
        <w:rPr>
          <w:rFonts w:ascii="Calibri" w:hAnsi="Calibri"/>
          <w:b/>
          <w:noProof/>
        </w:rPr>
        <w:t>2006</w:t>
      </w:r>
      <w:r w:rsidRPr="00B64882">
        <w:rPr>
          <w:rFonts w:ascii="Calibri" w:hAnsi="Calibri"/>
          <w:noProof/>
        </w:rPr>
        <w:t>; 43(4): 161-7.</w:t>
      </w:r>
      <w:bookmarkEnd w:id="67"/>
    </w:p>
    <w:p w:rsidR="00B64882" w:rsidRPr="00B64882" w:rsidRDefault="00B64882" w:rsidP="00B64882">
      <w:pPr>
        <w:spacing w:after="0" w:line="240" w:lineRule="auto"/>
        <w:ind w:left="720" w:hanging="720"/>
        <w:rPr>
          <w:rFonts w:ascii="Calibri" w:hAnsi="Calibri"/>
          <w:noProof/>
        </w:rPr>
      </w:pPr>
      <w:bookmarkStart w:id="68" w:name="_ENREF_68"/>
      <w:r w:rsidRPr="00B64882">
        <w:rPr>
          <w:rFonts w:ascii="Calibri" w:hAnsi="Calibri"/>
          <w:noProof/>
        </w:rPr>
        <w:t>68.</w:t>
      </w:r>
      <w:r w:rsidRPr="00B64882">
        <w:rPr>
          <w:rFonts w:ascii="Calibri" w:hAnsi="Calibri"/>
          <w:noProof/>
        </w:rPr>
        <w:tab/>
        <w:t xml:space="preserve">Aara N, Khandelwal K, Bumb RA, et al. Clinco-epidemiologic study of cutaneous leishmaniasis in Bikaner, Rajasthan, India. Am J Trop Med Hyg </w:t>
      </w:r>
      <w:r w:rsidRPr="00B64882">
        <w:rPr>
          <w:rFonts w:ascii="Calibri" w:hAnsi="Calibri"/>
          <w:b/>
          <w:noProof/>
        </w:rPr>
        <w:t>2013</w:t>
      </w:r>
      <w:r w:rsidRPr="00B64882">
        <w:rPr>
          <w:rFonts w:ascii="Calibri" w:hAnsi="Calibri"/>
          <w:noProof/>
        </w:rPr>
        <w:t>; 89(1): 111-5.</w:t>
      </w:r>
      <w:bookmarkEnd w:id="68"/>
    </w:p>
    <w:p w:rsidR="00B64882" w:rsidRPr="00B64882" w:rsidRDefault="00B64882" w:rsidP="00B64882">
      <w:pPr>
        <w:spacing w:after="0" w:line="240" w:lineRule="auto"/>
        <w:ind w:left="720" w:hanging="720"/>
        <w:rPr>
          <w:rFonts w:ascii="Calibri" w:hAnsi="Calibri"/>
          <w:noProof/>
        </w:rPr>
      </w:pPr>
      <w:bookmarkStart w:id="69" w:name="_ENREF_69"/>
      <w:r w:rsidRPr="00B64882">
        <w:rPr>
          <w:rFonts w:ascii="Calibri" w:hAnsi="Calibri"/>
          <w:noProof/>
        </w:rPr>
        <w:t>69.</w:t>
      </w:r>
      <w:r w:rsidRPr="00B64882">
        <w:rPr>
          <w:rFonts w:ascii="Calibri" w:hAnsi="Calibri"/>
          <w:noProof/>
        </w:rPr>
        <w:tab/>
        <w:t xml:space="preserve">Bumb RA, Prasad N, Khandelwal K, et al. Long-term efficacy of single-dose radiofrequency-induced heat therapy vs. intralesional antimonials for cutaneous leishmaniasis in India. The British journal of dermatology </w:t>
      </w:r>
      <w:r w:rsidRPr="00B64882">
        <w:rPr>
          <w:rFonts w:ascii="Calibri" w:hAnsi="Calibri"/>
          <w:b/>
          <w:noProof/>
        </w:rPr>
        <w:t>2013</w:t>
      </w:r>
      <w:r w:rsidRPr="00B64882">
        <w:rPr>
          <w:rFonts w:ascii="Calibri" w:hAnsi="Calibri"/>
          <w:noProof/>
        </w:rPr>
        <w:t>; 168(5): 1114-9.</w:t>
      </w:r>
      <w:bookmarkEnd w:id="69"/>
    </w:p>
    <w:p w:rsidR="00B64882" w:rsidRPr="00B64882" w:rsidRDefault="00B64882" w:rsidP="00B64882">
      <w:pPr>
        <w:spacing w:after="0" w:line="240" w:lineRule="auto"/>
        <w:ind w:left="720" w:hanging="720"/>
        <w:rPr>
          <w:rFonts w:ascii="Calibri" w:hAnsi="Calibri"/>
          <w:noProof/>
        </w:rPr>
      </w:pPr>
      <w:bookmarkStart w:id="70" w:name="_ENREF_70"/>
      <w:r w:rsidRPr="00B64882">
        <w:rPr>
          <w:rFonts w:ascii="Calibri" w:hAnsi="Calibri"/>
          <w:noProof/>
        </w:rPr>
        <w:t>70.</w:t>
      </w:r>
      <w:r w:rsidRPr="00B64882">
        <w:rPr>
          <w:rFonts w:ascii="Calibri" w:hAnsi="Calibri"/>
          <w:noProof/>
        </w:rPr>
        <w:tab/>
        <w:t xml:space="preserve">Agrawal S, Khandelwal K, Bumb RA, Oghumu S, Salotra P, Satoskar AR. Pediatric cutaneous leishmaniasis in an endemic region in India. Am J Trop Med Hyg </w:t>
      </w:r>
      <w:r w:rsidRPr="00B64882">
        <w:rPr>
          <w:rFonts w:ascii="Calibri" w:hAnsi="Calibri"/>
          <w:b/>
          <w:noProof/>
        </w:rPr>
        <w:t>2014</w:t>
      </w:r>
      <w:r w:rsidRPr="00B64882">
        <w:rPr>
          <w:rFonts w:ascii="Calibri" w:hAnsi="Calibri"/>
          <w:noProof/>
        </w:rPr>
        <w:t>; 91(5): 901-4.</w:t>
      </w:r>
      <w:bookmarkEnd w:id="70"/>
    </w:p>
    <w:p w:rsidR="00B64882" w:rsidRPr="00B64882" w:rsidRDefault="00B64882" w:rsidP="00B64882">
      <w:pPr>
        <w:spacing w:after="0" w:line="240" w:lineRule="auto"/>
        <w:ind w:left="720" w:hanging="720"/>
        <w:rPr>
          <w:rFonts w:ascii="Calibri" w:hAnsi="Calibri"/>
          <w:noProof/>
        </w:rPr>
      </w:pPr>
      <w:bookmarkStart w:id="71" w:name="_ENREF_71"/>
      <w:r w:rsidRPr="00B64882">
        <w:rPr>
          <w:rFonts w:ascii="Calibri" w:hAnsi="Calibri"/>
          <w:noProof/>
        </w:rPr>
        <w:t>71.</w:t>
      </w:r>
      <w:r w:rsidRPr="00B64882">
        <w:rPr>
          <w:rFonts w:ascii="Calibri" w:hAnsi="Calibri"/>
          <w:noProof/>
        </w:rPr>
        <w:tab/>
        <w:t xml:space="preserve">Aronson NE, Wortmann GW, Byrne WR, et al. A randomized controlled trial of local heat therapy versus intravenous sodium stibogluconate for the treatment of cutaneous Leishmania major infection. PLoS neglected tropical diseases </w:t>
      </w:r>
      <w:r w:rsidRPr="00B64882">
        <w:rPr>
          <w:rFonts w:ascii="Calibri" w:hAnsi="Calibri"/>
          <w:b/>
          <w:noProof/>
        </w:rPr>
        <w:t>2010</w:t>
      </w:r>
      <w:r w:rsidRPr="00B64882">
        <w:rPr>
          <w:rFonts w:ascii="Calibri" w:hAnsi="Calibri"/>
          <w:noProof/>
        </w:rPr>
        <w:t>; 4(3): e628.</w:t>
      </w:r>
      <w:bookmarkEnd w:id="71"/>
    </w:p>
    <w:p w:rsidR="00B64882" w:rsidRPr="00B64882" w:rsidRDefault="00B64882" w:rsidP="00B64882">
      <w:pPr>
        <w:spacing w:after="0" w:line="240" w:lineRule="auto"/>
        <w:ind w:left="720" w:hanging="720"/>
        <w:rPr>
          <w:rFonts w:ascii="Calibri" w:hAnsi="Calibri"/>
          <w:noProof/>
        </w:rPr>
      </w:pPr>
      <w:bookmarkStart w:id="72" w:name="_ENREF_72"/>
      <w:r w:rsidRPr="00B64882">
        <w:rPr>
          <w:rFonts w:ascii="Calibri" w:hAnsi="Calibri"/>
          <w:noProof/>
        </w:rPr>
        <w:t>72.</w:t>
      </w:r>
      <w:r w:rsidRPr="00B64882">
        <w:rPr>
          <w:rFonts w:ascii="Calibri" w:hAnsi="Calibri"/>
          <w:noProof/>
        </w:rPr>
        <w:tab/>
        <w:t xml:space="preserve">Asilian A, Jalayer T, Whitworth JA, Ghasemi RL, Nilforooshzadeh M, Olliaro P. A randomized, placebo-controlled trial of a two-week regimen of aminosidine (paromomycin) ointment for treatment of cutaneous leishmaniasis in Iran. Am J Trop Med Hyg </w:t>
      </w:r>
      <w:r w:rsidRPr="00B64882">
        <w:rPr>
          <w:rFonts w:ascii="Calibri" w:hAnsi="Calibri"/>
          <w:b/>
          <w:noProof/>
        </w:rPr>
        <w:t>1995</w:t>
      </w:r>
      <w:r w:rsidRPr="00B64882">
        <w:rPr>
          <w:rFonts w:ascii="Calibri" w:hAnsi="Calibri"/>
          <w:noProof/>
        </w:rPr>
        <w:t>; 53(6): 648-51.</w:t>
      </w:r>
      <w:bookmarkEnd w:id="72"/>
    </w:p>
    <w:p w:rsidR="00B64882" w:rsidRPr="00B64882" w:rsidRDefault="00B64882" w:rsidP="00B64882">
      <w:pPr>
        <w:spacing w:after="0" w:line="240" w:lineRule="auto"/>
        <w:ind w:left="720" w:hanging="720"/>
        <w:rPr>
          <w:rFonts w:ascii="Calibri" w:hAnsi="Calibri"/>
          <w:noProof/>
        </w:rPr>
      </w:pPr>
      <w:bookmarkStart w:id="73" w:name="_ENREF_73"/>
      <w:r w:rsidRPr="00B64882">
        <w:rPr>
          <w:rFonts w:ascii="Calibri" w:hAnsi="Calibri"/>
          <w:noProof/>
        </w:rPr>
        <w:t>73.</w:t>
      </w:r>
      <w:r w:rsidRPr="00B64882">
        <w:rPr>
          <w:rFonts w:ascii="Calibri" w:hAnsi="Calibri"/>
          <w:noProof/>
        </w:rPr>
        <w:tab/>
        <w:t xml:space="preserve">Zerehsaz F, Salmanpour R, Handjani F, et al. A double-blind randomized clinical trial of a topical herbal extract (Z-HE) vs. systemic meglumine antimoniate for the treatment of cutaneous leishmaniasis in Iran. International journal of dermatology </w:t>
      </w:r>
      <w:r w:rsidRPr="00B64882">
        <w:rPr>
          <w:rFonts w:ascii="Calibri" w:hAnsi="Calibri"/>
          <w:b/>
          <w:noProof/>
        </w:rPr>
        <w:t>1999</w:t>
      </w:r>
      <w:r w:rsidRPr="00B64882">
        <w:rPr>
          <w:rFonts w:ascii="Calibri" w:hAnsi="Calibri"/>
          <w:noProof/>
        </w:rPr>
        <w:t>; 38(8): 610-2.</w:t>
      </w:r>
      <w:bookmarkEnd w:id="73"/>
    </w:p>
    <w:p w:rsidR="00B64882" w:rsidRPr="00B64882" w:rsidRDefault="00B64882" w:rsidP="00B64882">
      <w:pPr>
        <w:spacing w:after="0" w:line="240" w:lineRule="auto"/>
        <w:ind w:left="720" w:hanging="720"/>
        <w:rPr>
          <w:rFonts w:ascii="Calibri" w:hAnsi="Calibri"/>
          <w:noProof/>
        </w:rPr>
      </w:pPr>
      <w:bookmarkStart w:id="74" w:name="_ENREF_74"/>
      <w:r w:rsidRPr="00B64882">
        <w:rPr>
          <w:rFonts w:ascii="Calibri" w:hAnsi="Calibri"/>
          <w:noProof/>
        </w:rPr>
        <w:t>74.</w:t>
      </w:r>
      <w:r w:rsidRPr="00B64882">
        <w:rPr>
          <w:rFonts w:ascii="Calibri" w:hAnsi="Calibri"/>
          <w:noProof/>
        </w:rPr>
        <w:tab/>
        <w:t xml:space="preserve">Salmanpour R, Handjani F, Nouhpisheh MK. Comparative study of the efficacy of oral ketoconazole with intra-lesional meglumine antimoniate (Glucantime) for the treatment of cutaneous leishmaniasis. The Journal of dermatological treatment </w:t>
      </w:r>
      <w:r w:rsidRPr="00B64882">
        <w:rPr>
          <w:rFonts w:ascii="Calibri" w:hAnsi="Calibri"/>
          <w:b/>
          <w:noProof/>
        </w:rPr>
        <w:t>2001</w:t>
      </w:r>
      <w:r w:rsidRPr="00B64882">
        <w:rPr>
          <w:rFonts w:ascii="Calibri" w:hAnsi="Calibri"/>
          <w:noProof/>
        </w:rPr>
        <w:t>; 12(3): 159-62.</w:t>
      </w:r>
      <w:bookmarkEnd w:id="74"/>
    </w:p>
    <w:p w:rsidR="00B64882" w:rsidRPr="00B64882" w:rsidRDefault="00B64882" w:rsidP="00B64882">
      <w:pPr>
        <w:spacing w:after="0" w:line="240" w:lineRule="auto"/>
        <w:ind w:left="720" w:hanging="720"/>
        <w:rPr>
          <w:rFonts w:ascii="Calibri" w:hAnsi="Calibri"/>
          <w:noProof/>
        </w:rPr>
      </w:pPr>
      <w:bookmarkStart w:id="75" w:name="_ENREF_75"/>
      <w:r w:rsidRPr="00B64882">
        <w:rPr>
          <w:rFonts w:ascii="Calibri" w:hAnsi="Calibri"/>
          <w:noProof/>
        </w:rPr>
        <w:t>75.</w:t>
      </w:r>
      <w:r w:rsidRPr="00B64882">
        <w:rPr>
          <w:rFonts w:ascii="Calibri" w:hAnsi="Calibri"/>
          <w:noProof/>
        </w:rPr>
        <w:tab/>
        <w:t xml:space="preserve">Esfandiarpour I, Alavi A. Evaluating the efficacy of allopurinol and meglumine antimoniate (Glucantime) in the treatment of cutaneous leishmaniasis. International journal of dermatology </w:t>
      </w:r>
      <w:r w:rsidRPr="00B64882">
        <w:rPr>
          <w:rFonts w:ascii="Calibri" w:hAnsi="Calibri"/>
          <w:b/>
          <w:noProof/>
        </w:rPr>
        <w:t>2002</w:t>
      </w:r>
      <w:r w:rsidRPr="00B64882">
        <w:rPr>
          <w:rFonts w:ascii="Calibri" w:hAnsi="Calibri"/>
          <w:noProof/>
        </w:rPr>
        <w:t>; 41(8): 521-4.</w:t>
      </w:r>
      <w:bookmarkEnd w:id="75"/>
    </w:p>
    <w:p w:rsidR="00B64882" w:rsidRPr="00B64882" w:rsidRDefault="00B64882" w:rsidP="00B64882">
      <w:pPr>
        <w:spacing w:after="0" w:line="240" w:lineRule="auto"/>
        <w:ind w:left="720" w:hanging="720"/>
        <w:rPr>
          <w:rFonts w:ascii="Calibri" w:hAnsi="Calibri"/>
          <w:noProof/>
        </w:rPr>
      </w:pPr>
      <w:bookmarkStart w:id="76" w:name="_ENREF_76"/>
      <w:r w:rsidRPr="00B64882">
        <w:rPr>
          <w:rFonts w:ascii="Calibri" w:hAnsi="Calibri"/>
          <w:noProof/>
        </w:rPr>
        <w:t>76.</w:t>
      </w:r>
      <w:r w:rsidRPr="00B64882">
        <w:rPr>
          <w:rFonts w:ascii="Calibri" w:hAnsi="Calibri"/>
          <w:noProof/>
        </w:rPr>
        <w:tab/>
        <w:t xml:space="preserve">Momeni AZ, Reiszadae MR, Aminjavaheri M. Treatment of cutaneous leishmaniasis with a combination of allopurinol and low-dose meglumine antimoniate. International journal of dermatology </w:t>
      </w:r>
      <w:r w:rsidRPr="00B64882">
        <w:rPr>
          <w:rFonts w:ascii="Calibri" w:hAnsi="Calibri"/>
          <w:b/>
          <w:noProof/>
        </w:rPr>
        <w:t>2002</w:t>
      </w:r>
      <w:r w:rsidRPr="00B64882">
        <w:rPr>
          <w:rFonts w:ascii="Calibri" w:hAnsi="Calibri"/>
          <w:noProof/>
        </w:rPr>
        <w:t>; 41(7): 441-3.</w:t>
      </w:r>
      <w:bookmarkEnd w:id="76"/>
    </w:p>
    <w:p w:rsidR="00B64882" w:rsidRPr="00B64882" w:rsidRDefault="00B64882" w:rsidP="00B64882">
      <w:pPr>
        <w:spacing w:after="0" w:line="240" w:lineRule="auto"/>
        <w:ind w:left="720" w:hanging="720"/>
        <w:rPr>
          <w:rFonts w:ascii="Calibri" w:hAnsi="Calibri"/>
          <w:noProof/>
        </w:rPr>
      </w:pPr>
      <w:bookmarkStart w:id="77" w:name="_ENREF_77"/>
      <w:r w:rsidRPr="00B64882">
        <w:rPr>
          <w:rFonts w:ascii="Calibri" w:hAnsi="Calibri"/>
          <w:noProof/>
        </w:rPr>
        <w:t>77.</w:t>
      </w:r>
      <w:r w:rsidRPr="00B64882">
        <w:rPr>
          <w:rFonts w:ascii="Calibri" w:hAnsi="Calibri"/>
          <w:noProof/>
        </w:rPr>
        <w:tab/>
        <w:t xml:space="preserve">Faghihi G, Tavakoli-kia R. Treatment of cutaneous leishmaniasis with either topical paromomycin or intralesional meglumine antimoniate. Clinical and experimental dermatology </w:t>
      </w:r>
      <w:r w:rsidRPr="00B64882">
        <w:rPr>
          <w:rFonts w:ascii="Calibri" w:hAnsi="Calibri"/>
          <w:b/>
          <w:noProof/>
        </w:rPr>
        <w:t>2003</w:t>
      </w:r>
      <w:r w:rsidRPr="00B64882">
        <w:rPr>
          <w:rFonts w:ascii="Calibri" w:hAnsi="Calibri"/>
          <w:noProof/>
        </w:rPr>
        <w:t>; 28(1): 13-6.</w:t>
      </w:r>
      <w:bookmarkEnd w:id="77"/>
    </w:p>
    <w:p w:rsidR="00B64882" w:rsidRPr="00B64882" w:rsidRDefault="00B64882" w:rsidP="00B64882">
      <w:pPr>
        <w:spacing w:after="0" w:line="240" w:lineRule="auto"/>
        <w:ind w:left="720" w:hanging="720"/>
        <w:rPr>
          <w:rFonts w:ascii="Calibri" w:hAnsi="Calibri"/>
          <w:noProof/>
        </w:rPr>
      </w:pPr>
      <w:bookmarkStart w:id="78" w:name="_ENREF_78"/>
      <w:r w:rsidRPr="00B64882">
        <w:rPr>
          <w:rFonts w:ascii="Calibri" w:hAnsi="Calibri"/>
          <w:noProof/>
        </w:rPr>
        <w:t>78.</w:t>
      </w:r>
      <w:r w:rsidRPr="00B64882">
        <w:rPr>
          <w:rFonts w:ascii="Calibri" w:hAnsi="Calibri"/>
          <w:noProof/>
        </w:rPr>
        <w:tab/>
        <w:t xml:space="preserve">Momeni AZ, Aminjavaheri M, Omidghaemi MR. Treatment of cutaneous leishmaniasis with ketoconazole cream. The Journal of dermatological treatment </w:t>
      </w:r>
      <w:r w:rsidRPr="00B64882">
        <w:rPr>
          <w:rFonts w:ascii="Calibri" w:hAnsi="Calibri"/>
          <w:b/>
          <w:noProof/>
        </w:rPr>
        <w:t>2003</w:t>
      </w:r>
      <w:r w:rsidRPr="00B64882">
        <w:rPr>
          <w:rFonts w:ascii="Calibri" w:hAnsi="Calibri"/>
          <w:noProof/>
        </w:rPr>
        <w:t>; 14(1): 26-9.</w:t>
      </w:r>
      <w:bookmarkEnd w:id="78"/>
    </w:p>
    <w:p w:rsidR="00B64882" w:rsidRPr="00B64882" w:rsidRDefault="00B64882" w:rsidP="00B64882">
      <w:pPr>
        <w:spacing w:after="0" w:line="240" w:lineRule="auto"/>
        <w:ind w:left="720" w:hanging="720"/>
        <w:rPr>
          <w:rFonts w:ascii="Calibri" w:hAnsi="Calibri"/>
          <w:noProof/>
        </w:rPr>
      </w:pPr>
      <w:bookmarkStart w:id="79" w:name="_ENREF_79"/>
      <w:r w:rsidRPr="00B64882">
        <w:rPr>
          <w:rFonts w:ascii="Calibri" w:hAnsi="Calibri"/>
          <w:noProof/>
        </w:rPr>
        <w:t>79.</w:t>
      </w:r>
      <w:r w:rsidRPr="00B64882">
        <w:rPr>
          <w:rFonts w:ascii="Calibri" w:hAnsi="Calibri"/>
          <w:noProof/>
        </w:rPr>
        <w:tab/>
        <w:t xml:space="preserve">Momeni AZ, Aminjavaheri M. Successful treatment of non-healing cases of cutaneous leishmaniasis, using a combination of meglumine antimoniate plus allopurinol. European journal of dermatology : EJD </w:t>
      </w:r>
      <w:r w:rsidRPr="00B64882">
        <w:rPr>
          <w:rFonts w:ascii="Calibri" w:hAnsi="Calibri"/>
          <w:b/>
          <w:noProof/>
        </w:rPr>
        <w:t>2003</w:t>
      </w:r>
      <w:r w:rsidRPr="00B64882">
        <w:rPr>
          <w:rFonts w:ascii="Calibri" w:hAnsi="Calibri"/>
          <w:noProof/>
        </w:rPr>
        <w:t>; 13(1): 40-3.</w:t>
      </w:r>
      <w:bookmarkEnd w:id="79"/>
    </w:p>
    <w:p w:rsidR="00B64882" w:rsidRPr="00B64882" w:rsidRDefault="00B64882" w:rsidP="00B64882">
      <w:pPr>
        <w:spacing w:after="0" w:line="240" w:lineRule="auto"/>
        <w:ind w:left="720" w:hanging="720"/>
        <w:rPr>
          <w:rFonts w:ascii="Calibri" w:hAnsi="Calibri"/>
          <w:noProof/>
        </w:rPr>
      </w:pPr>
      <w:bookmarkStart w:id="80" w:name="_ENREF_80"/>
      <w:r w:rsidRPr="00B64882">
        <w:rPr>
          <w:rFonts w:ascii="Calibri" w:hAnsi="Calibri"/>
          <w:noProof/>
        </w:rPr>
        <w:t>80.</w:t>
      </w:r>
      <w:r w:rsidRPr="00B64882">
        <w:rPr>
          <w:rFonts w:ascii="Calibri" w:hAnsi="Calibri"/>
          <w:noProof/>
        </w:rPr>
        <w:tab/>
        <w:t xml:space="preserve">Asilian A, Sharif A, Faghihi G, Enshaeieh S, Shariati F, Siadat AH. Evaluation of CO laser efficacy in the treatment of cutaneous leishmaniasis. International journal of dermatology </w:t>
      </w:r>
      <w:r w:rsidRPr="00B64882">
        <w:rPr>
          <w:rFonts w:ascii="Calibri" w:hAnsi="Calibri"/>
          <w:b/>
          <w:noProof/>
        </w:rPr>
        <w:t>2004</w:t>
      </w:r>
      <w:r w:rsidRPr="00B64882">
        <w:rPr>
          <w:rFonts w:ascii="Calibri" w:hAnsi="Calibri"/>
          <w:noProof/>
        </w:rPr>
        <w:t>; 43(10): 736-8.</w:t>
      </w:r>
      <w:bookmarkEnd w:id="80"/>
    </w:p>
    <w:p w:rsidR="00B64882" w:rsidRPr="00B64882" w:rsidRDefault="00B64882" w:rsidP="00B64882">
      <w:pPr>
        <w:spacing w:after="0" w:line="240" w:lineRule="auto"/>
        <w:ind w:left="720" w:hanging="720"/>
        <w:rPr>
          <w:rFonts w:ascii="Calibri" w:hAnsi="Calibri"/>
          <w:noProof/>
        </w:rPr>
      </w:pPr>
      <w:bookmarkStart w:id="81" w:name="_ENREF_81"/>
      <w:r w:rsidRPr="00B64882">
        <w:rPr>
          <w:rFonts w:ascii="Calibri" w:hAnsi="Calibri"/>
          <w:noProof/>
        </w:rPr>
        <w:t>81.</w:t>
      </w:r>
      <w:r w:rsidRPr="00B64882">
        <w:rPr>
          <w:rFonts w:ascii="Calibri" w:hAnsi="Calibri"/>
          <w:noProof/>
        </w:rPr>
        <w:tab/>
        <w:t xml:space="preserve">Asilian A, Jalayer T, Nilforooshzadeh M, et al. Treatment of cutaneous leishmaniasis with aminosidine (paromomycin) ointment: double-blind, randomized trial in the Islamic Republic of Iran. Bull World Health Organ </w:t>
      </w:r>
      <w:r w:rsidRPr="00B64882">
        <w:rPr>
          <w:rFonts w:ascii="Calibri" w:hAnsi="Calibri"/>
          <w:b/>
          <w:noProof/>
        </w:rPr>
        <w:t>2003</w:t>
      </w:r>
      <w:r w:rsidRPr="00B64882">
        <w:rPr>
          <w:rFonts w:ascii="Calibri" w:hAnsi="Calibri"/>
          <w:noProof/>
        </w:rPr>
        <w:t>; 81(5): 353-9.</w:t>
      </w:r>
      <w:bookmarkEnd w:id="81"/>
    </w:p>
    <w:p w:rsidR="00B64882" w:rsidRPr="00B64882" w:rsidRDefault="00B64882" w:rsidP="00B64882">
      <w:pPr>
        <w:spacing w:after="0" w:line="240" w:lineRule="auto"/>
        <w:ind w:left="720" w:hanging="720"/>
        <w:rPr>
          <w:rFonts w:ascii="Calibri" w:hAnsi="Calibri"/>
          <w:noProof/>
        </w:rPr>
      </w:pPr>
      <w:bookmarkStart w:id="82" w:name="_ENREF_82"/>
      <w:r w:rsidRPr="00B64882">
        <w:rPr>
          <w:rFonts w:ascii="Calibri" w:hAnsi="Calibri"/>
          <w:noProof/>
        </w:rPr>
        <w:t>82.</w:t>
      </w:r>
      <w:r w:rsidRPr="00B64882">
        <w:rPr>
          <w:rFonts w:ascii="Calibri" w:hAnsi="Calibri"/>
          <w:noProof/>
        </w:rPr>
        <w:tab/>
        <w:t xml:space="preserve">Asilian A, Sadeghinia A, Faghihi G, Momeni A. Comparative study of the efficacy of combined cryotherapy and intralesional meglumine antimoniate (Glucantime) vs. cryotherapy and intralesional meglumine antimoniate (Glucantime) alone for the treatment of cutaneous leishmaniasis. International journal of dermatology </w:t>
      </w:r>
      <w:r w:rsidRPr="00B64882">
        <w:rPr>
          <w:rFonts w:ascii="Calibri" w:hAnsi="Calibri"/>
          <w:b/>
          <w:noProof/>
        </w:rPr>
        <w:t>2004</w:t>
      </w:r>
      <w:r w:rsidRPr="00B64882">
        <w:rPr>
          <w:rFonts w:ascii="Calibri" w:hAnsi="Calibri"/>
          <w:noProof/>
        </w:rPr>
        <w:t>; 43(4): 281-3.</w:t>
      </w:r>
      <w:bookmarkEnd w:id="82"/>
    </w:p>
    <w:p w:rsidR="00B64882" w:rsidRPr="00B64882" w:rsidRDefault="00B64882" w:rsidP="00B64882">
      <w:pPr>
        <w:spacing w:after="0" w:line="240" w:lineRule="auto"/>
        <w:ind w:left="720" w:hanging="720"/>
        <w:rPr>
          <w:rFonts w:ascii="Calibri" w:hAnsi="Calibri"/>
          <w:noProof/>
        </w:rPr>
      </w:pPr>
      <w:bookmarkStart w:id="83" w:name="_ENREF_83"/>
      <w:r w:rsidRPr="00B64882">
        <w:rPr>
          <w:rFonts w:ascii="Calibri" w:hAnsi="Calibri"/>
          <w:noProof/>
        </w:rPr>
        <w:t>83.</w:t>
      </w:r>
      <w:r w:rsidRPr="00B64882">
        <w:rPr>
          <w:rFonts w:ascii="Calibri" w:hAnsi="Calibri"/>
          <w:noProof/>
        </w:rPr>
        <w:tab/>
        <w:t xml:space="preserve">Iraji F, Vali A, Asilian A, Shahtalebi MA, Momeni AZ. Comparison of intralesionally injected zinc sulfate with meglumine antimoniate in the treatment of acute cutaneous leishmaniasis. Dermatology </w:t>
      </w:r>
      <w:r w:rsidRPr="00B64882">
        <w:rPr>
          <w:rFonts w:ascii="Calibri" w:hAnsi="Calibri"/>
          <w:b/>
          <w:noProof/>
        </w:rPr>
        <w:t>2004</w:t>
      </w:r>
      <w:r w:rsidRPr="00B64882">
        <w:rPr>
          <w:rFonts w:ascii="Calibri" w:hAnsi="Calibri"/>
          <w:noProof/>
        </w:rPr>
        <w:t>; 209(1): 46-9.</w:t>
      </w:r>
      <w:bookmarkEnd w:id="83"/>
    </w:p>
    <w:p w:rsidR="00B64882" w:rsidRPr="00B64882" w:rsidRDefault="00B64882" w:rsidP="00B64882">
      <w:pPr>
        <w:spacing w:after="0" w:line="240" w:lineRule="auto"/>
        <w:ind w:left="720" w:hanging="720"/>
        <w:rPr>
          <w:rFonts w:ascii="Calibri" w:hAnsi="Calibri"/>
          <w:noProof/>
        </w:rPr>
      </w:pPr>
      <w:bookmarkStart w:id="84" w:name="_ENREF_84"/>
      <w:r w:rsidRPr="00B64882">
        <w:rPr>
          <w:rFonts w:ascii="Calibri" w:hAnsi="Calibri"/>
          <w:noProof/>
        </w:rPr>
        <w:t>84.</w:t>
      </w:r>
      <w:r w:rsidRPr="00B64882">
        <w:rPr>
          <w:rFonts w:ascii="Calibri" w:hAnsi="Calibri"/>
          <w:noProof/>
        </w:rPr>
        <w:tab/>
        <w:t xml:space="preserve">Shazad B, Abbaszadeh B, Khamesipour A. Comparison of topical paromomycin sulfate (twice/day) with intralesional meglumine antimoniate for the treatment of cutaneous leishmaniasis caused by L. major. European journal of dermatology : EJD </w:t>
      </w:r>
      <w:r w:rsidRPr="00B64882">
        <w:rPr>
          <w:rFonts w:ascii="Calibri" w:hAnsi="Calibri"/>
          <w:b/>
          <w:noProof/>
        </w:rPr>
        <w:t>2005</w:t>
      </w:r>
      <w:r w:rsidRPr="00B64882">
        <w:rPr>
          <w:rFonts w:ascii="Calibri" w:hAnsi="Calibri"/>
          <w:noProof/>
        </w:rPr>
        <w:t>; 15(2): 85-7.</w:t>
      </w:r>
      <w:bookmarkEnd w:id="84"/>
    </w:p>
    <w:p w:rsidR="00B64882" w:rsidRPr="00B64882" w:rsidRDefault="00B64882" w:rsidP="00B64882">
      <w:pPr>
        <w:spacing w:after="0" w:line="240" w:lineRule="auto"/>
        <w:ind w:left="720" w:hanging="720"/>
        <w:rPr>
          <w:rFonts w:ascii="Calibri" w:hAnsi="Calibri"/>
          <w:noProof/>
        </w:rPr>
      </w:pPr>
      <w:bookmarkStart w:id="85" w:name="_ENREF_85"/>
      <w:r w:rsidRPr="00B64882">
        <w:rPr>
          <w:rFonts w:ascii="Calibri" w:hAnsi="Calibri"/>
          <w:noProof/>
        </w:rPr>
        <w:t>85.</w:t>
      </w:r>
      <w:r w:rsidRPr="00B64882">
        <w:rPr>
          <w:rFonts w:ascii="Calibri" w:hAnsi="Calibri"/>
          <w:noProof/>
        </w:rPr>
        <w:tab/>
        <w:t xml:space="preserve">Asilian A, Davami M. Comparison between the efficacy of photodynamic therapy and topical paromomycin in the treatment of Old World cutaneous leishmaniasis: a placebo-controlled, randomized clinical trial. Clinical and experimental dermatology </w:t>
      </w:r>
      <w:r w:rsidRPr="00B64882">
        <w:rPr>
          <w:rFonts w:ascii="Calibri" w:hAnsi="Calibri"/>
          <w:b/>
          <w:noProof/>
        </w:rPr>
        <w:t>2006</w:t>
      </w:r>
      <w:r w:rsidRPr="00B64882">
        <w:rPr>
          <w:rFonts w:ascii="Calibri" w:hAnsi="Calibri"/>
          <w:noProof/>
        </w:rPr>
        <w:t>; 31(5): 634-7.</w:t>
      </w:r>
      <w:bookmarkEnd w:id="85"/>
    </w:p>
    <w:p w:rsidR="00B64882" w:rsidRPr="00B64882" w:rsidRDefault="00B64882" w:rsidP="00B64882">
      <w:pPr>
        <w:spacing w:after="0" w:line="240" w:lineRule="auto"/>
        <w:ind w:left="720" w:hanging="720"/>
        <w:rPr>
          <w:rFonts w:ascii="Calibri" w:hAnsi="Calibri"/>
          <w:noProof/>
        </w:rPr>
      </w:pPr>
      <w:bookmarkStart w:id="86" w:name="_ENREF_86"/>
      <w:r w:rsidRPr="00B64882">
        <w:rPr>
          <w:rFonts w:ascii="Calibri" w:hAnsi="Calibri"/>
          <w:noProof/>
        </w:rPr>
        <w:t>86.</w:t>
      </w:r>
      <w:r w:rsidRPr="00B64882">
        <w:rPr>
          <w:rFonts w:ascii="Calibri" w:hAnsi="Calibri"/>
          <w:noProof/>
        </w:rPr>
        <w:tab/>
        <w:t xml:space="preserve">Firooz A, Khamesipour A, Ghoorchi MH, et al. Imiquimod in combination with meglumine antimoniate for cutaneous leishmaniasis: a randomized assessor-blind controlled trial. Arch Dermatol </w:t>
      </w:r>
      <w:r w:rsidRPr="00B64882">
        <w:rPr>
          <w:rFonts w:ascii="Calibri" w:hAnsi="Calibri"/>
          <w:b/>
          <w:noProof/>
        </w:rPr>
        <w:t>2006</w:t>
      </w:r>
      <w:r w:rsidRPr="00B64882">
        <w:rPr>
          <w:rFonts w:ascii="Calibri" w:hAnsi="Calibri"/>
          <w:noProof/>
        </w:rPr>
        <w:t>; 142(12): 1575-9.</w:t>
      </w:r>
      <w:bookmarkEnd w:id="86"/>
    </w:p>
    <w:p w:rsidR="00B64882" w:rsidRPr="00B64882" w:rsidRDefault="00B64882" w:rsidP="00B64882">
      <w:pPr>
        <w:spacing w:after="0" w:line="240" w:lineRule="auto"/>
        <w:ind w:left="720" w:hanging="720"/>
        <w:rPr>
          <w:rFonts w:ascii="Calibri" w:hAnsi="Calibri"/>
          <w:noProof/>
        </w:rPr>
      </w:pPr>
      <w:bookmarkStart w:id="87" w:name="_ENREF_87"/>
      <w:r w:rsidRPr="00B64882">
        <w:rPr>
          <w:rFonts w:ascii="Calibri" w:hAnsi="Calibri"/>
          <w:noProof/>
        </w:rPr>
        <w:t>87.</w:t>
      </w:r>
      <w:r w:rsidRPr="00B64882">
        <w:rPr>
          <w:rFonts w:ascii="Calibri" w:hAnsi="Calibri"/>
          <w:noProof/>
        </w:rPr>
        <w:tab/>
        <w:t xml:space="preserve">Nilforoushzadeh M. Comparative Effect of Topical Trichloroacetic Acid and Intralesional Meglumine Antimoniate in the Treatment of Acute Cutaneous Leishmaniasis. International journal of pharmacology </w:t>
      </w:r>
      <w:r w:rsidRPr="00B64882">
        <w:rPr>
          <w:rFonts w:ascii="Calibri" w:hAnsi="Calibri"/>
          <w:b/>
          <w:noProof/>
        </w:rPr>
        <w:t>2006</w:t>
      </w:r>
      <w:r w:rsidRPr="00B64882">
        <w:rPr>
          <w:rFonts w:ascii="Calibri" w:hAnsi="Calibri"/>
          <w:noProof/>
        </w:rPr>
        <w:t>; 2(6): 3.</w:t>
      </w:r>
      <w:bookmarkEnd w:id="87"/>
    </w:p>
    <w:p w:rsidR="00B64882" w:rsidRPr="00B64882" w:rsidRDefault="00B64882" w:rsidP="00B64882">
      <w:pPr>
        <w:spacing w:after="0" w:line="240" w:lineRule="auto"/>
        <w:ind w:left="720" w:hanging="720"/>
        <w:rPr>
          <w:rFonts w:ascii="Calibri" w:hAnsi="Calibri"/>
          <w:noProof/>
        </w:rPr>
      </w:pPr>
      <w:bookmarkStart w:id="88" w:name="_ENREF_88"/>
      <w:r w:rsidRPr="00B64882">
        <w:rPr>
          <w:rFonts w:ascii="Calibri" w:hAnsi="Calibri"/>
          <w:noProof/>
        </w:rPr>
        <w:t>88.</w:t>
      </w:r>
      <w:r w:rsidRPr="00B64882">
        <w:rPr>
          <w:rFonts w:ascii="Calibri" w:hAnsi="Calibri"/>
          <w:noProof/>
        </w:rPr>
        <w:tab/>
        <w:t xml:space="preserve">Sadeghian G. A comparison between intralesional hypertonic sodium chloride solution and meglomine antimoniate in the treatment of cutaneous leishmaniasis. Egyptian Dermatology Online Journal </w:t>
      </w:r>
      <w:r w:rsidRPr="00B64882">
        <w:rPr>
          <w:rFonts w:ascii="Calibri" w:hAnsi="Calibri"/>
          <w:b/>
          <w:noProof/>
        </w:rPr>
        <w:t>2006</w:t>
      </w:r>
      <w:r w:rsidRPr="00B64882">
        <w:rPr>
          <w:rFonts w:ascii="Calibri" w:hAnsi="Calibri"/>
          <w:noProof/>
        </w:rPr>
        <w:t>; 2(1): 8.</w:t>
      </w:r>
      <w:bookmarkEnd w:id="88"/>
    </w:p>
    <w:p w:rsidR="00B64882" w:rsidRPr="00B64882" w:rsidRDefault="00B64882" w:rsidP="00B64882">
      <w:pPr>
        <w:spacing w:after="0" w:line="240" w:lineRule="auto"/>
        <w:ind w:left="720" w:hanging="720"/>
        <w:rPr>
          <w:rFonts w:ascii="Calibri" w:hAnsi="Calibri"/>
          <w:noProof/>
        </w:rPr>
      </w:pPr>
      <w:bookmarkStart w:id="89" w:name="_ENREF_89"/>
      <w:r w:rsidRPr="00B64882">
        <w:rPr>
          <w:rFonts w:ascii="Calibri" w:hAnsi="Calibri"/>
          <w:noProof/>
        </w:rPr>
        <w:t>89.</w:t>
      </w:r>
      <w:r w:rsidRPr="00B64882">
        <w:rPr>
          <w:rFonts w:ascii="Calibri" w:hAnsi="Calibri"/>
          <w:noProof/>
        </w:rPr>
        <w:tab/>
        <w:t xml:space="preserve">Sadeghian G, Nilforoushzadeh MA. Effect of combination therapy with systemic glucantime and pentoxifylline in the treatment of cutaneous leishmaniasis. International journal of dermatology </w:t>
      </w:r>
      <w:r w:rsidRPr="00B64882">
        <w:rPr>
          <w:rFonts w:ascii="Calibri" w:hAnsi="Calibri"/>
          <w:b/>
          <w:noProof/>
        </w:rPr>
        <w:t>2006</w:t>
      </w:r>
      <w:r w:rsidRPr="00B64882">
        <w:rPr>
          <w:rFonts w:ascii="Calibri" w:hAnsi="Calibri"/>
          <w:noProof/>
        </w:rPr>
        <w:t>; 45(7): 819-21.</w:t>
      </w:r>
      <w:bookmarkEnd w:id="89"/>
    </w:p>
    <w:p w:rsidR="00B64882" w:rsidRPr="00B64882" w:rsidRDefault="00B64882" w:rsidP="00B64882">
      <w:pPr>
        <w:spacing w:after="0" w:line="240" w:lineRule="auto"/>
        <w:ind w:left="720" w:hanging="720"/>
        <w:rPr>
          <w:rFonts w:ascii="Calibri" w:hAnsi="Calibri"/>
          <w:noProof/>
        </w:rPr>
      </w:pPr>
      <w:bookmarkStart w:id="90" w:name="_ENREF_90"/>
      <w:r w:rsidRPr="00B64882">
        <w:rPr>
          <w:rFonts w:ascii="Calibri" w:hAnsi="Calibri"/>
          <w:noProof/>
        </w:rPr>
        <w:t>90.</w:t>
      </w:r>
      <w:r w:rsidRPr="00B64882">
        <w:rPr>
          <w:rFonts w:ascii="Calibri" w:hAnsi="Calibri"/>
          <w:noProof/>
        </w:rPr>
        <w:tab/>
        <w:t xml:space="preserve">Layegh P, Yazdanpanah MJ, Vosugh EM, Pezeshkpoor F, Shakeri MT, Moghiman T. Efficacy of azithromycin versus systemic meglumine antimoniate (Glucantime) in the treatment of cutaneous leishmaniasis. Am J Trop Med Hyg </w:t>
      </w:r>
      <w:r w:rsidRPr="00B64882">
        <w:rPr>
          <w:rFonts w:ascii="Calibri" w:hAnsi="Calibri"/>
          <w:b/>
          <w:noProof/>
        </w:rPr>
        <w:t>2007</w:t>
      </w:r>
      <w:r w:rsidRPr="00B64882">
        <w:rPr>
          <w:rFonts w:ascii="Calibri" w:hAnsi="Calibri"/>
          <w:noProof/>
        </w:rPr>
        <w:t>; 77(1): 99-101.</w:t>
      </w:r>
      <w:bookmarkEnd w:id="90"/>
    </w:p>
    <w:p w:rsidR="00B64882" w:rsidRPr="00B64882" w:rsidRDefault="00B64882" w:rsidP="00B64882">
      <w:pPr>
        <w:spacing w:after="0" w:line="240" w:lineRule="auto"/>
        <w:ind w:left="720" w:hanging="720"/>
        <w:rPr>
          <w:rFonts w:ascii="Calibri" w:hAnsi="Calibri"/>
          <w:noProof/>
        </w:rPr>
      </w:pPr>
      <w:bookmarkStart w:id="91" w:name="_ENREF_91"/>
      <w:r w:rsidRPr="00B64882">
        <w:rPr>
          <w:rFonts w:ascii="Calibri" w:hAnsi="Calibri"/>
          <w:noProof/>
        </w:rPr>
        <w:t>91.</w:t>
      </w:r>
      <w:r w:rsidRPr="00B64882">
        <w:rPr>
          <w:rFonts w:ascii="Calibri" w:hAnsi="Calibri"/>
          <w:noProof/>
        </w:rPr>
        <w:tab/>
        <w:t xml:space="preserve">Mohebali M, Fotouhi A, Hooshmand B, et al. Comparison of miltefosine and meglumine antimoniate for the treatment of zoonotic cutaneous leishmaniasis (ZCL) by a randomized clinical trial in Iran. Acta tropica </w:t>
      </w:r>
      <w:r w:rsidRPr="00B64882">
        <w:rPr>
          <w:rFonts w:ascii="Calibri" w:hAnsi="Calibri"/>
          <w:b/>
          <w:noProof/>
        </w:rPr>
        <w:t>2007</w:t>
      </w:r>
      <w:r w:rsidRPr="00B64882">
        <w:rPr>
          <w:rFonts w:ascii="Calibri" w:hAnsi="Calibri"/>
          <w:noProof/>
        </w:rPr>
        <w:t>; 103(1): 33-40.</w:t>
      </w:r>
      <w:bookmarkEnd w:id="91"/>
    </w:p>
    <w:p w:rsidR="00B64882" w:rsidRPr="00B64882" w:rsidRDefault="00B64882" w:rsidP="00B64882">
      <w:pPr>
        <w:spacing w:after="0" w:line="240" w:lineRule="auto"/>
        <w:ind w:left="720" w:hanging="720"/>
        <w:rPr>
          <w:rFonts w:ascii="Calibri" w:hAnsi="Calibri"/>
          <w:noProof/>
        </w:rPr>
      </w:pPr>
      <w:bookmarkStart w:id="92" w:name="_ENREF_92"/>
      <w:r w:rsidRPr="00B64882">
        <w:rPr>
          <w:rFonts w:ascii="Calibri" w:hAnsi="Calibri"/>
          <w:noProof/>
        </w:rPr>
        <w:t>92.</w:t>
      </w:r>
      <w:r w:rsidRPr="00B64882">
        <w:rPr>
          <w:rFonts w:ascii="Calibri" w:hAnsi="Calibri"/>
          <w:noProof/>
        </w:rPr>
        <w:tab/>
        <w:t xml:space="preserve">Nilforoushzadeh MA, Jaffary F, Moradi S, Derakhshan R, Haftbaradaran E. Effect of topical honey application along with intralesional injection of glucantime in the treatment of cutaneous leishmaniasis. BMC complementary and alternative medicine </w:t>
      </w:r>
      <w:r w:rsidRPr="00B64882">
        <w:rPr>
          <w:rFonts w:ascii="Calibri" w:hAnsi="Calibri"/>
          <w:b/>
          <w:noProof/>
        </w:rPr>
        <w:t>2007</w:t>
      </w:r>
      <w:r w:rsidRPr="00B64882">
        <w:rPr>
          <w:rFonts w:ascii="Calibri" w:hAnsi="Calibri"/>
          <w:noProof/>
        </w:rPr>
        <w:t>; 7: 13.</w:t>
      </w:r>
      <w:bookmarkEnd w:id="92"/>
    </w:p>
    <w:p w:rsidR="00B64882" w:rsidRPr="00B64882" w:rsidRDefault="00B64882" w:rsidP="00B64882">
      <w:pPr>
        <w:spacing w:after="0" w:line="240" w:lineRule="auto"/>
        <w:ind w:left="720" w:hanging="720"/>
        <w:rPr>
          <w:rFonts w:ascii="Calibri" w:hAnsi="Calibri"/>
          <w:noProof/>
        </w:rPr>
      </w:pPr>
      <w:bookmarkStart w:id="93" w:name="_ENREF_93"/>
      <w:r w:rsidRPr="00B64882">
        <w:rPr>
          <w:rFonts w:ascii="Calibri" w:hAnsi="Calibri"/>
          <w:noProof/>
        </w:rPr>
        <w:t>93.</w:t>
      </w:r>
      <w:r w:rsidRPr="00B64882">
        <w:rPr>
          <w:rFonts w:ascii="Calibri" w:hAnsi="Calibri"/>
          <w:noProof/>
        </w:rPr>
        <w:tab/>
        <w:t xml:space="preserve">Sadeghian G, Nilfroushzadeh MA, Iraji F. Efficacy of local heat therapy by radiofrequency in the treatment of cutaneous leishmaniasis, compared with intralesional injection of meglumine antimoniate. Clinical and experimental dermatology </w:t>
      </w:r>
      <w:r w:rsidRPr="00B64882">
        <w:rPr>
          <w:rFonts w:ascii="Calibri" w:hAnsi="Calibri"/>
          <w:b/>
          <w:noProof/>
        </w:rPr>
        <w:t>2007</w:t>
      </w:r>
      <w:r w:rsidRPr="00B64882">
        <w:rPr>
          <w:rFonts w:ascii="Calibri" w:hAnsi="Calibri"/>
          <w:noProof/>
        </w:rPr>
        <w:t>; 32(4): 371-4.</w:t>
      </w:r>
      <w:bookmarkEnd w:id="93"/>
    </w:p>
    <w:p w:rsidR="00B64882" w:rsidRPr="00B64882" w:rsidRDefault="00B64882" w:rsidP="00B64882">
      <w:pPr>
        <w:spacing w:after="0" w:line="240" w:lineRule="auto"/>
        <w:ind w:left="720" w:hanging="720"/>
        <w:rPr>
          <w:rFonts w:ascii="Calibri" w:hAnsi="Calibri"/>
          <w:noProof/>
        </w:rPr>
      </w:pPr>
      <w:bookmarkStart w:id="94" w:name="_ENREF_94"/>
      <w:r w:rsidRPr="00B64882">
        <w:rPr>
          <w:rFonts w:ascii="Calibri" w:hAnsi="Calibri"/>
          <w:noProof/>
        </w:rPr>
        <w:t>94.</w:t>
      </w:r>
      <w:r w:rsidRPr="00B64882">
        <w:rPr>
          <w:rFonts w:ascii="Calibri" w:hAnsi="Calibri"/>
          <w:noProof/>
        </w:rPr>
        <w:tab/>
        <w:t xml:space="preserve">Layegh P, Pezeshkpoor F, Soruri AH, Naviafar P, Moghiman T. Efficacy of cryotherapy versus intralesional meglumine antimoniate (glucantime) for treatment of cutaneous leishmaniasis in children. Am J Trop Med Hyg </w:t>
      </w:r>
      <w:r w:rsidRPr="00B64882">
        <w:rPr>
          <w:rFonts w:ascii="Calibri" w:hAnsi="Calibri"/>
          <w:b/>
          <w:noProof/>
        </w:rPr>
        <w:t>2009</w:t>
      </w:r>
      <w:r w:rsidRPr="00B64882">
        <w:rPr>
          <w:rFonts w:ascii="Calibri" w:hAnsi="Calibri"/>
          <w:noProof/>
        </w:rPr>
        <w:t>; 80(2): 172-5.</w:t>
      </w:r>
      <w:bookmarkEnd w:id="94"/>
    </w:p>
    <w:p w:rsidR="00B64882" w:rsidRPr="00B64882" w:rsidRDefault="00B64882" w:rsidP="00B64882">
      <w:pPr>
        <w:spacing w:after="0" w:line="240" w:lineRule="auto"/>
        <w:ind w:left="720" w:hanging="720"/>
        <w:rPr>
          <w:rFonts w:ascii="Calibri" w:hAnsi="Calibri"/>
          <w:noProof/>
        </w:rPr>
      </w:pPr>
      <w:bookmarkStart w:id="95" w:name="_ENREF_95"/>
      <w:r w:rsidRPr="00B64882">
        <w:rPr>
          <w:rFonts w:ascii="Calibri" w:hAnsi="Calibri"/>
          <w:noProof/>
        </w:rPr>
        <w:t>95.</w:t>
      </w:r>
      <w:r w:rsidRPr="00B64882">
        <w:rPr>
          <w:rFonts w:ascii="Calibri" w:hAnsi="Calibri"/>
          <w:noProof/>
        </w:rPr>
        <w:tab/>
        <w:t xml:space="preserve">Emad M, Hayati F, Fallahzadeh MK, Namazi MR. Superior efficacy of oral fluconazole 400 mg daily versus oral fluconazole 200 mg daily in the treatment of cutaneous leishmania major infection: a randomized clinical trial. Journal of the American Academy of Dermatology </w:t>
      </w:r>
      <w:r w:rsidRPr="00B64882">
        <w:rPr>
          <w:rFonts w:ascii="Calibri" w:hAnsi="Calibri"/>
          <w:b/>
          <w:noProof/>
        </w:rPr>
        <w:t>2011</w:t>
      </w:r>
      <w:r w:rsidRPr="00B64882">
        <w:rPr>
          <w:rFonts w:ascii="Calibri" w:hAnsi="Calibri"/>
          <w:noProof/>
        </w:rPr>
        <w:t>; 64(3): 606-8.</w:t>
      </w:r>
      <w:bookmarkEnd w:id="95"/>
    </w:p>
    <w:p w:rsidR="00B64882" w:rsidRPr="00B64882" w:rsidRDefault="00B64882" w:rsidP="00B64882">
      <w:pPr>
        <w:spacing w:after="0" w:line="240" w:lineRule="auto"/>
        <w:ind w:left="720" w:hanging="720"/>
        <w:rPr>
          <w:rFonts w:ascii="Calibri" w:hAnsi="Calibri"/>
          <w:noProof/>
        </w:rPr>
      </w:pPr>
      <w:bookmarkStart w:id="96" w:name="_ENREF_96"/>
      <w:r w:rsidRPr="00B64882">
        <w:rPr>
          <w:rFonts w:ascii="Calibri" w:hAnsi="Calibri"/>
          <w:noProof/>
        </w:rPr>
        <w:t>96.</w:t>
      </w:r>
      <w:r w:rsidRPr="00B64882">
        <w:rPr>
          <w:rFonts w:ascii="Calibri" w:hAnsi="Calibri"/>
          <w:noProof/>
        </w:rPr>
        <w:tab/>
        <w:t xml:space="preserve">Layegh P, Rahsepar S, Rahsepar AA. Systemic meglumine antimoniate in acute cutaneous leishmaniasis: children versus adults. The American journal of tropical medicine and hygiene </w:t>
      </w:r>
      <w:r w:rsidRPr="00B64882">
        <w:rPr>
          <w:rFonts w:ascii="Calibri" w:hAnsi="Calibri"/>
          <w:b/>
          <w:noProof/>
        </w:rPr>
        <w:t>2011</w:t>
      </w:r>
      <w:r w:rsidRPr="00B64882">
        <w:rPr>
          <w:rFonts w:ascii="Calibri" w:hAnsi="Calibri"/>
          <w:noProof/>
        </w:rPr>
        <w:t>; 84(4): 539-42.</w:t>
      </w:r>
      <w:bookmarkEnd w:id="96"/>
    </w:p>
    <w:p w:rsidR="00B64882" w:rsidRPr="00B64882" w:rsidRDefault="00B64882" w:rsidP="00B64882">
      <w:pPr>
        <w:spacing w:after="0" w:line="240" w:lineRule="auto"/>
        <w:ind w:left="720" w:hanging="720"/>
        <w:rPr>
          <w:rFonts w:ascii="Calibri" w:hAnsi="Calibri"/>
          <w:noProof/>
        </w:rPr>
      </w:pPr>
      <w:bookmarkStart w:id="97" w:name="_ENREF_97"/>
      <w:r w:rsidRPr="00B64882">
        <w:rPr>
          <w:rFonts w:ascii="Calibri" w:hAnsi="Calibri"/>
          <w:noProof/>
        </w:rPr>
        <w:t>97.</w:t>
      </w:r>
      <w:r w:rsidRPr="00B64882">
        <w:rPr>
          <w:rFonts w:ascii="Calibri" w:hAnsi="Calibri"/>
          <w:noProof/>
        </w:rPr>
        <w:tab/>
        <w:t xml:space="preserve">Meymandi S, Zandi S, Aghaie H, A. H. Efficacy of CO(2) laser for treatment of anthroponotic cutaneous leishmaniasis, compared with combination of cryotherapy and intralesional meglumine antimoniate. </w:t>
      </w:r>
      <w:r w:rsidRPr="00B64882">
        <w:rPr>
          <w:rFonts w:ascii="Calibri" w:hAnsi="Calibri"/>
          <w:b/>
          <w:noProof/>
        </w:rPr>
        <w:t>2011</w:t>
      </w:r>
      <w:r w:rsidRPr="00B64882">
        <w:rPr>
          <w:rFonts w:ascii="Calibri" w:hAnsi="Calibri"/>
          <w:noProof/>
        </w:rPr>
        <w:t>.</w:t>
      </w:r>
      <w:bookmarkEnd w:id="97"/>
    </w:p>
    <w:p w:rsidR="00B64882" w:rsidRPr="00B64882" w:rsidRDefault="00B64882" w:rsidP="00B64882">
      <w:pPr>
        <w:spacing w:after="0" w:line="240" w:lineRule="auto"/>
        <w:ind w:left="720" w:hanging="720"/>
        <w:rPr>
          <w:rFonts w:ascii="Calibri" w:hAnsi="Calibri"/>
          <w:noProof/>
        </w:rPr>
      </w:pPr>
      <w:bookmarkStart w:id="98" w:name="_ENREF_98"/>
      <w:r w:rsidRPr="00B64882">
        <w:rPr>
          <w:rFonts w:ascii="Calibri" w:hAnsi="Calibri"/>
          <w:noProof/>
        </w:rPr>
        <w:t>98.</w:t>
      </w:r>
      <w:r w:rsidRPr="00B64882">
        <w:rPr>
          <w:rFonts w:ascii="Calibri" w:hAnsi="Calibri"/>
          <w:noProof/>
        </w:rPr>
        <w:tab/>
        <w:t xml:space="preserve">Dastgheib L, Naseri M, Mirashe Z. Both combined oral azithromycin plus allopurinol and intramuscular Glucantime yield low efficacy in the treatment of Old World cutaneous leishmaniasis: a randomized controlled clinical trial. International journal of dermatology </w:t>
      </w:r>
      <w:r w:rsidRPr="00B64882">
        <w:rPr>
          <w:rFonts w:ascii="Calibri" w:hAnsi="Calibri"/>
          <w:b/>
          <w:noProof/>
        </w:rPr>
        <w:t>2012</w:t>
      </w:r>
      <w:r w:rsidRPr="00B64882">
        <w:rPr>
          <w:rFonts w:ascii="Calibri" w:hAnsi="Calibri"/>
          <w:noProof/>
        </w:rPr>
        <w:t>; 51(12): 1508-11.</w:t>
      </w:r>
      <w:bookmarkEnd w:id="98"/>
    </w:p>
    <w:p w:rsidR="00B64882" w:rsidRPr="00B64882" w:rsidRDefault="00B64882" w:rsidP="00B64882">
      <w:pPr>
        <w:spacing w:after="0" w:line="240" w:lineRule="auto"/>
        <w:ind w:left="720" w:hanging="720"/>
        <w:rPr>
          <w:rFonts w:ascii="Calibri" w:hAnsi="Calibri"/>
          <w:noProof/>
        </w:rPr>
      </w:pPr>
      <w:bookmarkStart w:id="99" w:name="_ENREF_99"/>
      <w:r w:rsidRPr="00B64882">
        <w:rPr>
          <w:rFonts w:ascii="Calibri" w:hAnsi="Calibri"/>
          <w:noProof/>
        </w:rPr>
        <w:t>99.</w:t>
      </w:r>
      <w:r w:rsidRPr="00B64882">
        <w:rPr>
          <w:rFonts w:ascii="Calibri" w:hAnsi="Calibri"/>
          <w:noProof/>
        </w:rPr>
        <w:tab/>
        <w:t xml:space="preserve">Jowkar F, Dehghani F, Jamshidzadeh A. Is topical nitric oxide and cryotherapy more effective than cryotherapy in the treatment of old world cutaneous leishmaniasis? The Journal of dermatological treatment </w:t>
      </w:r>
      <w:r w:rsidRPr="00B64882">
        <w:rPr>
          <w:rFonts w:ascii="Calibri" w:hAnsi="Calibri"/>
          <w:b/>
          <w:noProof/>
        </w:rPr>
        <w:t>2012</w:t>
      </w:r>
      <w:r w:rsidRPr="00B64882">
        <w:rPr>
          <w:rFonts w:ascii="Calibri" w:hAnsi="Calibri"/>
          <w:noProof/>
        </w:rPr>
        <w:t>; 23(2): 131-5.</w:t>
      </w:r>
      <w:bookmarkEnd w:id="99"/>
    </w:p>
    <w:p w:rsidR="00B64882" w:rsidRPr="00B64882" w:rsidRDefault="00B64882" w:rsidP="00B64882">
      <w:pPr>
        <w:spacing w:after="0" w:line="240" w:lineRule="auto"/>
        <w:ind w:left="720" w:hanging="720"/>
        <w:rPr>
          <w:rFonts w:ascii="Calibri" w:hAnsi="Calibri"/>
          <w:noProof/>
        </w:rPr>
      </w:pPr>
      <w:bookmarkStart w:id="100" w:name="_ENREF_100"/>
      <w:r w:rsidRPr="00B64882">
        <w:rPr>
          <w:rFonts w:ascii="Calibri" w:hAnsi="Calibri"/>
          <w:noProof/>
        </w:rPr>
        <w:t>100.</w:t>
      </w:r>
      <w:r w:rsidRPr="00B64882">
        <w:rPr>
          <w:rFonts w:ascii="Calibri" w:hAnsi="Calibri"/>
          <w:noProof/>
        </w:rPr>
        <w:tab/>
        <w:t xml:space="preserve">Khatami A, Talaee R, Rahshenas M, et al. Dressings combined with injection of meglumine antimoniate in the treatment of cutaneous leishmaniasis: a randomized controlled clinical trial. PLoS One </w:t>
      </w:r>
      <w:r w:rsidRPr="00B64882">
        <w:rPr>
          <w:rFonts w:ascii="Calibri" w:hAnsi="Calibri"/>
          <w:b/>
          <w:noProof/>
        </w:rPr>
        <w:t>2013</w:t>
      </w:r>
      <w:r w:rsidRPr="00B64882">
        <w:rPr>
          <w:rFonts w:ascii="Calibri" w:hAnsi="Calibri"/>
          <w:noProof/>
        </w:rPr>
        <w:t>; 8(6): e66123.</w:t>
      </w:r>
      <w:bookmarkEnd w:id="100"/>
    </w:p>
    <w:p w:rsidR="00B64882" w:rsidRPr="00B64882" w:rsidRDefault="00B64882" w:rsidP="00B64882">
      <w:pPr>
        <w:spacing w:after="0" w:line="240" w:lineRule="auto"/>
        <w:ind w:left="720" w:hanging="720"/>
        <w:rPr>
          <w:rFonts w:ascii="Calibri" w:hAnsi="Calibri"/>
          <w:noProof/>
        </w:rPr>
      </w:pPr>
      <w:bookmarkStart w:id="101" w:name="_ENREF_101"/>
      <w:r w:rsidRPr="00B64882">
        <w:rPr>
          <w:rFonts w:ascii="Calibri" w:hAnsi="Calibri"/>
          <w:noProof/>
        </w:rPr>
        <w:t>101.</w:t>
      </w:r>
      <w:r w:rsidRPr="00B64882">
        <w:rPr>
          <w:rFonts w:ascii="Calibri" w:hAnsi="Calibri"/>
          <w:noProof/>
        </w:rPr>
        <w:tab/>
        <w:t xml:space="preserve">Maleki M, Karimi G, Tafaghodi M, Raftari S, Nahidi Y. Comparison of intralesional two percent zinc sulfate and glucantime injection in treatment of acute cutaneous leishmaniasis. Indian Journal of Dermatology </w:t>
      </w:r>
      <w:r w:rsidRPr="00B64882">
        <w:rPr>
          <w:rFonts w:ascii="Calibri" w:hAnsi="Calibri"/>
          <w:b/>
          <w:noProof/>
        </w:rPr>
        <w:t>2012</w:t>
      </w:r>
      <w:r w:rsidRPr="00B64882">
        <w:rPr>
          <w:rFonts w:ascii="Calibri" w:hAnsi="Calibri"/>
          <w:noProof/>
        </w:rPr>
        <w:t>; 57(2): 118-22.</w:t>
      </w:r>
      <w:bookmarkEnd w:id="101"/>
    </w:p>
    <w:p w:rsidR="00B64882" w:rsidRPr="00B64882" w:rsidRDefault="00B64882" w:rsidP="00B64882">
      <w:pPr>
        <w:spacing w:after="0" w:line="240" w:lineRule="auto"/>
        <w:ind w:left="720" w:hanging="720"/>
        <w:rPr>
          <w:rFonts w:ascii="Calibri" w:hAnsi="Calibri"/>
          <w:noProof/>
        </w:rPr>
      </w:pPr>
      <w:bookmarkStart w:id="102" w:name="_ENREF_102"/>
      <w:r w:rsidRPr="00B64882">
        <w:rPr>
          <w:rFonts w:ascii="Calibri" w:hAnsi="Calibri"/>
          <w:noProof/>
        </w:rPr>
        <w:t>102.</w:t>
      </w:r>
      <w:r w:rsidRPr="00B64882">
        <w:rPr>
          <w:rFonts w:ascii="Calibri" w:hAnsi="Calibri"/>
          <w:noProof/>
        </w:rPr>
        <w:tab/>
        <w:t xml:space="preserve">Nilforoushzadeh MA, Shirani-Bidabadi LA, Zolfaghari-Baghbaderani A, et al. Topical effectiveness of different concentrations of nanosilver solution on Leishmania major lesions in Balb/c mice. Journal of vector borne diseases </w:t>
      </w:r>
      <w:r w:rsidRPr="00B64882">
        <w:rPr>
          <w:rFonts w:ascii="Calibri" w:hAnsi="Calibri"/>
          <w:b/>
          <w:noProof/>
        </w:rPr>
        <w:t>2012</w:t>
      </w:r>
      <w:r w:rsidRPr="00B64882">
        <w:rPr>
          <w:rFonts w:ascii="Calibri" w:hAnsi="Calibri"/>
          <w:noProof/>
        </w:rPr>
        <w:t>; 49(4): 249-53.</w:t>
      </w:r>
      <w:bookmarkEnd w:id="102"/>
    </w:p>
    <w:p w:rsidR="00B64882" w:rsidRPr="00B64882" w:rsidRDefault="00B64882" w:rsidP="00B64882">
      <w:pPr>
        <w:spacing w:after="0" w:line="240" w:lineRule="auto"/>
        <w:ind w:left="720" w:hanging="720"/>
        <w:rPr>
          <w:rFonts w:ascii="Calibri" w:hAnsi="Calibri"/>
          <w:noProof/>
        </w:rPr>
      </w:pPr>
      <w:bookmarkStart w:id="103" w:name="_ENREF_103"/>
      <w:r w:rsidRPr="00B64882">
        <w:rPr>
          <w:rFonts w:ascii="Calibri" w:hAnsi="Calibri"/>
          <w:noProof/>
        </w:rPr>
        <w:t>103.</w:t>
      </w:r>
      <w:r w:rsidRPr="00B64882">
        <w:rPr>
          <w:rFonts w:ascii="Calibri" w:hAnsi="Calibri"/>
          <w:noProof/>
        </w:rPr>
        <w:tab/>
        <w:t xml:space="preserve">Mohammadzadeh M, Behnaz F, Golshan Z. Efficacy of glucantime for treatment of cutaneous leishmaniasis in Central Iran. Journal of infection and public health </w:t>
      </w:r>
      <w:r w:rsidRPr="00B64882">
        <w:rPr>
          <w:rFonts w:ascii="Calibri" w:hAnsi="Calibri"/>
          <w:b/>
          <w:noProof/>
        </w:rPr>
        <w:t>2013</w:t>
      </w:r>
      <w:r w:rsidRPr="00B64882">
        <w:rPr>
          <w:rFonts w:ascii="Calibri" w:hAnsi="Calibri"/>
          <w:noProof/>
        </w:rPr>
        <w:t>; 6(2): 120-4.</w:t>
      </w:r>
      <w:bookmarkEnd w:id="103"/>
    </w:p>
    <w:p w:rsidR="00B64882" w:rsidRPr="00B64882" w:rsidRDefault="00B64882" w:rsidP="00B64882">
      <w:pPr>
        <w:spacing w:after="0" w:line="240" w:lineRule="auto"/>
        <w:ind w:left="720" w:hanging="720"/>
        <w:rPr>
          <w:rFonts w:ascii="Calibri" w:hAnsi="Calibri"/>
          <w:noProof/>
        </w:rPr>
      </w:pPr>
      <w:bookmarkStart w:id="104" w:name="_ENREF_104"/>
      <w:r w:rsidRPr="00B64882">
        <w:rPr>
          <w:rFonts w:ascii="Calibri" w:hAnsi="Calibri"/>
          <w:noProof/>
        </w:rPr>
        <w:t>104.</w:t>
      </w:r>
      <w:r w:rsidRPr="00B64882">
        <w:rPr>
          <w:rFonts w:ascii="Calibri" w:hAnsi="Calibri"/>
          <w:noProof/>
        </w:rPr>
        <w:tab/>
        <w:t xml:space="preserve">Goyonlo VM, Vosoughi E, Kiafar B, Nahidi Y, Momenzadeh A, Taheri AR. Efficacy of intralesional amphotericin B for the treatment of cutaneous leishmaniasis. Indian J Dermatol </w:t>
      </w:r>
      <w:r w:rsidRPr="00B64882">
        <w:rPr>
          <w:rFonts w:ascii="Calibri" w:hAnsi="Calibri"/>
          <w:b/>
          <w:noProof/>
        </w:rPr>
        <w:t>2014</w:t>
      </w:r>
      <w:r w:rsidRPr="00B64882">
        <w:rPr>
          <w:rFonts w:ascii="Calibri" w:hAnsi="Calibri"/>
          <w:noProof/>
        </w:rPr>
        <w:t>; 59(6): 631.</w:t>
      </w:r>
      <w:bookmarkEnd w:id="104"/>
    </w:p>
    <w:p w:rsidR="00B64882" w:rsidRPr="00B64882" w:rsidRDefault="00B64882" w:rsidP="00B64882">
      <w:pPr>
        <w:spacing w:after="0" w:line="240" w:lineRule="auto"/>
        <w:ind w:left="720" w:hanging="720"/>
        <w:rPr>
          <w:rFonts w:ascii="Calibri" w:hAnsi="Calibri"/>
          <w:noProof/>
        </w:rPr>
      </w:pPr>
      <w:bookmarkStart w:id="105" w:name="_ENREF_105"/>
      <w:r w:rsidRPr="00B64882">
        <w:rPr>
          <w:rFonts w:ascii="Calibri" w:hAnsi="Calibri"/>
          <w:noProof/>
        </w:rPr>
        <w:t>105.</w:t>
      </w:r>
      <w:r w:rsidRPr="00B64882">
        <w:rPr>
          <w:rFonts w:ascii="Calibri" w:hAnsi="Calibri"/>
          <w:noProof/>
        </w:rPr>
        <w:tab/>
        <w:t xml:space="preserve">Jaffary F, Nilforoushzadeh MA, Tavakoli N, Zolfaghari B, Shahbazi F. The efficacy of Achilles millefolium topical gel along with intralesional injection of glucantime in the treatment of acute cutaneous leishmaniasis major. Advanced biomedical research </w:t>
      </w:r>
      <w:r w:rsidRPr="00B64882">
        <w:rPr>
          <w:rFonts w:ascii="Calibri" w:hAnsi="Calibri"/>
          <w:b/>
          <w:noProof/>
        </w:rPr>
        <w:t>2014</w:t>
      </w:r>
      <w:r w:rsidRPr="00B64882">
        <w:rPr>
          <w:rFonts w:ascii="Calibri" w:hAnsi="Calibri"/>
          <w:noProof/>
        </w:rPr>
        <w:t>; 3: 111.</w:t>
      </w:r>
      <w:bookmarkEnd w:id="105"/>
    </w:p>
    <w:p w:rsidR="00B64882" w:rsidRPr="00B64882" w:rsidRDefault="00B64882" w:rsidP="00B64882">
      <w:pPr>
        <w:spacing w:after="0" w:line="240" w:lineRule="auto"/>
        <w:ind w:left="720" w:hanging="720"/>
        <w:rPr>
          <w:rFonts w:ascii="Calibri" w:hAnsi="Calibri"/>
          <w:noProof/>
        </w:rPr>
      </w:pPr>
      <w:bookmarkStart w:id="106" w:name="_ENREF_106"/>
      <w:r w:rsidRPr="00B64882">
        <w:rPr>
          <w:rFonts w:ascii="Calibri" w:hAnsi="Calibri"/>
          <w:noProof/>
        </w:rPr>
        <w:t>106.</w:t>
      </w:r>
      <w:r w:rsidRPr="00B64882">
        <w:rPr>
          <w:rFonts w:ascii="Calibri" w:hAnsi="Calibri"/>
          <w:noProof/>
        </w:rPr>
        <w:tab/>
        <w:t xml:space="preserve">Nilforoushzadeh MA, Minaravesh S, Jaffary F, Siadat AH, Haftbaradaran E. Comparison the efficacy of ablative CO2 laser and fractional CO2 laser on the healing of cutaneous leishmaniasis scars. Advanced biomedical research </w:t>
      </w:r>
      <w:r w:rsidRPr="00B64882">
        <w:rPr>
          <w:rFonts w:ascii="Calibri" w:hAnsi="Calibri"/>
          <w:b/>
          <w:noProof/>
        </w:rPr>
        <w:t>2014</w:t>
      </w:r>
      <w:r w:rsidRPr="00B64882">
        <w:rPr>
          <w:rFonts w:ascii="Calibri" w:hAnsi="Calibri"/>
          <w:noProof/>
        </w:rPr>
        <w:t>; 3: 259.</w:t>
      </w:r>
      <w:bookmarkEnd w:id="106"/>
    </w:p>
    <w:p w:rsidR="00B64882" w:rsidRPr="00B64882" w:rsidRDefault="00B64882" w:rsidP="00B64882">
      <w:pPr>
        <w:spacing w:after="0" w:line="240" w:lineRule="auto"/>
        <w:ind w:left="720" w:hanging="720"/>
        <w:rPr>
          <w:rFonts w:ascii="Calibri" w:hAnsi="Calibri"/>
          <w:noProof/>
        </w:rPr>
      </w:pPr>
      <w:bookmarkStart w:id="107" w:name="_ENREF_107"/>
      <w:r w:rsidRPr="00B64882">
        <w:rPr>
          <w:rFonts w:ascii="Calibri" w:hAnsi="Calibri"/>
          <w:noProof/>
        </w:rPr>
        <w:t>107.</w:t>
      </w:r>
      <w:r w:rsidRPr="00B64882">
        <w:rPr>
          <w:rFonts w:ascii="Calibri" w:hAnsi="Calibri"/>
          <w:noProof/>
        </w:rPr>
        <w:tab/>
        <w:t xml:space="preserve">Sharquie KE, Najim RA, Farjou IB. A comparative controlled trial of intralesionally-administered zinc sulphate, hypertonic sodium chloride and pentavalent antimony compound against acute cutaneous leishmaniasis. Clinical and experimental dermatology </w:t>
      </w:r>
      <w:r w:rsidRPr="00B64882">
        <w:rPr>
          <w:rFonts w:ascii="Calibri" w:hAnsi="Calibri"/>
          <w:b/>
          <w:noProof/>
        </w:rPr>
        <w:t>1997</w:t>
      </w:r>
      <w:r w:rsidRPr="00B64882">
        <w:rPr>
          <w:rFonts w:ascii="Calibri" w:hAnsi="Calibri"/>
          <w:noProof/>
        </w:rPr>
        <w:t>; 22(4): 169-73.</w:t>
      </w:r>
      <w:bookmarkEnd w:id="107"/>
    </w:p>
    <w:p w:rsidR="00B64882" w:rsidRPr="00B64882" w:rsidRDefault="00B64882" w:rsidP="00B64882">
      <w:pPr>
        <w:spacing w:after="0" w:line="240" w:lineRule="auto"/>
        <w:ind w:left="720" w:hanging="720"/>
        <w:rPr>
          <w:rFonts w:ascii="Calibri" w:hAnsi="Calibri"/>
          <w:noProof/>
        </w:rPr>
      </w:pPr>
      <w:bookmarkStart w:id="108" w:name="_ENREF_108"/>
      <w:r w:rsidRPr="00B64882">
        <w:rPr>
          <w:rFonts w:ascii="Calibri" w:hAnsi="Calibri"/>
          <w:noProof/>
        </w:rPr>
        <w:t>108.</w:t>
      </w:r>
      <w:r w:rsidRPr="00B64882">
        <w:rPr>
          <w:rFonts w:ascii="Calibri" w:hAnsi="Calibri"/>
          <w:noProof/>
        </w:rPr>
        <w:tab/>
        <w:t xml:space="preserve">Sharquie KE, Najim RA, Farjou IB, Al-Timimi DJ. Oral zinc sulphate in the treatment of acute cutaneous leishmaniasis. Clinical and experimental dermatology </w:t>
      </w:r>
      <w:r w:rsidRPr="00B64882">
        <w:rPr>
          <w:rFonts w:ascii="Calibri" w:hAnsi="Calibri"/>
          <w:b/>
          <w:noProof/>
        </w:rPr>
        <w:t>2001</w:t>
      </w:r>
      <w:r w:rsidRPr="00B64882">
        <w:rPr>
          <w:rFonts w:ascii="Calibri" w:hAnsi="Calibri"/>
          <w:noProof/>
        </w:rPr>
        <w:t>; 26(1): 21-6.</w:t>
      </w:r>
      <w:bookmarkEnd w:id="108"/>
    </w:p>
    <w:p w:rsidR="00B64882" w:rsidRPr="00B64882" w:rsidRDefault="00B64882" w:rsidP="00B64882">
      <w:pPr>
        <w:spacing w:after="0" w:line="240" w:lineRule="auto"/>
        <w:ind w:left="720" w:hanging="720"/>
        <w:rPr>
          <w:rFonts w:ascii="Calibri" w:hAnsi="Calibri"/>
          <w:noProof/>
        </w:rPr>
      </w:pPr>
      <w:bookmarkStart w:id="109" w:name="_ENREF_109"/>
      <w:r w:rsidRPr="00B64882">
        <w:rPr>
          <w:rFonts w:ascii="Calibri" w:hAnsi="Calibri"/>
          <w:noProof/>
        </w:rPr>
        <w:t>109.</w:t>
      </w:r>
      <w:r w:rsidRPr="00B64882">
        <w:rPr>
          <w:rFonts w:ascii="Calibri" w:hAnsi="Calibri"/>
          <w:noProof/>
        </w:rPr>
        <w:tab/>
        <w:t xml:space="preserve">Enk CD, Nasereddin A, Alper R, Dan-Goor M, Jaffe CL, Wulf HC. Cutaneous leishmaniasis responds to daylight-activated photodynamic therapy: proof of concept for a novel self-administered therapeutic modality. The British journal of dermatology </w:t>
      </w:r>
      <w:r w:rsidRPr="00B64882">
        <w:rPr>
          <w:rFonts w:ascii="Calibri" w:hAnsi="Calibri"/>
          <w:b/>
          <w:noProof/>
        </w:rPr>
        <w:t>2014</w:t>
      </w:r>
      <w:r w:rsidRPr="00B64882">
        <w:rPr>
          <w:rFonts w:ascii="Calibri" w:hAnsi="Calibri"/>
          <w:noProof/>
        </w:rPr>
        <w:t>.</w:t>
      </w:r>
      <w:bookmarkEnd w:id="109"/>
    </w:p>
    <w:p w:rsidR="00B64882" w:rsidRPr="00B64882" w:rsidRDefault="00B64882" w:rsidP="00B64882">
      <w:pPr>
        <w:spacing w:after="0" w:line="240" w:lineRule="auto"/>
        <w:ind w:left="720" w:hanging="720"/>
        <w:rPr>
          <w:rFonts w:ascii="Calibri" w:hAnsi="Calibri"/>
          <w:noProof/>
        </w:rPr>
      </w:pPr>
      <w:bookmarkStart w:id="110" w:name="_ENREF_110"/>
      <w:r w:rsidRPr="00B64882">
        <w:rPr>
          <w:rFonts w:ascii="Calibri" w:hAnsi="Calibri"/>
          <w:noProof/>
        </w:rPr>
        <w:t>110.</w:t>
      </w:r>
      <w:r w:rsidRPr="00B64882">
        <w:rPr>
          <w:rFonts w:ascii="Calibri" w:hAnsi="Calibri"/>
          <w:noProof/>
        </w:rPr>
        <w:tab/>
        <w:t xml:space="preserve">Solomon M, Schwartz E, Pavlotsky F, Sakka N, Barzilai A, Greenberger S. Leishmania tropica in children: a retrospective study. Journal of the American Academy of Dermatology </w:t>
      </w:r>
      <w:r w:rsidRPr="00B64882">
        <w:rPr>
          <w:rFonts w:ascii="Calibri" w:hAnsi="Calibri"/>
          <w:b/>
          <w:noProof/>
        </w:rPr>
        <w:t>2014</w:t>
      </w:r>
      <w:r w:rsidRPr="00B64882">
        <w:rPr>
          <w:rFonts w:ascii="Calibri" w:hAnsi="Calibri"/>
          <w:noProof/>
        </w:rPr>
        <w:t>; 71(2): 271-7.</w:t>
      </w:r>
      <w:bookmarkEnd w:id="110"/>
    </w:p>
    <w:p w:rsidR="00B64882" w:rsidRPr="00B64882" w:rsidRDefault="00B64882" w:rsidP="00B64882">
      <w:pPr>
        <w:spacing w:after="0" w:line="240" w:lineRule="auto"/>
        <w:ind w:left="720" w:hanging="720"/>
        <w:rPr>
          <w:rFonts w:ascii="Calibri" w:hAnsi="Calibri"/>
          <w:noProof/>
        </w:rPr>
      </w:pPr>
      <w:bookmarkStart w:id="111" w:name="_ENREF_111"/>
      <w:r w:rsidRPr="00B64882">
        <w:rPr>
          <w:rFonts w:ascii="Calibri" w:hAnsi="Calibri"/>
          <w:noProof/>
        </w:rPr>
        <w:t>111.</w:t>
      </w:r>
      <w:r w:rsidRPr="00B64882">
        <w:rPr>
          <w:rFonts w:ascii="Calibri" w:hAnsi="Calibri"/>
          <w:noProof/>
        </w:rPr>
        <w:tab/>
        <w:t xml:space="preserve">al-Fouzan AS, al Saleh QA, Najem NM, Rostom AI. Cutaneous leishmaniasis in Kuwait. Clinical experience with itraconazole. International journal of dermatology </w:t>
      </w:r>
      <w:r w:rsidRPr="00B64882">
        <w:rPr>
          <w:rFonts w:ascii="Calibri" w:hAnsi="Calibri"/>
          <w:b/>
          <w:noProof/>
        </w:rPr>
        <w:t>1991</w:t>
      </w:r>
      <w:r w:rsidRPr="00B64882">
        <w:rPr>
          <w:rFonts w:ascii="Calibri" w:hAnsi="Calibri"/>
          <w:noProof/>
        </w:rPr>
        <w:t>; 30(7): 519-21.</w:t>
      </w:r>
      <w:bookmarkEnd w:id="111"/>
    </w:p>
    <w:p w:rsidR="00B64882" w:rsidRPr="00B64882" w:rsidRDefault="00B64882" w:rsidP="00B64882">
      <w:pPr>
        <w:spacing w:after="0" w:line="240" w:lineRule="auto"/>
        <w:ind w:left="720" w:hanging="720"/>
        <w:rPr>
          <w:rFonts w:ascii="Calibri" w:hAnsi="Calibri"/>
          <w:noProof/>
        </w:rPr>
      </w:pPr>
      <w:bookmarkStart w:id="112" w:name="_ENREF_112"/>
      <w:r w:rsidRPr="00B64882">
        <w:rPr>
          <w:rFonts w:ascii="Calibri" w:hAnsi="Calibri"/>
          <w:noProof/>
        </w:rPr>
        <w:t>112.</w:t>
      </w:r>
      <w:r w:rsidRPr="00B64882">
        <w:rPr>
          <w:rFonts w:ascii="Calibri" w:hAnsi="Calibri"/>
          <w:noProof/>
        </w:rPr>
        <w:tab/>
        <w:t xml:space="preserve">Alsaleh QA, Dvorak R, Nanda A. Ketoconazole in the treatment of cutaneous leishmaniasis in Kuwait. International Journal of Dermatology </w:t>
      </w:r>
      <w:r w:rsidRPr="00B64882">
        <w:rPr>
          <w:rFonts w:ascii="Calibri" w:hAnsi="Calibri"/>
          <w:b/>
          <w:noProof/>
        </w:rPr>
        <w:t>1995</w:t>
      </w:r>
      <w:r w:rsidRPr="00B64882">
        <w:rPr>
          <w:rFonts w:ascii="Calibri" w:hAnsi="Calibri"/>
          <w:noProof/>
        </w:rPr>
        <w:t>; 34(7): 495-7.</w:t>
      </w:r>
      <w:bookmarkEnd w:id="112"/>
    </w:p>
    <w:p w:rsidR="00B64882" w:rsidRPr="00B64882" w:rsidRDefault="00B64882" w:rsidP="00B64882">
      <w:pPr>
        <w:spacing w:after="0" w:line="240" w:lineRule="auto"/>
        <w:ind w:left="720" w:hanging="720"/>
        <w:rPr>
          <w:rFonts w:ascii="Calibri" w:hAnsi="Calibri"/>
          <w:noProof/>
        </w:rPr>
      </w:pPr>
      <w:bookmarkStart w:id="113" w:name="_ENREF_113"/>
      <w:r w:rsidRPr="00B64882">
        <w:rPr>
          <w:rFonts w:ascii="Calibri" w:hAnsi="Calibri"/>
          <w:noProof/>
        </w:rPr>
        <w:t>113.</w:t>
      </w:r>
      <w:r w:rsidRPr="00B64882">
        <w:rPr>
          <w:rFonts w:ascii="Calibri" w:hAnsi="Calibri"/>
          <w:noProof/>
        </w:rPr>
        <w:tab/>
        <w:t xml:space="preserve">Mujtaba G, Khalid M. Weekly vs. fortnightly intralesional meglumine antimoniate in cutaneous leishmaniasis. International Journal of Dermatology </w:t>
      </w:r>
      <w:r w:rsidRPr="00B64882">
        <w:rPr>
          <w:rFonts w:ascii="Calibri" w:hAnsi="Calibri"/>
          <w:b/>
          <w:noProof/>
        </w:rPr>
        <w:t>1999</w:t>
      </w:r>
      <w:r w:rsidRPr="00B64882">
        <w:rPr>
          <w:rFonts w:ascii="Calibri" w:hAnsi="Calibri"/>
          <w:noProof/>
        </w:rPr>
        <w:t>; 38(8): 607-9.</w:t>
      </w:r>
      <w:bookmarkEnd w:id="113"/>
    </w:p>
    <w:p w:rsidR="00B64882" w:rsidRPr="00B64882" w:rsidRDefault="00B64882" w:rsidP="00B64882">
      <w:pPr>
        <w:spacing w:after="0" w:line="240" w:lineRule="auto"/>
        <w:ind w:left="720" w:hanging="720"/>
        <w:rPr>
          <w:rFonts w:ascii="Calibri" w:hAnsi="Calibri"/>
          <w:noProof/>
        </w:rPr>
      </w:pPr>
      <w:bookmarkStart w:id="114" w:name="_ENREF_114"/>
      <w:r w:rsidRPr="00B64882">
        <w:rPr>
          <w:rFonts w:ascii="Calibri" w:hAnsi="Calibri"/>
          <w:noProof/>
        </w:rPr>
        <w:t>114.</w:t>
      </w:r>
      <w:r w:rsidRPr="00B64882">
        <w:rPr>
          <w:rFonts w:ascii="Calibri" w:hAnsi="Calibri"/>
          <w:noProof/>
        </w:rPr>
        <w:tab/>
        <w:t xml:space="preserve">Mashood A. Efficacy of allopurinol compared with pentostam in the treatment of old worlds cutaneous leishmaniasis. Journal of College of Physicians and Surgeons-Pakistan </w:t>
      </w:r>
      <w:r w:rsidRPr="00B64882">
        <w:rPr>
          <w:rFonts w:ascii="Calibri" w:hAnsi="Calibri"/>
          <w:b/>
          <w:noProof/>
        </w:rPr>
        <w:t>2001</w:t>
      </w:r>
      <w:r w:rsidRPr="00B64882">
        <w:rPr>
          <w:rFonts w:ascii="Calibri" w:hAnsi="Calibri"/>
          <w:noProof/>
        </w:rPr>
        <w:t>; 11(6): 3.</w:t>
      </w:r>
      <w:bookmarkEnd w:id="114"/>
    </w:p>
    <w:p w:rsidR="00B64882" w:rsidRPr="00B64882" w:rsidRDefault="00B64882" w:rsidP="00B64882">
      <w:pPr>
        <w:spacing w:after="0" w:line="240" w:lineRule="auto"/>
        <w:ind w:left="720" w:hanging="720"/>
        <w:rPr>
          <w:rFonts w:ascii="Calibri" w:hAnsi="Calibri"/>
          <w:noProof/>
        </w:rPr>
      </w:pPr>
      <w:bookmarkStart w:id="115" w:name="_ENREF_115"/>
      <w:r w:rsidRPr="00B64882">
        <w:rPr>
          <w:rFonts w:ascii="Calibri" w:hAnsi="Calibri"/>
          <w:noProof/>
        </w:rPr>
        <w:t>115.</w:t>
      </w:r>
      <w:r w:rsidRPr="00B64882">
        <w:rPr>
          <w:rFonts w:ascii="Calibri" w:hAnsi="Calibri"/>
          <w:noProof/>
        </w:rPr>
        <w:tab/>
        <w:t xml:space="preserve">Munir A, Janjua SA, Hussain I. Clinical efficacy of intramuscular meglumine antimoniate alone and in combination with intralesional meglumine antimoniate in the treatment of old world cutaneous leishmaniasis. Acta dermatovenerologica Croatica : ADC </w:t>
      </w:r>
      <w:r w:rsidRPr="00B64882">
        <w:rPr>
          <w:rFonts w:ascii="Calibri" w:hAnsi="Calibri"/>
          <w:b/>
          <w:noProof/>
        </w:rPr>
        <w:t>2008</w:t>
      </w:r>
      <w:r w:rsidRPr="00B64882">
        <w:rPr>
          <w:rFonts w:ascii="Calibri" w:hAnsi="Calibri"/>
          <w:noProof/>
        </w:rPr>
        <w:t>; 16(2): 60-4.</w:t>
      </w:r>
      <w:bookmarkEnd w:id="115"/>
    </w:p>
    <w:p w:rsidR="00B64882" w:rsidRPr="00B64882" w:rsidRDefault="00B64882" w:rsidP="00B64882">
      <w:pPr>
        <w:spacing w:after="0" w:line="240" w:lineRule="auto"/>
        <w:ind w:left="720" w:hanging="720"/>
        <w:rPr>
          <w:rFonts w:ascii="Calibri" w:hAnsi="Calibri"/>
          <w:noProof/>
        </w:rPr>
      </w:pPr>
      <w:bookmarkStart w:id="116" w:name="_ENREF_116"/>
      <w:r w:rsidRPr="00B64882">
        <w:rPr>
          <w:rFonts w:ascii="Calibri" w:hAnsi="Calibri"/>
          <w:noProof/>
        </w:rPr>
        <w:t>116.</w:t>
      </w:r>
      <w:r w:rsidRPr="00B64882">
        <w:rPr>
          <w:rFonts w:ascii="Calibri" w:hAnsi="Calibri"/>
          <w:noProof/>
        </w:rPr>
        <w:tab/>
        <w:t xml:space="preserve">Larbi EB, al-Khawajah A, al-Gindan Y, Jain S, Abahusain A, al-Zayer A. A randomized, double-blind, clinical trial of topical clotrimazole versus miconazole for treatment of cutaneous leishmaniasis in the eastern province of Saudi Arabia. Am J Trop Med Hyg </w:t>
      </w:r>
      <w:r w:rsidRPr="00B64882">
        <w:rPr>
          <w:rFonts w:ascii="Calibri" w:hAnsi="Calibri"/>
          <w:b/>
          <w:noProof/>
        </w:rPr>
        <w:t>1995</w:t>
      </w:r>
      <w:r w:rsidRPr="00B64882">
        <w:rPr>
          <w:rFonts w:ascii="Calibri" w:hAnsi="Calibri"/>
          <w:noProof/>
        </w:rPr>
        <w:t>; 52(2): 166-8.</w:t>
      </w:r>
      <w:bookmarkEnd w:id="116"/>
    </w:p>
    <w:p w:rsidR="00B64882" w:rsidRPr="00B64882" w:rsidRDefault="00B64882" w:rsidP="00B64882">
      <w:pPr>
        <w:spacing w:after="0" w:line="240" w:lineRule="auto"/>
        <w:ind w:left="720" w:hanging="720"/>
        <w:rPr>
          <w:rFonts w:ascii="Calibri" w:hAnsi="Calibri"/>
          <w:noProof/>
        </w:rPr>
      </w:pPr>
      <w:bookmarkStart w:id="117" w:name="_ENREF_117"/>
      <w:r w:rsidRPr="00B64882">
        <w:rPr>
          <w:rFonts w:ascii="Calibri" w:hAnsi="Calibri"/>
          <w:noProof/>
        </w:rPr>
        <w:t>117.</w:t>
      </w:r>
      <w:r w:rsidRPr="00B64882">
        <w:rPr>
          <w:rFonts w:ascii="Calibri" w:hAnsi="Calibri"/>
          <w:noProof/>
        </w:rPr>
        <w:tab/>
        <w:t xml:space="preserve">Alkhawajah AM, Larbi E, al-Gindan Y, Abahussein A, Jain S. Treatment of cutaneous leishmaniasis with antimony: intramuscular versus intralesional administration. Ann Trop Med Parasitol </w:t>
      </w:r>
      <w:r w:rsidRPr="00B64882">
        <w:rPr>
          <w:rFonts w:ascii="Calibri" w:hAnsi="Calibri"/>
          <w:b/>
          <w:noProof/>
        </w:rPr>
        <w:t>1997</w:t>
      </w:r>
      <w:r w:rsidRPr="00B64882">
        <w:rPr>
          <w:rFonts w:ascii="Calibri" w:hAnsi="Calibri"/>
          <w:noProof/>
        </w:rPr>
        <w:t>; 91(8): 899-905.</w:t>
      </w:r>
      <w:bookmarkEnd w:id="117"/>
    </w:p>
    <w:p w:rsidR="00B64882" w:rsidRPr="00B64882" w:rsidRDefault="00B64882" w:rsidP="00B64882">
      <w:pPr>
        <w:spacing w:after="0" w:line="240" w:lineRule="auto"/>
        <w:ind w:left="720" w:hanging="720"/>
        <w:rPr>
          <w:rFonts w:ascii="Calibri" w:hAnsi="Calibri"/>
          <w:noProof/>
        </w:rPr>
      </w:pPr>
      <w:bookmarkStart w:id="118" w:name="_ENREF_118"/>
      <w:r w:rsidRPr="00B64882">
        <w:rPr>
          <w:rFonts w:ascii="Calibri" w:hAnsi="Calibri"/>
          <w:noProof/>
        </w:rPr>
        <w:t>118.</w:t>
      </w:r>
      <w:r w:rsidRPr="00B64882">
        <w:rPr>
          <w:rFonts w:ascii="Calibri" w:hAnsi="Calibri"/>
          <w:noProof/>
        </w:rPr>
        <w:tab/>
        <w:t xml:space="preserve">Alrajhi AA, Ibrahim EA, De Vol EB, Khairat M, Faris RM, Maguire JH. Fluconazole for the treatment of cutaneous leishmaniasis caused by Leishmania major. N Engl J Med </w:t>
      </w:r>
      <w:r w:rsidRPr="00B64882">
        <w:rPr>
          <w:rFonts w:ascii="Calibri" w:hAnsi="Calibri"/>
          <w:b/>
          <w:noProof/>
        </w:rPr>
        <w:t>2002</w:t>
      </w:r>
      <w:r w:rsidRPr="00B64882">
        <w:rPr>
          <w:rFonts w:ascii="Calibri" w:hAnsi="Calibri"/>
          <w:noProof/>
        </w:rPr>
        <w:t>; 346(12): 891-5.</w:t>
      </w:r>
      <w:bookmarkEnd w:id="118"/>
    </w:p>
    <w:p w:rsidR="00B64882" w:rsidRPr="00B64882" w:rsidRDefault="00B64882" w:rsidP="00B64882">
      <w:pPr>
        <w:spacing w:after="0" w:line="240" w:lineRule="auto"/>
        <w:ind w:left="720" w:hanging="720"/>
        <w:rPr>
          <w:rFonts w:ascii="Calibri" w:hAnsi="Calibri"/>
          <w:noProof/>
        </w:rPr>
      </w:pPr>
      <w:bookmarkStart w:id="119" w:name="_ENREF_119"/>
      <w:r w:rsidRPr="00B64882">
        <w:rPr>
          <w:rFonts w:ascii="Calibri" w:hAnsi="Calibri"/>
          <w:noProof/>
        </w:rPr>
        <w:t>119.</w:t>
      </w:r>
      <w:r w:rsidRPr="00B64882">
        <w:rPr>
          <w:rFonts w:ascii="Calibri" w:hAnsi="Calibri"/>
          <w:noProof/>
        </w:rPr>
        <w:tab/>
        <w:t xml:space="preserve">Jaffar H. Rifampicin in cutaneous leishmaniasis- a therapeutic trial in Saudi Arabia. Journal of Pakistan Association of Dermatologists </w:t>
      </w:r>
      <w:r w:rsidRPr="00B64882">
        <w:rPr>
          <w:rFonts w:ascii="Calibri" w:hAnsi="Calibri"/>
          <w:b/>
          <w:noProof/>
        </w:rPr>
        <w:t>2006</w:t>
      </w:r>
      <w:r w:rsidRPr="00B64882">
        <w:rPr>
          <w:rFonts w:ascii="Calibri" w:hAnsi="Calibri"/>
          <w:noProof/>
        </w:rPr>
        <w:t>; 16: 5.</w:t>
      </w:r>
      <w:bookmarkEnd w:id="119"/>
    </w:p>
    <w:p w:rsidR="00B64882" w:rsidRPr="00B64882" w:rsidRDefault="00B64882" w:rsidP="00B64882">
      <w:pPr>
        <w:spacing w:after="0" w:line="240" w:lineRule="auto"/>
        <w:ind w:left="720" w:hanging="720"/>
        <w:rPr>
          <w:rFonts w:ascii="Calibri" w:hAnsi="Calibri"/>
          <w:noProof/>
        </w:rPr>
      </w:pPr>
      <w:bookmarkStart w:id="120" w:name="_ENREF_120"/>
      <w:r w:rsidRPr="00B64882">
        <w:rPr>
          <w:rFonts w:ascii="Calibri" w:hAnsi="Calibri"/>
          <w:noProof/>
        </w:rPr>
        <w:t>120.</w:t>
      </w:r>
      <w:r w:rsidRPr="00B64882">
        <w:rPr>
          <w:rFonts w:ascii="Calibri" w:hAnsi="Calibri"/>
          <w:noProof/>
        </w:rPr>
        <w:tab/>
        <w:t xml:space="preserve">Ranawaka RR, Weerakoon HS. Randomized, double-blind, comparative clinical trial on the efficacy and safety of intralesional sodium stibogluconate and intralesional 7% hypertonic sodium chloride against cutaneous leishmaniasis caused by L. donovani. The Journal of dermatological treatment </w:t>
      </w:r>
      <w:r w:rsidRPr="00B64882">
        <w:rPr>
          <w:rFonts w:ascii="Calibri" w:hAnsi="Calibri"/>
          <w:b/>
          <w:noProof/>
        </w:rPr>
        <w:t>2010</w:t>
      </w:r>
      <w:r w:rsidRPr="00B64882">
        <w:rPr>
          <w:rFonts w:ascii="Calibri" w:hAnsi="Calibri"/>
          <w:noProof/>
        </w:rPr>
        <w:t>; 21(5): 286-93.</w:t>
      </w:r>
      <w:bookmarkEnd w:id="120"/>
    </w:p>
    <w:p w:rsidR="00B64882" w:rsidRPr="00B64882" w:rsidRDefault="00B64882" w:rsidP="00B64882">
      <w:pPr>
        <w:spacing w:after="0" w:line="240" w:lineRule="auto"/>
        <w:ind w:left="720" w:hanging="720"/>
        <w:rPr>
          <w:rFonts w:ascii="Calibri" w:hAnsi="Calibri"/>
          <w:noProof/>
        </w:rPr>
      </w:pPr>
      <w:bookmarkStart w:id="121" w:name="_ENREF_121"/>
      <w:r w:rsidRPr="00B64882">
        <w:rPr>
          <w:rFonts w:ascii="Calibri" w:hAnsi="Calibri"/>
          <w:noProof/>
        </w:rPr>
        <w:t>121.</w:t>
      </w:r>
      <w:r w:rsidRPr="00B64882">
        <w:rPr>
          <w:rFonts w:ascii="Calibri" w:hAnsi="Calibri"/>
          <w:noProof/>
        </w:rPr>
        <w:tab/>
        <w:t xml:space="preserve">Ranawaka RR, Weerakoon HS, Opathella N. Liquid nitrogen cryotherapy on Leishmania donovani cutaneous leishmaniasis. The Journal of dermatological treatment </w:t>
      </w:r>
      <w:r w:rsidRPr="00B64882">
        <w:rPr>
          <w:rFonts w:ascii="Calibri" w:hAnsi="Calibri"/>
          <w:b/>
          <w:noProof/>
        </w:rPr>
        <w:t>2011</w:t>
      </w:r>
      <w:r w:rsidRPr="00B64882">
        <w:rPr>
          <w:rFonts w:ascii="Calibri" w:hAnsi="Calibri"/>
          <w:noProof/>
        </w:rPr>
        <w:t>; 22(4): 241-5.</w:t>
      </w:r>
      <w:bookmarkEnd w:id="121"/>
    </w:p>
    <w:p w:rsidR="00B64882" w:rsidRPr="00B64882" w:rsidRDefault="00B64882" w:rsidP="00B64882">
      <w:pPr>
        <w:spacing w:after="0" w:line="240" w:lineRule="auto"/>
        <w:ind w:left="720" w:hanging="720"/>
        <w:rPr>
          <w:rFonts w:ascii="Calibri" w:hAnsi="Calibri"/>
          <w:noProof/>
        </w:rPr>
      </w:pPr>
      <w:bookmarkStart w:id="122" w:name="_ENREF_122"/>
      <w:r w:rsidRPr="00B64882">
        <w:rPr>
          <w:rFonts w:ascii="Calibri" w:hAnsi="Calibri"/>
          <w:noProof/>
        </w:rPr>
        <w:t>122.</w:t>
      </w:r>
      <w:r w:rsidRPr="00B64882">
        <w:rPr>
          <w:rFonts w:ascii="Calibri" w:hAnsi="Calibri"/>
          <w:noProof/>
        </w:rPr>
        <w:tab/>
        <w:t xml:space="preserve">Ranawaka RR, Weerakoon HS, de Silva SH. Randomized, double-blind, controlled, comparative study on intralesional 10% and 15% hypertonic saline versus intralesional sodium stibogluconate in Leishmania donovani cutaneous leishmaniasis. International journal of dermatology </w:t>
      </w:r>
      <w:r w:rsidRPr="00B64882">
        <w:rPr>
          <w:rFonts w:ascii="Calibri" w:hAnsi="Calibri"/>
          <w:b/>
          <w:noProof/>
        </w:rPr>
        <w:t>2015</w:t>
      </w:r>
      <w:r w:rsidRPr="00B64882">
        <w:rPr>
          <w:rFonts w:ascii="Calibri" w:hAnsi="Calibri"/>
          <w:noProof/>
        </w:rPr>
        <w:t>.</w:t>
      </w:r>
      <w:bookmarkEnd w:id="122"/>
    </w:p>
    <w:p w:rsidR="00B64882" w:rsidRPr="00B64882" w:rsidRDefault="00B64882" w:rsidP="00B64882">
      <w:pPr>
        <w:spacing w:after="0" w:line="240" w:lineRule="auto"/>
        <w:ind w:left="720" w:hanging="720"/>
        <w:rPr>
          <w:rFonts w:ascii="Calibri" w:hAnsi="Calibri"/>
          <w:noProof/>
        </w:rPr>
      </w:pPr>
      <w:bookmarkStart w:id="123" w:name="_ENREF_123"/>
      <w:r w:rsidRPr="00B64882">
        <w:rPr>
          <w:rFonts w:ascii="Calibri" w:hAnsi="Calibri"/>
          <w:noProof/>
        </w:rPr>
        <w:t>123.</w:t>
      </w:r>
      <w:r w:rsidRPr="00B64882">
        <w:rPr>
          <w:rFonts w:ascii="Calibri" w:hAnsi="Calibri"/>
          <w:noProof/>
        </w:rPr>
        <w:tab/>
        <w:t xml:space="preserve">Lynen L, Van Damme W. Local application of diminazene aceturate: an effective treatment for cutaneous leishmaniasis? Ann Soc Belg Med Trop </w:t>
      </w:r>
      <w:r w:rsidRPr="00B64882">
        <w:rPr>
          <w:rFonts w:ascii="Calibri" w:hAnsi="Calibri"/>
          <w:b/>
          <w:noProof/>
        </w:rPr>
        <w:t>1992</w:t>
      </w:r>
      <w:r w:rsidRPr="00B64882">
        <w:rPr>
          <w:rFonts w:ascii="Calibri" w:hAnsi="Calibri"/>
          <w:noProof/>
        </w:rPr>
        <w:t>; 72(1): 13-9.</w:t>
      </w:r>
      <w:bookmarkEnd w:id="123"/>
    </w:p>
    <w:p w:rsidR="00B64882" w:rsidRPr="00B64882" w:rsidRDefault="00B64882" w:rsidP="00B64882">
      <w:pPr>
        <w:spacing w:after="0" w:line="240" w:lineRule="auto"/>
        <w:ind w:left="720" w:hanging="720"/>
        <w:rPr>
          <w:rFonts w:ascii="Calibri" w:hAnsi="Calibri"/>
          <w:noProof/>
        </w:rPr>
      </w:pPr>
      <w:bookmarkStart w:id="124" w:name="_ENREF_124"/>
      <w:r w:rsidRPr="00B64882">
        <w:rPr>
          <w:rFonts w:ascii="Calibri" w:hAnsi="Calibri"/>
          <w:noProof/>
        </w:rPr>
        <w:t>124.</w:t>
      </w:r>
      <w:r w:rsidRPr="00B64882">
        <w:rPr>
          <w:rFonts w:ascii="Calibri" w:hAnsi="Calibri"/>
          <w:noProof/>
        </w:rPr>
        <w:tab/>
        <w:t xml:space="preserve">Dandashli A. Treatment of cutaneous leishmaniasis with fluconazole: a randomized double-blind, placebo-controlled trial. Journal of the European Academy of Dermatology and Venerology </w:t>
      </w:r>
      <w:r w:rsidRPr="00B64882">
        <w:rPr>
          <w:rFonts w:ascii="Calibri" w:hAnsi="Calibri"/>
          <w:b/>
          <w:noProof/>
        </w:rPr>
        <w:t>2005</w:t>
      </w:r>
      <w:r w:rsidRPr="00B64882">
        <w:rPr>
          <w:rFonts w:ascii="Calibri" w:hAnsi="Calibri"/>
          <w:noProof/>
        </w:rPr>
        <w:t>; 19(2): 1.</w:t>
      </w:r>
      <w:bookmarkEnd w:id="124"/>
    </w:p>
    <w:p w:rsidR="00B64882" w:rsidRPr="00B64882" w:rsidRDefault="00B64882" w:rsidP="00B64882">
      <w:pPr>
        <w:spacing w:after="0" w:line="240" w:lineRule="auto"/>
        <w:ind w:left="720" w:hanging="720"/>
        <w:rPr>
          <w:rFonts w:ascii="Calibri" w:hAnsi="Calibri"/>
          <w:noProof/>
        </w:rPr>
      </w:pPr>
      <w:bookmarkStart w:id="125" w:name="_ENREF_125"/>
      <w:r w:rsidRPr="00B64882">
        <w:rPr>
          <w:rFonts w:ascii="Calibri" w:hAnsi="Calibri"/>
          <w:noProof/>
        </w:rPr>
        <w:t>125.</w:t>
      </w:r>
      <w:r w:rsidRPr="00B64882">
        <w:rPr>
          <w:rFonts w:ascii="Calibri" w:hAnsi="Calibri"/>
          <w:noProof/>
        </w:rPr>
        <w:tab/>
        <w:t xml:space="preserve">Ben Salah A, Zakraoui H, Zaatour A, et al. A randomized, placebo-controlled trial in Tunisia treating cutaneous leishmaniasis with paromomycin ointment. Am J Trop Med Hyg </w:t>
      </w:r>
      <w:r w:rsidRPr="00B64882">
        <w:rPr>
          <w:rFonts w:ascii="Calibri" w:hAnsi="Calibri"/>
          <w:b/>
          <w:noProof/>
        </w:rPr>
        <w:t>1995</w:t>
      </w:r>
      <w:r w:rsidRPr="00B64882">
        <w:rPr>
          <w:rFonts w:ascii="Calibri" w:hAnsi="Calibri"/>
          <w:noProof/>
        </w:rPr>
        <w:t>; 53(2): 162-6.</w:t>
      </w:r>
      <w:bookmarkEnd w:id="125"/>
    </w:p>
    <w:p w:rsidR="00B64882" w:rsidRPr="00B64882" w:rsidRDefault="00B64882" w:rsidP="00B64882">
      <w:pPr>
        <w:spacing w:after="0" w:line="240" w:lineRule="auto"/>
        <w:ind w:left="720" w:hanging="720"/>
        <w:rPr>
          <w:rFonts w:ascii="Calibri" w:hAnsi="Calibri"/>
          <w:noProof/>
        </w:rPr>
      </w:pPr>
      <w:bookmarkStart w:id="126" w:name="_ENREF_126"/>
      <w:r w:rsidRPr="00B64882">
        <w:rPr>
          <w:rFonts w:ascii="Calibri" w:hAnsi="Calibri"/>
          <w:noProof/>
        </w:rPr>
        <w:t>126.</w:t>
      </w:r>
      <w:r w:rsidRPr="00B64882">
        <w:rPr>
          <w:rFonts w:ascii="Calibri" w:hAnsi="Calibri"/>
          <w:noProof/>
        </w:rPr>
        <w:tab/>
        <w:t xml:space="preserve">Ben Salah A, Buffet PA, Morizot G, et al. WR279,396, a third generation aminoglycoside ointment for the treatment of Leishmania major cutaneous leishmaniasis: a phase 2, randomized, double blind, placebo controlled study. PLoS neglected tropical diseases </w:t>
      </w:r>
      <w:r w:rsidRPr="00B64882">
        <w:rPr>
          <w:rFonts w:ascii="Calibri" w:hAnsi="Calibri"/>
          <w:b/>
          <w:noProof/>
        </w:rPr>
        <w:t>2009</w:t>
      </w:r>
      <w:r w:rsidRPr="00B64882">
        <w:rPr>
          <w:rFonts w:ascii="Calibri" w:hAnsi="Calibri"/>
          <w:noProof/>
        </w:rPr>
        <w:t>; 3(5): e432.</w:t>
      </w:r>
      <w:bookmarkEnd w:id="126"/>
    </w:p>
    <w:p w:rsidR="00B64882" w:rsidRPr="00B64882" w:rsidRDefault="00B64882" w:rsidP="00B64882">
      <w:pPr>
        <w:spacing w:after="0" w:line="240" w:lineRule="auto"/>
        <w:ind w:left="720" w:hanging="720"/>
        <w:rPr>
          <w:rFonts w:ascii="Calibri" w:hAnsi="Calibri"/>
          <w:noProof/>
        </w:rPr>
      </w:pPr>
      <w:bookmarkStart w:id="127" w:name="_ENREF_127"/>
      <w:r w:rsidRPr="00B64882">
        <w:rPr>
          <w:rFonts w:ascii="Calibri" w:hAnsi="Calibri"/>
          <w:noProof/>
        </w:rPr>
        <w:t>127.</w:t>
      </w:r>
      <w:r w:rsidRPr="00B64882">
        <w:rPr>
          <w:rFonts w:ascii="Calibri" w:hAnsi="Calibri"/>
          <w:noProof/>
        </w:rPr>
        <w:tab/>
        <w:t xml:space="preserve">Ben Salah A, Ben Messaoud N, Guedri E, et al. Topical paromomycin with or without gentamicin for cutaneous leishmaniasis. N Engl J Med </w:t>
      </w:r>
      <w:r w:rsidRPr="00B64882">
        <w:rPr>
          <w:rFonts w:ascii="Calibri" w:hAnsi="Calibri"/>
          <w:b/>
          <w:noProof/>
        </w:rPr>
        <w:t>2013</w:t>
      </w:r>
      <w:r w:rsidRPr="00B64882">
        <w:rPr>
          <w:rFonts w:ascii="Calibri" w:hAnsi="Calibri"/>
          <w:noProof/>
        </w:rPr>
        <w:t>; 368(6): 524-32.</w:t>
      </w:r>
      <w:bookmarkEnd w:id="127"/>
    </w:p>
    <w:p w:rsidR="00B64882" w:rsidRPr="00B64882" w:rsidRDefault="00B64882" w:rsidP="00B64882">
      <w:pPr>
        <w:spacing w:after="0" w:line="240" w:lineRule="auto"/>
        <w:ind w:left="720" w:hanging="720"/>
        <w:rPr>
          <w:rFonts w:ascii="Calibri" w:hAnsi="Calibri"/>
          <w:noProof/>
        </w:rPr>
      </w:pPr>
      <w:bookmarkStart w:id="128" w:name="_ENREF_128"/>
      <w:r w:rsidRPr="00B64882">
        <w:rPr>
          <w:rFonts w:ascii="Calibri" w:hAnsi="Calibri"/>
          <w:noProof/>
        </w:rPr>
        <w:t>128.</w:t>
      </w:r>
      <w:r w:rsidRPr="00B64882">
        <w:rPr>
          <w:rFonts w:ascii="Calibri" w:hAnsi="Calibri"/>
          <w:noProof/>
        </w:rPr>
        <w:tab/>
        <w:t xml:space="preserve">Ozgoztasi O, Baydar I. A randomized clinical trial of topical paromomycin versus oral ketoconazole for treating cutaneous leishmaniasis in Turkey. International journal of dermatology </w:t>
      </w:r>
      <w:r w:rsidRPr="00B64882">
        <w:rPr>
          <w:rFonts w:ascii="Calibri" w:hAnsi="Calibri"/>
          <w:b/>
          <w:noProof/>
        </w:rPr>
        <w:t>1997</w:t>
      </w:r>
      <w:r w:rsidRPr="00B64882">
        <w:rPr>
          <w:rFonts w:ascii="Calibri" w:hAnsi="Calibri"/>
          <w:noProof/>
        </w:rPr>
        <w:t>; 36(1): 61-3.</w:t>
      </w:r>
      <w:bookmarkEnd w:id="128"/>
    </w:p>
    <w:p w:rsidR="00B64882" w:rsidRPr="00B64882" w:rsidRDefault="00B64882" w:rsidP="00B64882">
      <w:pPr>
        <w:spacing w:line="240" w:lineRule="auto"/>
        <w:ind w:left="720" w:hanging="720"/>
        <w:rPr>
          <w:rFonts w:ascii="Calibri" w:hAnsi="Calibri"/>
          <w:noProof/>
        </w:rPr>
      </w:pPr>
      <w:bookmarkStart w:id="129" w:name="_ENREF_129"/>
      <w:r w:rsidRPr="00B64882">
        <w:rPr>
          <w:rFonts w:ascii="Calibri" w:hAnsi="Calibri"/>
          <w:noProof/>
        </w:rPr>
        <w:t>129.</w:t>
      </w:r>
      <w:r w:rsidRPr="00B64882">
        <w:rPr>
          <w:rFonts w:ascii="Calibri" w:hAnsi="Calibri"/>
          <w:noProof/>
        </w:rPr>
        <w:tab/>
        <w:t xml:space="preserve">El-Sayed M, Anwar AE. Intralesional sodium stibogluconate alone or its combination with either intramuscular sodium stibogluconate or oral ketoconazole in the treatment of localized cutaneous leishmaniasis: a comparative study. Journal of the European Academy of Dermatology and Venereology : JEADV </w:t>
      </w:r>
      <w:r w:rsidRPr="00B64882">
        <w:rPr>
          <w:rFonts w:ascii="Calibri" w:hAnsi="Calibri"/>
          <w:b/>
          <w:noProof/>
        </w:rPr>
        <w:t>2010</w:t>
      </w:r>
      <w:r w:rsidRPr="00B64882">
        <w:rPr>
          <w:rFonts w:ascii="Calibri" w:hAnsi="Calibri"/>
          <w:noProof/>
        </w:rPr>
        <w:t>; 24(3): 335-40.</w:t>
      </w:r>
      <w:bookmarkEnd w:id="129"/>
    </w:p>
    <w:p w:rsidR="00B64882" w:rsidRDefault="00B64882" w:rsidP="00B64882">
      <w:pPr>
        <w:spacing w:line="240" w:lineRule="auto"/>
        <w:rPr>
          <w:rFonts w:ascii="Calibri" w:hAnsi="Calibri"/>
          <w:noProof/>
        </w:rPr>
      </w:pPr>
    </w:p>
    <w:p w:rsidR="008F4B81" w:rsidRDefault="00325003">
      <w:r>
        <w:fldChar w:fldCharType="end"/>
      </w:r>
    </w:p>
    <w:sectPr w:rsidR="008F4B81" w:rsidSect="00CF57E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 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afwvxz0fver0ev9enpd5s125ze2ws9fptv&quot;&gt;leish 2015&lt;record-ids&gt;&lt;item&gt;24&lt;/item&gt;&lt;item&gt;29&lt;/item&gt;&lt;item&gt;63&lt;/item&gt;&lt;item&gt;94&lt;/item&gt;&lt;item&gt;157&lt;/item&gt;&lt;item&gt;304&lt;/item&gt;&lt;item&gt;361&lt;/item&gt;&lt;item&gt;362&lt;/item&gt;&lt;item&gt;376&lt;/item&gt;&lt;item&gt;415&lt;/item&gt;&lt;item&gt;427&lt;/item&gt;&lt;item&gt;433&lt;/item&gt;&lt;item&gt;458&lt;/item&gt;&lt;item&gt;555&lt;/item&gt;&lt;item&gt;558&lt;/item&gt;&lt;item&gt;615&lt;/item&gt;&lt;item&gt;1305&lt;/item&gt;&lt;item&gt;1588&lt;/item&gt;&lt;item&gt;1607&lt;/item&gt;&lt;item&gt;1824&lt;/item&gt;&lt;item&gt;2170&lt;/item&gt;&lt;item&gt;2271&lt;/item&gt;&lt;item&gt;2909&lt;/item&gt;&lt;item&gt;2910&lt;/item&gt;&lt;item&gt;2912&lt;/item&gt;&lt;item&gt;2915&lt;/item&gt;&lt;item&gt;2918&lt;/item&gt;&lt;item&gt;2923&lt;/item&gt;&lt;item&gt;2924&lt;/item&gt;&lt;item&gt;2927&lt;/item&gt;&lt;item&gt;2929&lt;/item&gt;&lt;item&gt;2930&lt;/item&gt;&lt;item&gt;2931&lt;/item&gt;&lt;item&gt;2933&lt;/item&gt;&lt;item&gt;2939&lt;/item&gt;&lt;item&gt;2941&lt;/item&gt;&lt;item&gt;2955&lt;/item&gt;&lt;item&gt;2958&lt;/item&gt;&lt;item&gt;2960&lt;/item&gt;&lt;item&gt;2970&lt;/item&gt;&lt;item&gt;2971&lt;/item&gt;&lt;item&gt;2972&lt;/item&gt;&lt;item&gt;2973&lt;/item&gt;&lt;item&gt;2979&lt;/item&gt;&lt;item&gt;2980&lt;/item&gt;&lt;item&gt;2982&lt;/item&gt;&lt;item&gt;2983&lt;/item&gt;&lt;item&gt;2984&lt;/item&gt;&lt;item&gt;2987&lt;/item&gt;&lt;item&gt;2995&lt;/item&gt;&lt;item&gt;2996&lt;/item&gt;&lt;item&gt;3002&lt;/item&gt;&lt;item&gt;3007&lt;/item&gt;&lt;item&gt;3012&lt;/item&gt;&lt;item&gt;3013&lt;/item&gt;&lt;item&gt;3014&lt;/item&gt;&lt;item&gt;3023&lt;/item&gt;&lt;item&gt;3026&lt;/item&gt;&lt;item&gt;3027&lt;/item&gt;&lt;item&gt;3032&lt;/item&gt;&lt;item&gt;3033&lt;/item&gt;&lt;item&gt;3035&lt;/item&gt;&lt;item&gt;3037&lt;/item&gt;&lt;item&gt;3040&lt;/item&gt;&lt;item&gt;3042&lt;/item&gt;&lt;item&gt;3048&lt;/item&gt;&lt;item&gt;3049&lt;/item&gt;&lt;item&gt;3055&lt;/item&gt;&lt;item&gt;3056&lt;/item&gt;&lt;item&gt;3057&lt;/item&gt;&lt;item&gt;3063&lt;/item&gt;&lt;item&gt;3065&lt;/item&gt;&lt;item&gt;3068&lt;/item&gt;&lt;item&gt;3070&lt;/item&gt;&lt;item&gt;3072&lt;/item&gt;&lt;item&gt;3073&lt;/item&gt;&lt;item&gt;3074&lt;/item&gt;&lt;item&gt;3075&lt;/item&gt;&lt;item&gt;3078&lt;/item&gt;&lt;item&gt;3082&lt;/item&gt;&lt;item&gt;3083&lt;/item&gt;&lt;item&gt;3089&lt;/item&gt;&lt;item&gt;3091&lt;/item&gt;&lt;item&gt;3092&lt;/item&gt;&lt;item&gt;3095&lt;/item&gt;&lt;item&gt;3104&lt;/item&gt;&lt;item&gt;3105&lt;/item&gt;&lt;item&gt;3109&lt;/item&gt;&lt;item&gt;3114&lt;/item&gt;&lt;item&gt;3121&lt;/item&gt;&lt;item&gt;3122&lt;/item&gt;&lt;item&gt;3123&lt;/item&gt;&lt;item&gt;3129&lt;/item&gt;&lt;item&gt;3132&lt;/item&gt;&lt;item&gt;3133&lt;/item&gt;&lt;item&gt;3135&lt;/item&gt;&lt;item&gt;3136&lt;/item&gt;&lt;item&gt;3138&lt;/item&gt;&lt;item&gt;3139&lt;/item&gt;&lt;item&gt;3142&lt;/item&gt;&lt;item&gt;3143&lt;/item&gt;&lt;item&gt;3147&lt;/item&gt;&lt;item&gt;3150&lt;/item&gt;&lt;item&gt;3153&lt;/item&gt;&lt;item&gt;3154&lt;/item&gt;&lt;item&gt;3159&lt;/item&gt;&lt;item&gt;3729&lt;/item&gt;&lt;item&gt;3825&lt;/item&gt;&lt;item&gt;4836&lt;/item&gt;&lt;item&gt;5095&lt;/item&gt;&lt;item&gt;5210&lt;/item&gt;&lt;item&gt;5304&lt;/item&gt;&lt;item&gt;5592&lt;/item&gt;&lt;item&gt;6067&lt;/item&gt;&lt;item&gt;6076&lt;/item&gt;&lt;item&gt;6097&lt;/item&gt;&lt;item&gt;6105&lt;/item&gt;&lt;item&gt;6115&lt;/item&gt;&lt;item&gt;6116&lt;/item&gt;&lt;item&gt;6124&lt;/item&gt;&lt;item&gt;6142&lt;/item&gt;&lt;item&gt;6146&lt;/item&gt;&lt;item&gt;6150&lt;/item&gt;&lt;item&gt;6176&lt;/item&gt;&lt;item&gt;6179&lt;/item&gt;&lt;item&gt;6180&lt;/item&gt;&lt;item&gt;6181&lt;/item&gt;&lt;item&gt;6182&lt;/item&gt;&lt;item&gt;6183&lt;/item&gt;&lt;/record-ids&gt;&lt;/item&gt;&lt;/Libraries&gt;"/>
  </w:docVars>
  <w:rsids>
    <w:rsidRoot w:val="00CF57E4"/>
    <w:rsid w:val="000A3277"/>
    <w:rsid w:val="000C005D"/>
    <w:rsid w:val="000C5AD7"/>
    <w:rsid w:val="00180A0B"/>
    <w:rsid w:val="00325003"/>
    <w:rsid w:val="00400E74"/>
    <w:rsid w:val="005B4AE8"/>
    <w:rsid w:val="005F5BBD"/>
    <w:rsid w:val="007F4879"/>
    <w:rsid w:val="00823AB5"/>
    <w:rsid w:val="008F4B81"/>
    <w:rsid w:val="00927D91"/>
    <w:rsid w:val="00A870C1"/>
    <w:rsid w:val="00B64882"/>
    <w:rsid w:val="00B84366"/>
    <w:rsid w:val="00CF57E4"/>
    <w:rsid w:val="00E0065E"/>
    <w:rsid w:val="00EB728A"/>
    <w:rsid w:val="00EC6C17"/>
    <w:rsid w:val="00F979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A1A48CA-496F-4309-BD8A-79DF73964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57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F57E4"/>
    <w:rPr>
      <w:color w:val="0000FF" w:themeColor="hyperlink"/>
      <w:u w:val="single"/>
    </w:rPr>
  </w:style>
  <w:style w:type="paragraph" w:styleId="Header">
    <w:name w:val="header"/>
    <w:basedOn w:val="Normal"/>
    <w:link w:val="HeaderChar"/>
    <w:uiPriority w:val="99"/>
    <w:unhideWhenUsed/>
    <w:rsid w:val="00CF5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7E4"/>
  </w:style>
  <w:style w:type="paragraph" w:styleId="Footer">
    <w:name w:val="footer"/>
    <w:basedOn w:val="Normal"/>
    <w:link w:val="FooterChar"/>
    <w:uiPriority w:val="99"/>
    <w:unhideWhenUsed/>
    <w:rsid w:val="00CF5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543467">
      <w:bodyDiv w:val="1"/>
      <w:marLeft w:val="0"/>
      <w:marRight w:val="0"/>
      <w:marTop w:val="0"/>
      <w:marBottom w:val="0"/>
      <w:divBdr>
        <w:top w:val="none" w:sz="0" w:space="0" w:color="auto"/>
        <w:left w:val="none" w:sz="0" w:space="0" w:color="auto"/>
        <w:bottom w:val="none" w:sz="0" w:space="0" w:color="auto"/>
        <w:right w:val="none" w:sz="0" w:space="0" w:color="auto"/>
      </w:divBdr>
    </w:div>
    <w:div w:id="333266522">
      <w:bodyDiv w:val="1"/>
      <w:marLeft w:val="0"/>
      <w:marRight w:val="0"/>
      <w:marTop w:val="0"/>
      <w:marBottom w:val="0"/>
      <w:divBdr>
        <w:top w:val="none" w:sz="0" w:space="0" w:color="auto"/>
        <w:left w:val="none" w:sz="0" w:space="0" w:color="auto"/>
        <w:bottom w:val="none" w:sz="0" w:space="0" w:color="auto"/>
        <w:right w:val="none" w:sz="0" w:space="0" w:color="auto"/>
      </w:divBdr>
    </w:div>
    <w:div w:id="415785973">
      <w:bodyDiv w:val="1"/>
      <w:marLeft w:val="0"/>
      <w:marRight w:val="0"/>
      <w:marTop w:val="0"/>
      <w:marBottom w:val="0"/>
      <w:divBdr>
        <w:top w:val="none" w:sz="0" w:space="0" w:color="auto"/>
        <w:left w:val="none" w:sz="0" w:space="0" w:color="auto"/>
        <w:bottom w:val="none" w:sz="0" w:space="0" w:color="auto"/>
        <w:right w:val="none" w:sz="0" w:space="0" w:color="auto"/>
      </w:divBdr>
    </w:div>
    <w:div w:id="506671589">
      <w:bodyDiv w:val="1"/>
      <w:marLeft w:val="0"/>
      <w:marRight w:val="0"/>
      <w:marTop w:val="0"/>
      <w:marBottom w:val="0"/>
      <w:divBdr>
        <w:top w:val="none" w:sz="0" w:space="0" w:color="auto"/>
        <w:left w:val="none" w:sz="0" w:space="0" w:color="auto"/>
        <w:bottom w:val="none" w:sz="0" w:space="0" w:color="auto"/>
        <w:right w:val="none" w:sz="0" w:space="0" w:color="auto"/>
      </w:divBdr>
    </w:div>
    <w:div w:id="619724419">
      <w:bodyDiv w:val="1"/>
      <w:marLeft w:val="0"/>
      <w:marRight w:val="0"/>
      <w:marTop w:val="0"/>
      <w:marBottom w:val="0"/>
      <w:divBdr>
        <w:top w:val="none" w:sz="0" w:space="0" w:color="auto"/>
        <w:left w:val="none" w:sz="0" w:space="0" w:color="auto"/>
        <w:bottom w:val="none" w:sz="0" w:space="0" w:color="auto"/>
        <w:right w:val="none" w:sz="0" w:space="0" w:color="auto"/>
      </w:divBdr>
    </w:div>
    <w:div w:id="634288172">
      <w:bodyDiv w:val="1"/>
      <w:marLeft w:val="0"/>
      <w:marRight w:val="0"/>
      <w:marTop w:val="0"/>
      <w:marBottom w:val="0"/>
      <w:divBdr>
        <w:top w:val="none" w:sz="0" w:space="0" w:color="auto"/>
        <w:left w:val="none" w:sz="0" w:space="0" w:color="auto"/>
        <w:bottom w:val="none" w:sz="0" w:space="0" w:color="auto"/>
        <w:right w:val="none" w:sz="0" w:space="0" w:color="auto"/>
      </w:divBdr>
    </w:div>
    <w:div w:id="1110010066">
      <w:bodyDiv w:val="1"/>
      <w:marLeft w:val="0"/>
      <w:marRight w:val="0"/>
      <w:marTop w:val="0"/>
      <w:marBottom w:val="0"/>
      <w:divBdr>
        <w:top w:val="none" w:sz="0" w:space="0" w:color="auto"/>
        <w:left w:val="none" w:sz="0" w:space="0" w:color="auto"/>
        <w:bottom w:val="none" w:sz="0" w:space="0" w:color="auto"/>
        <w:right w:val="none" w:sz="0" w:space="0" w:color="auto"/>
      </w:divBdr>
    </w:div>
    <w:div w:id="1197230925">
      <w:bodyDiv w:val="1"/>
      <w:marLeft w:val="0"/>
      <w:marRight w:val="0"/>
      <w:marTop w:val="0"/>
      <w:marBottom w:val="0"/>
      <w:divBdr>
        <w:top w:val="none" w:sz="0" w:space="0" w:color="auto"/>
        <w:left w:val="none" w:sz="0" w:space="0" w:color="auto"/>
        <w:bottom w:val="none" w:sz="0" w:space="0" w:color="auto"/>
        <w:right w:val="none" w:sz="0" w:space="0" w:color="auto"/>
      </w:divBdr>
    </w:div>
    <w:div w:id="1252425160">
      <w:bodyDiv w:val="1"/>
      <w:marLeft w:val="0"/>
      <w:marRight w:val="0"/>
      <w:marTop w:val="0"/>
      <w:marBottom w:val="0"/>
      <w:divBdr>
        <w:top w:val="none" w:sz="0" w:space="0" w:color="auto"/>
        <w:left w:val="none" w:sz="0" w:space="0" w:color="auto"/>
        <w:bottom w:val="none" w:sz="0" w:space="0" w:color="auto"/>
        <w:right w:val="none" w:sz="0" w:space="0" w:color="auto"/>
      </w:divBdr>
    </w:div>
    <w:div w:id="1348948713">
      <w:bodyDiv w:val="1"/>
      <w:marLeft w:val="0"/>
      <w:marRight w:val="0"/>
      <w:marTop w:val="0"/>
      <w:marBottom w:val="0"/>
      <w:divBdr>
        <w:top w:val="none" w:sz="0" w:space="0" w:color="auto"/>
        <w:left w:val="none" w:sz="0" w:space="0" w:color="auto"/>
        <w:bottom w:val="none" w:sz="0" w:space="0" w:color="auto"/>
        <w:right w:val="none" w:sz="0" w:space="0" w:color="auto"/>
      </w:divBdr>
    </w:div>
    <w:div w:id="1747802430">
      <w:bodyDiv w:val="1"/>
      <w:marLeft w:val="0"/>
      <w:marRight w:val="0"/>
      <w:marTop w:val="0"/>
      <w:marBottom w:val="0"/>
      <w:divBdr>
        <w:top w:val="none" w:sz="0" w:space="0" w:color="auto"/>
        <w:left w:val="none" w:sz="0" w:space="0" w:color="auto"/>
        <w:bottom w:val="none" w:sz="0" w:space="0" w:color="auto"/>
        <w:right w:val="none" w:sz="0" w:space="0" w:color="auto"/>
      </w:divBdr>
    </w:div>
    <w:div w:id="1969583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BD146A-350D-4805-9906-4AD3A1DD4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35422</Words>
  <Characters>201910</Characters>
  <Application>Microsoft Office Word</Application>
  <DocSecurity>4</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IDSA</Company>
  <LinksUpToDate>false</LinksUpToDate>
  <CharactersWithSpaces>236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misashi, Genet</dc:creator>
  <cp:lastModifiedBy>Schultz, Rhonda</cp:lastModifiedBy>
  <cp:revision>2</cp:revision>
  <dcterms:created xsi:type="dcterms:W3CDTF">2016-05-05T15:35:00Z</dcterms:created>
  <dcterms:modified xsi:type="dcterms:W3CDTF">2016-05-05T15:35:00Z</dcterms:modified>
</cp:coreProperties>
</file>